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166D919" w14:textId="43E2B410" w:rsidR="00836FD8" w:rsidRDefault="00836FD8" w:rsidP="00AB0912">
      <w:pPr>
        <w:pStyle w:val="Heading1"/>
      </w:pPr>
      <w:r w:rsidRPr="00524680">
        <w:t>Additional information</w:t>
      </w:r>
    </w:p>
    <w:p w14:paraId="1C54430C" w14:textId="275CA4B4" w:rsidR="00450B6F" w:rsidRPr="00B926C3" w:rsidRDefault="00450B6F" w:rsidP="00450B6F">
      <w:pPr>
        <w:rPr>
          <w:i/>
          <w:sz w:val="22"/>
          <w:szCs w:val="22"/>
        </w:rPr>
      </w:pPr>
      <w:r w:rsidRPr="00B926C3">
        <w:rPr>
          <w:i/>
          <w:sz w:val="22"/>
          <w:szCs w:val="22"/>
        </w:rPr>
        <w:t>Table 1: Attrition calculation table</w:t>
      </w:r>
      <w:r w:rsidR="004B476F">
        <w:rPr>
          <w:i/>
          <w:sz w:val="22"/>
          <w:szCs w:val="22"/>
        </w:rPr>
        <w:t xml:space="preserve"> </w:t>
      </w:r>
      <w:r w:rsidR="00A34623">
        <w:rPr>
          <w:i/>
          <w:sz w:val="22"/>
          <w:szCs w:val="22"/>
        </w:rPr>
        <w:t>[</w:t>
      </w:r>
      <w:r w:rsidR="002F4C2C">
        <w:rPr>
          <w:i/>
          <w:sz w:val="22"/>
          <w:szCs w:val="22"/>
        </w:rPr>
        <w:t xml:space="preserve">calculation </w:t>
      </w:r>
      <w:r w:rsidR="006E336C">
        <w:rPr>
          <w:i/>
          <w:sz w:val="22"/>
          <w:szCs w:val="22"/>
        </w:rPr>
        <w:t>demonstration and instructions</w:t>
      </w:r>
      <w:r w:rsidR="002F4C2C">
        <w:rPr>
          <w:i/>
          <w:sz w:val="22"/>
          <w:szCs w:val="22"/>
        </w:rPr>
        <w:t xml:space="preserve"> available</w:t>
      </w:r>
      <w:r w:rsidR="00AC440B">
        <w:rPr>
          <w:i/>
          <w:sz w:val="22"/>
          <w:szCs w:val="22"/>
        </w:rPr>
        <w:t>:</w:t>
      </w:r>
      <w:r w:rsidR="002F4C2C">
        <w:rPr>
          <w:i/>
          <w:sz w:val="22"/>
          <w:szCs w:val="22"/>
        </w:rPr>
        <w:t xml:space="preserve"> </w:t>
      </w:r>
      <w:r w:rsidR="009E3308">
        <w:rPr>
          <w:i/>
          <w:sz w:val="22"/>
          <w:szCs w:val="22"/>
        </w:rPr>
        <w:fldChar w:fldCharType="begin"/>
      </w:r>
      <w:r w:rsidR="001C50C2">
        <w:rPr>
          <w:i/>
          <w:sz w:val="22"/>
          <w:szCs w:val="22"/>
        </w:rPr>
        <w:instrText xml:space="preserve"> ADDIN ZOTERO_ITEM CSL_CITATION {"citationID":"9BwJlMPz","properties":{"formattedCitation":"(33)","plainCitation":"(33)","noteIndex":0},"citationItems":[{"id":621,"uris":["http://zotero.org/users/local/fGIfaCLV/items/HTNX493C"],"itemData":{"id":621,"type":"webpage","container-title":"Attrition Calculation for SDM Template","language":"English","title":"Tools- LLIN Durability Monitoring","title-short":"SDM Attrition Calculator","URL":"https://view.officeapps.live.com/op/view.aspx?src=https%3A%2F%2Fwww.durabilitymonitoring.org%2Fwp-content%2Fuploads%2F2026%2F03%2FAttrition-calculation-for-SDM-Template.xlsx&amp;wdOrigin=BROWSELINK","author":[{"family":"PMI Evolve","given":""}],"accessed":{"date-parts":[["2026",3,18]]},"issued":{"date-parts":[["2026",3,18]]}}}],"schema":"https://github.com/citation-style-language/schema/raw/master/csl-citation.json"} </w:instrText>
      </w:r>
      <w:r w:rsidR="009E3308">
        <w:rPr>
          <w:i/>
          <w:sz w:val="22"/>
          <w:szCs w:val="22"/>
        </w:rPr>
        <w:fldChar w:fldCharType="separate"/>
      </w:r>
      <w:r w:rsidR="001C50C2" w:rsidRPr="001C50C2">
        <w:rPr>
          <w:rFonts w:ascii="Aptos" w:hAnsi="Aptos"/>
          <w:sz w:val="22"/>
        </w:rPr>
        <w:t>(33)</w:t>
      </w:r>
      <w:r w:rsidR="009E3308">
        <w:rPr>
          <w:i/>
          <w:sz w:val="22"/>
          <w:szCs w:val="22"/>
        </w:rPr>
        <w:fldChar w:fldCharType="end"/>
      </w:r>
      <w:r w:rsidR="00A34623">
        <w:rPr>
          <w:i/>
          <w:sz w:val="22"/>
          <w:szCs w:val="22"/>
        </w:rPr>
        <w:t>]</w:t>
      </w:r>
    </w:p>
    <w:tbl>
      <w:tblPr>
        <w:tblW w:w="11957" w:type="dxa"/>
        <w:jc w:val="center"/>
        <w:tblLayout w:type="fixed"/>
        <w:tblLook w:val="04A0" w:firstRow="1" w:lastRow="0" w:firstColumn="1" w:lastColumn="0" w:noHBand="0" w:noVBand="1"/>
      </w:tblPr>
      <w:tblGrid>
        <w:gridCol w:w="3969"/>
        <w:gridCol w:w="1331"/>
        <w:gridCol w:w="1331"/>
        <w:gridCol w:w="1379"/>
        <w:gridCol w:w="1284"/>
        <w:gridCol w:w="1331"/>
        <w:gridCol w:w="1332"/>
      </w:tblGrid>
      <w:tr w:rsidR="00450B6F" w:rsidRPr="00B85C27" w14:paraId="25B3EEE3" w14:textId="77777777" w:rsidTr="008351D8">
        <w:trPr>
          <w:trHeight w:val="290"/>
          <w:jc w:val="center"/>
        </w:trPr>
        <w:tc>
          <w:tcPr>
            <w:tcW w:w="3969" w:type="dxa"/>
            <w:tcBorders>
              <w:top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679CF4CE" w14:textId="77777777" w:rsidR="00450B6F" w:rsidRPr="00B85C27" w:rsidRDefault="00450B6F">
            <w:pPr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4041" w:type="dxa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000000"/>
            </w:tcBorders>
            <w:noWrap/>
            <w:vAlign w:val="bottom"/>
            <w:hideMark/>
          </w:tcPr>
          <w:p w14:paraId="0B686DB0" w14:textId="77777777" w:rsidR="00450B6F" w:rsidRPr="00B85C27" w:rsidRDefault="00450B6F">
            <w:pPr>
              <w:jc w:val="center"/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  <w:t>Lagdo</w:t>
            </w:r>
          </w:p>
        </w:tc>
        <w:tc>
          <w:tcPr>
            <w:tcW w:w="3947" w:type="dxa"/>
            <w:gridSpan w:val="3"/>
            <w:tcBorders>
              <w:top w:val="single" w:sz="4" w:space="0" w:color="auto"/>
              <w:left w:val="nil"/>
              <w:bottom w:val="nil"/>
            </w:tcBorders>
            <w:noWrap/>
            <w:vAlign w:val="bottom"/>
            <w:hideMark/>
          </w:tcPr>
          <w:p w14:paraId="4044AD2A" w14:textId="77777777" w:rsidR="00450B6F" w:rsidRPr="00B85C27" w:rsidRDefault="00450B6F">
            <w:pPr>
              <w:jc w:val="center"/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  <w:t>Pitoa</w:t>
            </w:r>
          </w:p>
        </w:tc>
      </w:tr>
      <w:tr w:rsidR="00450B6F" w:rsidRPr="00B85C27" w14:paraId="018BB779" w14:textId="77777777" w:rsidTr="008351D8">
        <w:trPr>
          <w:trHeight w:val="780"/>
          <w:jc w:val="center"/>
        </w:trPr>
        <w:tc>
          <w:tcPr>
            <w:tcW w:w="3969" w:type="dxa"/>
            <w:tcBorders>
              <w:top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2E05103" w14:textId="77777777" w:rsidR="00450B6F" w:rsidRPr="00B85C27" w:rsidRDefault="00450B6F">
            <w:pPr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908BB2" w14:textId="77777777" w:rsidR="00450B6F" w:rsidRPr="00B926C3" w:rsidRDefault="00450B6F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B926C3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First Round (12 months)</w:t>
            </w:r>
          </w:p>
        </w:tc>
        <w:tc>
          <w:tcPr>
            <w:tcW w:w="13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4C20EE" w14:textId="77777777" w:rsidR="00450B6F" w:rsidRPr="00B926C3" w:rsidRDefault="00450B6F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B926C3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Second Round (24 months)</w:t>
            </w:r>
          </w:p>
        </w:tc>
        <w:tc>
          <w:tcPr>
            <w:tcW w:w="13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9981F35" w14:textId="77777777" w:rsidR="00450B6F" w:rsidRPr="00B926C3" w:rsidRDefault="00450B6F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B926C3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Third Round (36 months)</w:t>
            </w:r>
          </w:p>
        </w:tc>
        <w:tc>
          <w:tcPr>
            <w:tcW w:w="1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F1F871" w14:textId="77777777" w:rsidR="00450B6F" w:rsidRPr="00B926C3" w:rsidRDefault="00450B6F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B926C3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First Round (12 months)</w:t>
            </w:r>
          </w:p>
        </w:tc>
        <w:tc>
          <w:tcPr>
            <w:tcW w:w="13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D4C5C4" w14:textId="77777777" w:rsidR="00450B6F" w:rsidRPr="00B926C3" w:rsidRDefault="00450B6F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B926C3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Second Round (24 months)</w:t>
            </w:r>
          </w:p>
        </w:tc>
        <w:tc>
          <w:tcPr>
            <w:tcW w:w="1332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  <w:hideMark/>
          </w:tcPr>
          <w:p w14:paraId="79B3CB50" w14:textId="77777777" w:rsidR="00450B6F" w:rsidRPr="00B926C3" w:rsidRDefault="00450B6F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B926C3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Third Round (36 months)</w:t>
            </w:r>
          </w:p>
        </w:tc>
      </w:tr>
      <w:tr w:rsidR="00450B6F" w:rsidRPr="00B85C27" w14:paraId="23C2E993" w14:textId="77777777" w:rsidTr="00B546E4">
        <w:trPr>
          <w:trHeight w:val="290"/>
          <w:jc w:val="center"/>
        </w:trPr>
        <w:tc>
          <w:tcPr>
            <w:tcW w:w="3969" w:type="dxa"/>
            <w:tcBorders>
              <w:top w:val="nil"/>
              <w:bottom w:val="nil"/>
              <w:right w:val="nil"/>
            </w:tcBorders>
            <w:noWrap/>
            <w:vAlign w:val="bottom"/>
            <w:hideMark/>
          </w:tcPr>
          <w:p w14:paraId="680A56BA" w14:textId="77777777" w:rsidR="00450B6F" w:rsidRPr="00B85C27" w:rsidRDefault="00450B6F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ITNs received from mass campaign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FADF922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32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003B714F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926C3">
              <w:rPr>
                <w:rFonts w:eastAsia="Times New Roman" w:cstheme="minorHAnsi"/>
                <w:sz w:val="22"/>
                <w:szCs w:val="22"/>
              </w:rPr>
              <w:t>N/A</w:t>
            </w:r>
          </w:p>
        </w:tc>
        <w:tc>
          <w:tcPr>
            <w:tcW w:w="13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0376A32B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926C3">
              <w:rPr>
                <w:rFonts w:eastAsia="Times New Roman" w:cstheme="minorHAnsi"/>
                <w:sz w:val="22"/>
                <w:szCs w:val="22"/>
              </w:rPr>
              <w:t>N/A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95E5653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81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322B516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926C3">
              <w:rPr>
                <w:rFonts w:eastAsia="Times New Roman" w:cstheme="minorHAnsi"/>
                <w:sz w:val="22"/>
                <w:szCs w:val="22"/>
              </w:rPr>
              <w:t>N/A</w:t>
            </w:r>
          </w:p>
        </w:tc>
        <w:tc>
          <w:tcPr>
            <w:tcW w:w="1332" w:type="dxa"/>
            <w:tcBorders>
              <w:top w:val="nil"/>
              <w:left w:val="single" w:sz="4" w:space="0" w:color="auto"/>
              <w:bottom w:val="nil"/>
            </w:tcBorders>
            <w:noWrap/>
            <w:vAlign w:val="bottom"/>
            <w:hideMark/>
          </w:tcPr>
          <w:p w14:paraId="5589D526" w14:textId="77777777" w:rsidR="00450B6F" w:rsidRPr="00B926C3" w:rsidRDefault="00450B6F">
            <w:pPr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B926C3">
              <w:rPr>
                <w:rFonts w:eastAsia="Times New Roman" w:cstheme="minorHAnsi"/>
                <w:sz w:val="22"/>
                <w:szCs w:val="22"/>
              </w:rPr>
              <w:t>N/A</w:t>
            </w:r>
          </w:p>
        </w:tc>
      </w:tr>
      <w:tr w:rsidR="00450B6F" w:rsidRPr="00B85C27" w14:paraId="4369D9DA" w14:textId="77777777" w:rsidTr="00B546E4">
        <w:trPr>
          <w:trHeight w:val="290"/>
          <w:jc w:val="center"/>
        </w:trPr>
        <w:tc>
          <w:tcPr>
            <w:tcW w:w="3969" w:type="dxa"/>
            <w:tcBorders>
              <w:top w:val="nil"/>
              <w:bottom w:val="nil"/>
              <w:right w:val="nil"/>
            </w:tcBorders>
            <w:noWrap/>
            <w:vAlign w:val="bottom"/>
            <w:hideMark/>
          </w:tcPr>
          <w:p w14:paraId="07876CEB" w14:textId="77777777" w:rsidR="00450B6F" w:rsidRPr="00B85C27" w:rsidRDefault="00450B6F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ITNs in sampling frame for SDM round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16A35E8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32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2A2EA83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26</w:t>
            </w:r>
          </w:p>
        </w:tc>
        <w:tc>
          <w:tcPr>
            <w:tcW w:w="13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F0B665B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66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3625E77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81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FCED7EB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17</w:t>
            </w:r>
          </w:p>
        </w:tc>
        <w:tc>
          <w:tcPr>
            <w:tcW w:w="1332" w:type="dxa"/>
            <w:tcBorders>
              <w:top w:val="nil"/>
              <w:left w:val="single" w:sz="4" w:space="0" w:color="auto"/>
              <w:bottom w:val="nil"/>
            </w:tcBorders>
            <w:noWrap/>
            <w:vAlign w:val="bottom"/>
            <w:hideMark/>
          </w:tcPr>
          <w:p w14:paraId="2D3E204C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63</w:t>
            </w:r>
          </w:p>
        </w:tc>
      </w:tr>
      <w:tr w:rsidR="00450B6F" w:rsidRPr="00B85C27" w14:paraId="7F07FB73" w14:textId="77777777" w:rsidTr="00B546E4">
        <w:trPr>
          <w:trHeight w:val="290"/>
          <w:jc w:val="center"/>
        </w:trPr>
        <w:tc>
          <w:tcPr>
            <w:tcW w:w="3969" w:type="dxa"/>
            <w:tcBorders>
              <w:top w:val="nil"/>
              <w:bottom w:val="nil"/>
              <w:right w:val="nil"/>
            </w:tcBorders>
            <w:noWrap/>
            <w:vAlign w:val="bottom"/>
            <w:hideMark/>
          </w:tcPr>
          <w:p w14:paraId="4ED75CA8" w14:textId="77777777" w:rsidR="00450B6F" w:rsidRPr="00B85C27" w:rsidRDefault="00450B6F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Sample size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70A786A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0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7BA5D1E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0</w:t>
            </w:r>
          </w:p>
        </w:tc>
        <w:tc>
          <w:tcPr>
            <w:tcW w:w="13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392FCE0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0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8FBE0F6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0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1F2110F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0</w:t>
            </w:r>
          </w:p>
        </w:tc>
        <w:tc>
          <w:tcPr>
            <w:tcW w:w="1332" w:type="dxa"/>
            <w:tcBorders>
              <w:top w:val="nil"/>
              <w:left w:val="single" w:sz="4" w:space="0" w:color="auto"/>
              <w:bottom w:val="nil"/>
            </w:tcBorders>
            <w:noWrap/>
            <w:vAlign w:val="bottom"/>
            <w:hideMark/>
          </w:tcPr>
          <w:p w14:paraId="1E856888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0</w:t>
            </w:r>
          </w:p>
        </w:tc>
      </w:tr>
      <w:tr w:rsidR="00450B6F" w:rsidRPr="00B85C27" w14:paraId="2F8B5F4A" w14:textId="77777777" w:rsidTr="00B546E4">
        <w:trPr>
          <w:trHeight w:val="290"/>
          <w:jc w:val="center"/>
        </w:trPr>
        <w:tc>
          <w:tcPr>
            <w:tcW w:w="3969" w:type="dxa"/>
            <w:tcBorders>
              <w:top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0466701" w14:textId="77777777" w:rsidR="00450B6F" w:rsidRPr="00B85C27" w:rsidRDefault="00450B6F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ITNs solicited to withdraw 30 ITNs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7EA97DC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0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DD0AE8F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8</w:t>
            </w:r>
          </w:p>
        </w:tc>
        <w:tc>
          <w:tcPr>
            <w:tcW w:w="13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9C58369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04</w:t>
            </w:r>
          </w:p>
        </w:tc>
        <w:tc>
          <w:tcPr>
            <w:tcW w:w="1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94F165C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0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A197847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09</w:t>
            </w:r>
          </w:p>
        </w:tc>
        <w:tc>
          <w:tcPr>
            <w:tcW w:w="1332" w:type="dxa"/>
            <w:tcBorders>
              <w:top w:val="nil"/>
              <w:left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0E27FFC2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21</w:t>
            </w:r>
          </w:p>
        </w:tc>
      </w:tr>
      <w:tr w:rsidR="00450B6F" w:rsidRPr="00B85C27" w14:paraId="3DE27A5D" w14:textId="77777777" w:rsidTr="00B546E4">
        <w:trPr>
          <w:trHeight w:val="290"/>
          <w:jc w:val="center"/>
        </w:trPr>
        <w:tc>
          <w:tcPr>
            <w:tcW w:w="3969" w:type="dxa"/>
            <w:tcBorders>
              <w:top w:val="nil"/>
              <w:bottom w:val="nil"/>
              <w:right w:val="nil"/>
            </w:tcBorders>
            <w:noWrap/>
            <w:vAlign w:val="bottom"/>
            <w:hideMark/>
          </w:tcPr>
          <w:p w14:paraId="10D35B00" w14:textId="77777777" w:rsidR="00450B6F" w:rsidRPr="00B85C27" w:rsidRDefault="00450B6F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ITNs with unknown status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756BC8F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6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58C7E35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1</w:t>
            </w:r>
          </w:p>
        </w:tc>
        <w:tc>
          <w:tcPr>
            <w:tcW w:w="13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9D2A34D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6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0CF981E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3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70B73E5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5</w:t>
            </w:r>
          </w:p>
        </w:tc>
        <w:tc>
          <w:tcPr>
            <w:tcW w:w="1332" w:type="dxa"/>
            <w:tcBorders>
              <w:top w:val="nil"/>
              <w:left w:val="single" w:sz="4" w:space="0" w:color="auto"/>
              <w:bottom w:val="nil"/>
            </w:tcBorders>
            <w:noWrap/>
            <w:vAlign w:val="bottom"/>
            <w:hideMark/>
          </w:tcPr>
          <w:p w14:paraId="5D69C61F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2</w:t>
            </w:r>
          </w:p>
        </w:tc>
      </w:tr>
      <w:tr w:rsidR="00450B6F" w:rsidRPr="00B85C27" w14:paraId="400A9DE2" w14:textId="77777777" w:rsidTr="00B546E4">
        <w:trPr>
          <w:trHeight w:val="290"/>
          <w:jc w:val="center"/>
        </w:trPr>
        <w:tc>
          <w:tcPr>
            <w:tcW w:w="3969" w:type="dxa"/>
            <w:tcBorders>
              <w:top w:val="nil"/>
              <w:bottom w:val="nil"/>
              <w:right w:val="nil"/>
            </w:tcBorders>
            <w:noWrap/>
            <w:vAlign w:val="bottom"/>
            <w:hideMark/>
          </w:tcPr>
          <w:p w14:paraId="347D193A" w14:textId="77777777" w:rsidR="00450B6F" w:rsidRPr="00B85C27" w:rsidRDefault="00450B6F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HH moved away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3E3D9EF0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926C3">
              <w:rPr>
                <w:rFonts w:eastAsia="Times New Roman" w:cstheme="minorHAnsi"/>
                <w:sz w:val="22"/>
                <w:szCs w:val="22"/>
              </w:rPr>
              <w:t>N/A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D0720FF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3</w:t>
            </w:r>
          </w:p>
        </w:tc>
        <w:tc>
          <w:tcPr>
            <w:tcW w:w="13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589BF3C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0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hideMark/>
          </w:tcPr>
          <w:p w14:paraId="407A5084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926C3">
              <w:rPr>
                <w:rFonts w:eastAsia="Times New Roman" w:cstheme="minorHAnsi"/>
                <w:sz w:val="22"/>
                <w:szCs w:val="22"/>
              </w:rPr>
              <w:t>N/A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F6FAB33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</w:t>
            </w:r>
          </w:p>
        </w:tc>
        <w:tc>
          <w:tcPr>
            <w:tcW w:w="1332" w:type="dxa"/>
            <w:tcBorders>
              <w:top w:val="nil"/>
              <w:left w:val="single" w:sz="4" w:space="0" w:color="auto"/>
              <w:bottom w:val="nil"/>
            </w:tcBorders>
            <w:noWrap/>
            <w:vAlign w:val="bottom"/>
            <w:hideMark/>
          </w:tcPr>
          <w:p w14:paraId="6A0795CC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0</w:t>
            </w:r>
          </w:p>
        </w:tc>
      </w:tr>
      <w:tr w:rsidR="00450B6F" w:rsidRPr="00B85C27" w14:paraId="537E9277" w14:textId="77777777" w:rsidTr="00B546E4">
        <w:trPr>
          <w:trHeight w:val="290"/>
          <w:jc w:val="center"/>
        </w:trPr>
        <w:tc>
          <w:tcPr>
            <w:tcW w:w="3969" w:type="dxa"/>
            <w:tcBorders>
              <w:top w:val="nil"/>
              <w:bottom w:val="nil"/>
              <w:right w:val="nil"/>
            </w:tcBorders>
            <w:noWrap/>
            <w:vAlign w:val="bottom"/>
            <w:hideMark/>
          </w:tcPr>
          <w:p w14:paraId="7257BAB8" w14:textId="77777777" w:rsidR="00450B6F" w:rsidRPr="00B85C27" w:rsidRDefault="00450B6F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Total ITNs in HHs moved away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2AA319F5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926C3">
              <w:rPr>
                <w:rFonts w:eastAsia="Times New Roman" w:cstheme="minorHAnsi"/>
                <w:sz w:val="22"/>
                <w:szCs w:val="22"/>
              </w:rPr>
              <w:t>N/A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E27A23F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3</w:t>
            </w:r>
          </w:p>
        </w:tc>
        <w:tc>
          <w:tcPr>
            <w:tcW w:w="13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1882759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0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hideMark/>
          </w:tcPr>
          <w:p w14:paraId="3F5A60B7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926C3">
              <w:rPr>
                <w:rFonts w:eastAsia="Times New Roman" w:cstheme="minorHAnsi"/>
                <w:sz w:val="22"/>
                <w:szCs w:val="22"/>
              </w:rPr>
              <w:t>N/A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93D2F17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</w:t>
            </w:r>
          </w:p>
        </w:tc>
        <w:tc>
          <w:tcPr>
            <w:tcW w:w="1332" w:type="dxa"/>
            <w:tcBorders>
              <w:top w:val="nil"/>
              <w:left w:val="single" w:sz="4" w:space="0" w:color="auto"/>
              <w:bottom w:val="nil"/>
            </w:tcBorders>
            <w:noWrap/>
            <w:vAlign w:val="bottom"/>
            <w:hideMark/>
          </w:tcPr>
          <w:p w14:paraId="0B443A55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0</w:t>
            </w:r>
          </w:p>
        </w:tc>
      </w:tr>
      <w:tr w:rsidR="00450B6F" w:rsidRPr="00B85C27" w14:paraId="01E05D90" w14:textId="77777777" w:rsidTr="00B546E4">
        <w:trPr>
          <w:trHeight w:val="290"/>
          <w:jc w:val="center"/>
        </w:trPr>
        <w:tc>
          <w:tcPr>
            <w:tcW w:w="3969" w:type="dxa"/>
            <w:tcBorders>
              <w:top w:val="nil"/>
              <w:bottom w:val="nil"/>
              <w:right w:val="nil"/>
            </w:tcBorders>
            <w:noWrap/>
            <w:vAlign w:val="bottom"/>
            <w:hideMark/>
          </w:tcPr>
          <w:p w14:paraId="39C5B2ED" w14:textId="77777777" w:rsidR="00450B6F" w:rsidRPr="00B85C27" w:rsidRDefault="00450B6F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HH nobody home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706E03D0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926C3">
              <w:rPr>
                <w:rFonts w:eastAsia="Times New Roman" w:cstheme="minorHAnsi"/>
                <w:sz w:val="22"/>
                <w:szCs w:val="22"/>
              </w:rPr>
              <w:t>N/A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7953AF9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5</w:t>
            </w:r>
          </w:p>
        </w:tc>
        <w:tc>
          <w:tcPr>
            <w:tcW w:w="13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3043866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5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hideMark/>
          </w:tcPr>
          <w:p w14:paraId="13F48802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926C3">
              <w:rPr>
                <w:rFonts w:eastAsia="Times New Roman" w:cstheme="minorHAnsi"/>
                <w:sz w:val="22"/>
                <w:szCs w:val="22"/>
              </w:rPr>
              <w:t>N/A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7127E3C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3</w:t>
            </w:r>
          </w:p>
        </w:tc>
        <w:tc>
          <w:tcPr>
            <w:tcW w:w="1332" w:type="dxa"/>
            <w:tcBorders>
              <w:top w:val="nil"/>
              <w:left w:val="single" w:sz="4" w:space="0" w:color="auto"/>
              <w:bottom w:val="nil"/>
            </w:tcBorders>
            <w:noWrap/>
            <w:vAlign w:val="bottom"/>
            <w:hideMark/>
          </w:tcPr>
          <w:p w14:paraId="0B817E8B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3</w:t>
            </w:r>
          </w:p>
        </w:tc>
      </w:tr>
      <w:tr w:rsidR="00450B6F" w:rsidRPr="00B85C27" w14:paraId="3E93D853" w14:textId="77777777" w:rsidTr="00B546E4">
        <w:trPr>
          <w:trHeight w:val="290"/>
          <w:jc w:val="center"/>
        </w:trPr>
        <w:tc>
          <w:tcPr>
            <w:tcW w:w="3969" w:type="dxa"/>
            <w:tcBorders>
              <w:top w:val="nil"/>
              <w:bottom w:val="nil"/>
              <w:right w:val="nil"/>
            </w:tcBorders>
            <w:noWrap/>
            <w:vAlign w:val="bottom"/>
            <w:hideMark/>
          </w:tcPr>
          <w:p w14:paraId="1772003B" w14:textId="77777777" w:rsidR="00450B6F" w:rsidRPr="00B85C27" w:rsidRDefault="00450B6F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Refused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0B7FA3A4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926C3">
              <w:rPr>
                <w:rFonts w:eastAsia="Times New Roman" w:cstheme="minorHAnsi"/>
                <w:sz w:val="22"/>
                <w:szCs w:val="22"/>
              </w:rPr>
              <w:t>N/A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AB58AA4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</w:t>
            </w:r>
          </w:p>
        </w:tc>
        <w:tc>
          <w:tcPr>
            <w:tcW w:w="13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1949B08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hideMark/>
          </w:tcPr>
          <w:p w14:paraId="1D0C5980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926C3">
              <w:rPr>
                <w:rFonts w:eastAsia="Times New Roman" w:cstheme="minorHAnsi"/>
                <w:sz w:val="22"/>
                <w:szCs w:val="22"/>
              </w:rPr>
              <w:t>N/A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DD243EF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</w:t>
            </w:r>
          </w:p>
        </w:tc>
        <w:tc>
          <w:tcPr>
            <w:tcW w:w="1332" w:type="dxa"/>
            <w:tcBorders>
              <w:top w:val="nil"/>
              <w:left w:val="single" w:sz="4" w:space="0" w:color="auto"/>
              <w:bottom w:val="nil"/>
            </w:tcBorders>
            <w:noWrap/>
            <w:vAlign w:val="bottom"/>
            <w:hideMark/>
          </w:tcPr>
          <w:p w14:paraId="0685301F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</w:t>
            </w:r>
          </w:p>
        </w:tc>
      </w:tr>
      <w:tr w:rsidR="00450B6F" w:rsidRPr="00B85C27" w14:paraId="30FC2DAC" w14:textId="77777777" w:rsidTr="00B546E4">
        <w:trPr>
          <w:trHeight w:val="290"/>
          <w:jc w:val="center"/>
        </w:trPr>
        <w:tc>
          <w:tcPr>
            <w:tcW w:w="3969" w:type="dxa"/>
            <w:tcBorders>
              <w:top w:val="nil"/>
              <w:bottom w:val="nil"/>
              <w:right w:val="nil"/>
            </w:tcBorders>
            <w:noWrap/>
            <w:vAlign w:val="bottom"/>
            <w:hideMark/>
          </w:tcPr>
          <w:p w14:paraId="48DEB16F" w14:textId="77777777" w:rsidR="00450B6F" w:rsidRPr="00B85C27" w:rsidRDefault="00450B6F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Total ITNs in HHs that refused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2249BB87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926C3">
              <w:rPr>
                <w:rFonts w:eastAsia="Times New Roman" w:cstheme="minorHAnsi"/>
                <w:sz w:val="22"/>
                <w:szCs w:val="22"/>
              </w:rPr>
              <w:t>N/A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1ABF979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</w:t>
            </w:r>
          </w:p>
        </w:tc>
        <w:tc>
          <w:tcPr>
            <w:tcW w:w="13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D8E38C0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hideMark/>
          </w:tcPr>
          <w:p w14:paraId="1423F486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926C3">
              <w:rPr>
                <w:rFonts w:eastAsia="Times New Roman" w:cstheme="minorHAnsi"/>
                <w:sz w:val="22"/>
                <w:szCs w:val="22"/>
              </w:rPr>
              <w:t>N/A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26869D5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</w:t>
            </w:r>
          </w:p>
        </w:tc>
        <w:tc>
          <w:tcPr>
            <w:tcW w:w="13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AB0F036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</w:t>
            </w:r>
          </w:p>
        </w:tc>
      </w:tr>
      <w:tr w:rsidR="00450B6F" w:rsidRPr="00B85C27" w14:paraId="4F483833" w14:textId="77777777" w:rsidTr="00B546E4">
        <w:trPr>
          <w:trHeight w:val="290"/>
          <w:jc w:val="center"/>
        </w:trPr>
        <w:tc>
          <w:tcPr>
            <w:tcW w:w="3969" w:type="dxa"/>
            <w:tcBorders>
              <w:top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570E218" w14:textId="77777777" w:rsidR="00450B6F" w:rsidRPr="00B85C27" w:rsidRDefault="00450B6F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Used by family elsewhere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69E9EEA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6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E435BEF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</w:t>
            </w:r>
          </w:p>
        </w:tc>
        <w:tc>
          <w:tcPr>
            <w:tcW w:w="13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92AD35E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1</w:t>
            </w:r>
          </w:p>
        </w:tc>
        <w:tc>
          <w:tcPr>
            <w:tcW w:w="1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AFB7438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3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BA67597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</w:t>
            </w:r>
          </w:p>
        </w:tc>
        <w:tc>
          <w:tcPr>
            <w:tcW w:w="1332" w:type="dxa"/>
            <w:tcBorders>
              <w:top w:val="nil"/>
              <w:left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4BF9F566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</w:t>
            </w:r>
          </w:p>
        </w:tc>
      </w:tr>
      <w:tr w:rsidR="00450B6F" w:rsidRPr="00B85C27" w14:paraId="28A6D2BB" w14:textId="77777777" w:rsidTr="00B546E4">
        <w:trPr>
          <w:trHeight w:val="290"/>
          <w:jc w:val="center"/>
        </w:trPr>
        <w:tc>
          <w:tcPr>
            <w:tcW w:w="3969" w:type="dxa"/>
            <w:tcBorders>
              <w:top w:val="nil"/>
              <w:bottom w:val="nil"/>
              <w:right w:val="nil"/>
            </w:tcBorders>
            <w:noWrap/>
            <w:vAlign w:val="bottom"/>
            <w:hideMark/>
          </w:tcPr>
          <w:p w14:paraId="20A0D6D1" w14:textId="77777777" w:rsidR="00450B6F" w:rsidRPr="00B85C27" w:rsidRDefault="00450B6F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ITNs with known status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55DE50B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16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E28BE07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7</w:t>
            </w:r>
          </w:p>
        </w:tc>
        <w:tc>
          <w:tcPr>
            <w:tcW w:w="13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C0EBCA7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6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C682FA7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68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3F90377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4</w:t>
            </w:r>
          </w:p>
        </w:tc>
        <w:tc>
          <w:tcPr>
            <w:tcW w:w="1332" w:type="dxa"/>
            <w:tcBorders>
              <w:top w:val="nil"/>
              <w:left w:val="single" w:sz="4" w:space="0" w:color="auto"/>
              <w:bottom w:val="nil"/>
            </w:tcBorders>
            <w:noWrap/>
            <w:vAlign w:val="bottom"/>
            <w:hideMark/>
          </w:tcPr>
          <w:p w14:paraId="3306D85A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6</w:t>
            </w:r>
          </w:p>
        </w:tc>
      </w:tr>
      <w:tr w:rsidR="00450B6F" w:rsidRPr="00B85C27" w14:paraId="762C6521" w14:textId="77777777" w:rsidTr="00B546E4">
        <w:trPr>
          <w:trHeight w:val="290"/>
          <w:jc w:val="center"/>
        </w:trPr>
        <w:tc>
          <w:tcPr>
            <w:tcW w:w="3969" w:type="dxa"/>
            <w:tcBorders>
              <w:top w:val="nil"/>
              <w:bottom w:val="nil"/>
              <w:right w:val="nil"/>
            </w:tcBorders>
            <w:noWrap/>
            <w:vAlign w:val="bottom"/>
            <w:hideMark/>
          </w:tcPr>
          <w:p w14:paraId="22EF2834" w14:textId="77777777" w:rsidR="00450B6F" w:rsidRPr="00B85C27" w:rsidRDefault="00450B6F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Present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BE60551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56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266D7A1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0</w:t>
            </w:r>
          </w:p>
        </w:tc>
        <w:tc>
          <w:tcPr>
            <w:tcW w:w="13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E6B2835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2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FF26898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47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1A38C47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0</w:t>
            </w:r>
          </w:p>
        </w:tc>
        <w:tc>
          <w:tcPr>
            <w:tcW w:w="1332" w:type="dxa"/>
            <w:tcBorders>
              <w:top w:val="nil"/>
              <w:left w:val="single" w:sz="4" w:space="0" w:color="auto"/>
              <w:bottom w:val="nil"/>
            </w:tcBorders>
            <w:noWrap/>
            <w:vAlign w:val="bottom"/>
            <w:hideMark/>
          </w:tcPr>
          <w:p w14:paraId="4A49396A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3</w:t>
            </w:r>
          </w:p>
        </w:tc>
      </w:tr>
      <w:tr w:rsidR="00450B6F" w:rsidRPr="00B85C27" w14:paraId="66837460" w14:textId="77777777" w:rsidTr="00B546E4">
        <w:trPr>
          <w:trHeight w:val="290"/>
          <w:jc w:val="center"/>
        </w:trPr>
        <w:tc>
          <w:tcPr>
            <w:tcW w:w="3969" w:type="dxa"/>
            <w:tcBorders>
              <w:top w:val="nil"/>
              <w:bottom w:val="nil"/>
              <w:right w:val="nil"/>
            </w:tcBorders>
            <w:noWrap/>
            <w:vAlign w:val="bottom"/>
            <w:hideMark/>
          </w:tcPr>
          <w:p w14:paraId="2030AA16" w14:textId="77777777" w:rsidR="00450B6F" w:rsidRPr="00B85C27" w:rsidRDefault="00450B6F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Withdrawn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5F9D4A7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0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C5FC928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0</w:t>
            </w:r>
          </w:p>
        </w:tc>
        <w:tc>
          <w:tcPr>
            <w:tcW w:w="13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1B4F01A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0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56BF6D9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0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9E9E821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0</w:t>
            </w:r>
          </w:p>
        </w:tc>
        <w:tc>
          <w:tcPr>
            <w:tcW w:w="1332" w:type="dxa"/>
            <w:tcBorders>
              <w:top w:val="nil"/>
              <w:left w:val="single" w:sz="4" w:space="0" w:color="auto"/>
              <w:bottom w:val="nil"/>
            </w:tcBorders>
            <w:noWrap/>
            <w:vAlign w:val="bottom"/>
            <w:hideMark/>
          </w:tcPr>
          <w:p w14:paraId="2D7B1939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0</w:t>
            </w:r>
          </w:p>
        </w:tc>
      </w:tr>
      <w:tr w:rsidR="00450B6F" w:rsidRPr="00B85C27" w14:paraId="79EA656B" w14:textId="77777777" w:rsidTr="00B546E4">
        <w:trPr>
          <w:trHeight w:val="290"/>
          <w:jc w:val="center"/>
        </w:trPr>
        <w:tc>
          <w:tcPr>
            <w:tcW w:w="3969" w:type="dxa"/>
            <w:tcBorders>
              <w:top w:val="nil"/>
              <w:bottom w:val="nil"/>
              <w:right w:val="nil"/>
            </w:tcBorders>
            <w:noWrap/>
            <w:vAlign w:val="bottom"/>
            <w:hideMark/>
          </w:tcPr>
          <w:p w14:paraId="5C146A74" w14:textId="77777777" w:rsidR="00450B6F" w:rsidRPr="00B85C27" w:rsidRDefault="00450B6F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ot withdrawn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644CD58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  <w:r w:rsidRPr="00B926C3">
              <w:rPr>
                <w:rFonts w:eastAsia="Times New Roman" w:cstheme="minorHAnsi"/>
                <w:sz w:val="22"/>
                <w:szCs w:val="22"/>
              </w:rPr>
              <w:t>N/A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8865D57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</w:t>
            </w:r>
          </w:p>
        </w:tc>
        <w:tc>
          <w:tcPr>
            <w:tcW w:w="13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5B7D18A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2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7EE4311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926C3">
              <w:rPr>
                <w:rFonts w:eastAsia="Times New Roman" w:cstheme="minorHAnsi"/>
                <w:sz w:val="22"/>
                <w:szCs w:val="22"/>
              </w:rPr>
              <w:t>N/A</w:t>
            </w: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A8FDC43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</w:t>
            </w:r>
          </w:p>
        </w:tc>
        <w:tc>
          <w:tcPr>
            <w:tcW w:w="1332" w:type="dxa"/>
            <w:tcBorders>
              <w:top w:val="nil"/>
              <w:left w:val="single" w:sz="4" w:space="0" w:color="auto"/>
              <w:bottom w:val="nil"/>
            </w:tcBorders>
            <w:noWrap/>
            <w:vAlign w:val="bottom"/>
            <w:hideMark/>
          </w:tcPr>
          <w:p w14:paraId="4C01BE32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</w:t>
            </w:r>
          </w:p>
        </w:tc>
      </w:tr>
      <w:tr w:rsidR="00450B6F" w:rsidRPr="00B85C27" w14:paraId="0E1B64A9" w14:textId="77777777" w:rsidTr="00B546E4">
        <w:trPr>
          <w:trHeight w:val="290"/>
          <w:jc w:val="center"/>
        </w:trPr>
        <w:tc>
          <w:tcPr>
            <w:tcW w:w="3969" w:type="dxa"/>
            <w:tcBorders>
              <w:top w:val="nil"/>
              <w:bottom w:val="nil"/>
              <w:right w:val="nil"/>
            </w:tcBorders>
            <w:noWrap/>
            <w:vAlign w:val="bottom"/>
            <w:hideMark/>
          </w:tcPr>
          <w:p w14:paraId="3041B13C" w14:textId="77777777" w:rsidR="00450B6F" w:rsidRPr="00B85C27" w:rsidRDefault="00450B6F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ot present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3390BE8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60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E8ABD91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7</w:t>
            </w:r>
          </w:p>
        </w:tc>
        <w:tc>
          <w:tcPr>
            <w:tcW w:w="13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B9727EF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6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0E3E7E0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1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2432D01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4</w:t>
            </w:r>
          </w:p>
        </w:tc>
        <w:tc>
          <w:tcPr>
            <w:tcW w:w="1332" w:type="dxa"/>
            <w:tcBorders>
              <w:top w:val="nil"/>
              <w:left w:val="single" w:sz="4" w:space="0" w:color="auto"/>
              <w:bottom w:val="nil"/>
            </w:tcBorders>
            <w:noWrap/>
            <w:vAlign w:val="bottom"/>
            <w:hideMark/>
          </w:tcPr>
          <w:p w14:paraId="262254C9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6</w:t>
            </w:r>
          </w:p>
        </w:tc>
      </w:tr>
      <w:tr w:rsidR="00450B6F" w:rsidRPr="00B85C27" w14:paraId="4FAEA62B" w14:textId="77777777" w:rsidTr="00B546E4">
        <w:trPr>
          <w:trHeight w:val="290"/>
          <w:jc w:val="center"/>
        </w:trPr>
        <w:tc>
          <w:tcPr>
            <w:tcW w:w="3969" w:type="dxa"/>
            <w:tcBorders>
              <w:top w:val="nil"/>
              <w:bottom w:val="nil"/>
              <w:right w:val="nil"/>
            </w:tcBorders>
            <w:noWrap/>
            <w:vAlign w:val="bottom"/>
            <w:hideMark/>
          </w:tcPr>
          <w:p w14:paraId="4BF15F5E" w14:textId="77777777" w:rsidR="00450B6F" w:rsidRPr="00B85C27" w:rsidRDefault="00450B6F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Wear and tear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5E466EE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7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64D5A68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</w:t>
            </w:r>
          </w:p>
        </w:tc>
        <w:tc>
          <w:tcPr>
            <w:tcW w:w="13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0920620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3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D01B1E5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51287D7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</w:t>
            </w:r>
          </w:p>
        </w:tc>
        <w:tc>
          <w:tcPr>
            <w:tcW w:w="1332" w:type="dxa"/>
            <w:tcBorders>
              <w:top w:val="nil"/>
              <w:left w:val="single" w:sz="4" w:space="0" w:color="auto"/>
              <w:bottom w:val="nil"/>
            </w:tcBorders>
            <w:noWrap/>
            <w:vAlign w:val="bottom"/>
            <w:hideMark/>
          </w:tcPr>
          <w:p w14:paraId="72F22CD4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2</w:t>
            </w:r>
          </w:p>
        </w:tc>
      </w:tr>
      <w:tr w:rsidR="00450B6F" w:rsidRPr="00B85C27" w14:paraId="7CCE57DE" w14:textId="77777777" w:rsidTr="00B546E4">
        <w:trPr>
          <w:trHeight w:val="290"/>
          <w:jc w:val="center"/>
        </w:trPr>
        <w:tc>
          <w:tcPr>
            <w:tcW w:w="3969" w:type="dxa"/>
            <w:tcBorders>
              <w:top w:val="nil"/>
              <w:bottom w:val="nil"/>
              <w:right w:val="nil"/>
            </w:tcBorders>
            <w:noWrap/>
            <w:vAlign w:val="bottom"/>
            <w:hideMark/>
          </w:tcPr>
          <w:p w14:paraId="7A29A1D9" w14:textId="77777777" w:rsidR="00450B6F" w:rsidRPr="00B85C27" w:rsidRDefault="00450B6F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lastRenderedPageBreak/>
              <w:t>Given away to others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A33070E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0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2A27C6E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</w:t>
            </w:r>
          </w:p>
        </w:tc>
        <w:tc>
          <w:tcPr>
            <w:tcW w:w="13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E8C415B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5B41F25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4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A1BAC2C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</w:t>
            </w:r>
          </w:p>
        </w:tc>
        <w:tc>
          <w:tcPr>
            <w:tcW w:w="1332" w:type="dxa"/>
            <w:tcBorders>
              <w:top w:val="nil"/>
              <w:left w:val="single" w:sz="4" w:space="0" w:color="auto"/>
              <w:bottom w:val="nil"/>
            </w:tcBorders>
            <w:noWrap/>
            <w:vAlign w:val="bottom"/>
            <w:hideMark/>
          </w:tcPr>
          <w:p w14:paraId="12A91D1B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</w:t>
            </w:r>
          </w:p>
        </w:tc>
      </w:tr>
      <w:tr w:rsidR="00450B6F" w:rsidRPr="00B85C27" w14:paraId="32C90898" w14:textId="77777777" w:rsidTr="00B546E4">
        <w:trPr>
          <w:trHeight w:val="290"/>
          <w:jc w:val="center"/>
        </w:trPr>
        <w:tc>
          <w:tcPr>
            <w:tcW w:w="3969" w:type="dxa"/>
            <w:tcBorders>
              <w:top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30DCF4B" w14:textId="77777777" w:rsidR="00450B6F" w:rsidRPr="00B85C27" w:rsidRDefault="00450B6F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Lost unknown reasons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3D63C9A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CDF96F2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</w:t>
            </w:r>
          </w:p>
        </w:tc>
        <w:tc>
          <w:tcPr>
            <w:tcW w:w="13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8AE81D4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</w:t>
            </w:r>
          </w:p>
        </w:tc>
        <w:tc>
          <w:tcPr>
            <w:tcW w:w="1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9B77988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EBE363D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6</w:t>
            </w:r>
          </w:p>
        </w:tc>
        <w:tc>
          <w:tcPr>
            <w:tcW w:w="1332" w:type="dxa"/>
            <w:tcBorders>
              <w:top w:val="nil"/>
              <w:left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2233A837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2</w:t>
            </w:r>
          </w:p>
        </w:tc>
      </w:tr>
      <w:tr w:rsidR="00450B6F" w:rsidRPr="00B85C27" w14:paraId="4928393A" w14:textId="77777777" w:rsidTr="008351D8">
        <w:trPr>
          <w:trHeight w:val="290"/>
          <w:jc w:val="center"/>
        </w:trPr>
        <w:tc>
          <w:tcPr>
            <w:tcW w:w="3969" w:type="dxa"/>
            <w:tcBorders>
              <w:top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55B750D" w14:textId="77777777" w:rsidR="00450B6F" w:rsidRPr="00B85C27" w:rsidRDefault="00450B6F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Total attrition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0A658A8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3.9%</w:t>
            </w:r>
          </w:p>
        </w:tc>
        <w:tc>
          <w:tcPr>
            <w:tcW w:w="133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8A3CBD9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1.2%</w:t>
            </w:r>
          </w:p>
        </w:tc>
        <w:tc>
          <w:tcPr>
            <w:tcW w:w="137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ECFFAC2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2.5%</w:t>
            </w:r>
          </w:p>
        </w:tc>
        <w:tc>
          <w:tcPr>
            <w:tcW w:w="12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BD3A8EC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.5%</w:t>
            </w:r>
          </w:p>
        </w:tc>
        <w:tc>
          <w:tcPr>
            <w:tcW w:w="133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2045005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2.5%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auto"/>
            </w:tcBorders>
            <w:noWrap/>
            <w:vAlign w:val="bottom"/>
            <w:hideMark/>
          </w:tcPr>
          <w:p w14:paraId="5A7EAFB9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0.5%</w:t>
            </w:r>
          </w:p>
        </w:tc>
      </w:tr>
      <w:tr w:rsidR="00450B6F" w:rsidRPr="00B85C27" w14:paraId="5B769E37" w14:textId="77777777" w:rsidTr="008351D8">
        <w:trPr>
          <w:trHeight w:val="290"/>
          <w:jc w:val="center"/>
        </w:trPr>
        <w:tc>
          <w:tcPr>
            <w:tcW w:w="3969" w:type="dxa"/>
            <w:tcBorders>
              <w:top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7284AED" w14:textId="77777777" w:rsidR="00450B6F" w:rsidRPr="00B85C27" w:rsidRDefault="00450B6F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Total attrition due to wear and tear</w:t>
            </w:r>
          </w:p>
        </w:tc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FCF2C4E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6.3%</w:t>
            </w:r>
          </w:p>
        </w:tc>
        <w:tc>
          <w:tcPr>
            <w:tcW w:w="133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9E38DBE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2.7%</w:t>
            </w:r>
          </w:p>
        </w:tc>
        <w:tc>
          <w:tcPr>
            <w:tcW w:w="137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9C190F6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1.5%</w:t>
            </w:r>
          </w:p>
        </w:tc>
        <w:tc>
          <w:tcPr>
            <w:tcW w:w="128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1E2E629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.3%</w:t>
            </w:r>
          </w:p>
        </w:tc>
        <w:tc>
          <w:tcPr>
            <w:tcW w:w="133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8A4A6F5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7.5%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auto"/>
            </w:tcBorders>
            <w:noWrap/>
            <w:vAlign w:val="bottom"/>
            <w:hideMark/>
          </w:tcPr>
          <w:p w14:paraId="3FA5ECB4" w14:textId="77777777" w:rsidR="00450B6F" w:rsidRPr="00B85C27" w:rsidRDefault="00450B6F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B85C27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5.0%</w:t>
            </w:r>
          </w:p>
        </w:tc>
      </w:tr>
    </w:tbl>
    <w:p w14:paraId="75F8B073" w14:textId="22C77D6C" w:rsidR="00F20564" w:rsidRPr="00524680" w:rsidRDefault="00F20564">
      <w:pPr>
        <w:rPr>
          <w:i/>
          <w:sz w:val="22"/>
          <w:szCs w:val="22"/>
        </w:rPr>
      </w:pPr>
      <w:r w:rsidRPr="00524680">
        <w:rPr>
          <w:i/>
          <w:sz w:val="22"/>
          <w:szCs w:val="22"/>
        </w:rPr>
        <w:t xml:space="preserve">Table </w:t>
      </w:r>
      <w:r w:rsidR="008B7679" w:rsidRPr="00524680">
        <w:rPr>
          <w:i/>
          <w:sz w:val="22"/>
          <w:szCs w:val="22"/>
        </w:rPr>
        <w:t>2</w:t>
      </w:r>
      <w:r w:rsidRPr="00524680">
        <w:rPr>
          <w:i/>
          <w:sz w:val="22"/>
          <w:szCs w:val="22"/>
        </w:rPr>
        <w:t>: Characterization of mosquito population</w:t>
      </w:r>
    </w:p>
    <w:tbl>
      <w:tblPr>
        <w:tblW w:w="6052" w:type="pct"/>
        <w:tblInd w:w="-990" w:type="dxa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591"/>
        <w:gridCol w:w="1647"/>
        <w:gridCol w:w="1697"/>
        <w:gridCol w:w="1697"/>
        <w:gridCol w:w="1697"/>
      </w:tblGrid>
      <w:tr w:rsidR="000A6B29" w:rsidRPr="00B85C27" w14:paraId="64F3297F" w14:textId="77777777" w:rsidTr="7B6E8A93">
        <w:trPr>
          <w:cantSplit/>
          <w:trHeight w:val="346"/>
        </w:trPr>
        <w:tc>
          <w:tcPr>
            <w:tcW w:w="2026" w:type="pct"/>
            <w:vAlign w:val="center"/>
            <w:hideMark/>
          </w:tcPr>
          <w:p w14:paraId="06518045" w14:textId="77777777" w:rsidR="005F695A" w:rsidRPr="00524680" w:rsidRDefault="005F695A">
            <w:pPr>
              <w:jc w:val="both"/>
              <w:rPr>
                <w:rFonts w:eastAsia="Times New Roman" w:cstheme="minorHAnsi"/>
                <w:sz w:val="22"/>
                <w:szCs w:val="22"/>
              </w:rPr>
            </w:pPr>
          </w:p>
        </w:tc>
        <w:tc>
          <w:tcPr>
            <w:tcW w:w="727" w:type="pct"/>
          </w:tcPr>
          <w:p w14:paraId="7FB28272" w14:textId="77777777" w:rsidR="005F695A" w:rsidRPr="00524680" w:rsidRDefault="005F695A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theme="minorHAnsi"/>
                <w:b/>
                <w:sz w:val="22"/>
                <w:szCs w:val="22"/>
              </w:rPr>
              <w:t>Pre-distribution</w:t>
            </w:r>
          </w:p>
        </w:tc>
        <w:tc>
          <w:tcPr>
            <w:tcW w:w="749" w:type="pct"/>
            <w:vAlign w:val="center"/>
          </w:tcPr>
          <w:p w14:paraId="7E435622" w14:textId="77777777" w:rsidR="005F695A" w:rsidRPr="00524680" w:rsidRDefault="005F695A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 xml:space="preserve">First Round </w:t>
            </w:r>
          </w:p>
          <w:p w14:paraId="784C46F7" w14:textId="77777777" w:rsidR="005F695A" w:rsidRPr="00524680" w:rsidRDefault="005F695A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(12 months)</w:t>
            </w:r>
          </w:p>
        </w:tc>
        <w:tc>
          <w:tcPr>
            <w:tcW w:w="749" w:type="pct"/>
            <w:vAlign w:val="center"/>
          </w:tcPr>
          <w:p w14:paraId="214B723C" w14:textId="77777777" w:rsidR="005F695A" w:rsidRPr="00524680" w:rsidRDefault="005F695A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 xml:space="preserve">Second Round </w:t>
            </w:r>
          </w:p>
          <w:p w14:paraId="666A2F0D" w14:textId="77777777" w:rsidR="005F695A" w:rsidRPr="00524680" w:rsidRDefault="005F695A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(24 months)</w:t>
            </w:r>
          </w:p>
        </w:tc>
        <w:tc>
          <w:tcPr>
            <w:tcW w:w="749" w:type="pct"/>
            <w:vAlign w:val="center"/>
          </w:tcPr>
          <w:p w14:paraId="129BFBF6" w14:textId="77777777" w:rsidR="005F695A" w:rsidRPr="00524680" w:rsidRDefault="005F695A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 xml:space="preserve">Third Round </w:t>
            </w:r>
          </w:p>
          <w:p w14:paraId="051DD7F9" w14:textId="77777777" w:rsidR="005F695A" w:rsidRPr="00524680" w:rsidRDefault="005F695A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(36 months)</w:t>
            </w:r>
          </w:p>
        </w:tc>
      </w:tr>
      <w:tr w:rsidR="000A6B29" w:rsidRPr="00B85C27" w14:paraId="3E8FB652" w14:textId="77777777" w:rsidTr="7B6E8A93">
        <w:trPr>
          <w:cantSplit/>
          <w:trHeight w:val="233"/>
        </w:trPr>
        <w:tc>
          <w:tcPr>
            <w:tcW w:w="2026" w:type="pct"/>
            <w:vAlign w:val="center"/>
          </w:tcPr>
          <w:p w14:paraId="5F8BD642" w14:textId="793DA744" w:rsidR="005F695A" w:rsidRPr="00524680" w:rsidRDefault="008209D9">
            <w:pPr>
              <w:rPr>
                <w:rFonts w:eastAsia="Times New Roman" w:cstheme="minorHAnsi"/>
                <w:b/>
                <w:sz w:val="22"/>
                <w:szCs w:val="22"/>
              </w:rPr>
            </w:pPr>
            <w:r>
              <w:rPr>
                <w:rFonts w:eastAsia="Times New Roman" w:cstheme="minorHAnsi"/>
                <w:b/>
                <w:sz w:val="22"/>
                <w:szCs w:val="22"/>
              </w:rPr>
              <w:t>pry</w:t>
            </w:r>
            <w:r w:rsidR="005F695A" w:rsidRPr="00524680">
              <w:rPr>
                <w:rFonts w:eastAsia="Times New Roman" w:cstheme="minorHAnsi"/>
                <w:b/>
                <w:sz w:val="22"/>
                <w:szCs w:val="22"/>
              </w:rPr>
              <w:t xml:space="preserve"> susceptible strain</w:t>
            </w:r>
          </w:p>
          <w:p w14:paraId="12A79C1D" w14:textId="6D159D48" w:rsidR="005F695A" w:rsidRPr="00524680" w:rsidRDefault="005F695A">
            <w:pPr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theme="minorHAnsi"/>
                <w:b/>
                <w:sz w:val="22"/>
                <w:szCs w:val="22"/>
              </w:rPr>
              <w:t>[</w:t>
            </w:r>
            <w:r w:rsidR="00896735" w:rsidRPr="00524680">
              <w:rPr>
                <w:rFonts w:eastAsia="Times New Roman" w:cstheme="minorHAnsi"/>
                <w:b/>
                <w:i/>
                <w:sz w:val="22"/>
                <w:szCs w:val="22"/>
              </w:rPr>
              <w:t>An. gambiae</w:t>
            </w:r>
            <w:r w:rsidR="00896735" w:rsidRPr="00524680">
              <w:rPr>
                <w:rFonts w:eastAsia="Times New Roman" w:cstheme="minorHAnsi"/>
                <w:b/>
                <w:sz w:val="22"/>
                <w:szCs w:val="22"/>
              </w:rPr>
              <w:t xml:space="preserve"> Kisumu</w:t>
            </w:r>
            <w:r w:rsidRPr="00524680">
              <w:rPr>
                <w:rFonts w:eastAsia="Times New Roman" w:cstheme="minorHAnsi"/>
                <w:b/>
                <w:sz w:val="22"/>
                <w:szCs w:val="22"/>
              </w:rPr>
              <w:t>]</w:t>
            </w:r>
          </w:p>
        </w:tc>
        <w:tc>
          <w:tcPr>
            <w:tcW w:w="727" w:type="pct"/>
            <w:vAlign w:val="center"/>
          </w:tcPr>
          <w:p w14:paraId="431CBADC" w14:textId="77777777" w:rsidR="005F695A" w:rsidRPr="00524680" w:rsidRDefault="005F695A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theme="minorHAnsi"/>
                <w:b/>
                <w:sz w:val="22"/>
                <w:szCs w:val="22"/>
              </w:rPr>
              <w:t>% Mortality (n)</w:t>
            </w:r>
          </w:p>
        </w:tc>
        <w:tc>
          <w:tcPr>
            <w:tcW w:w="749" w:type="pct"/>
            <w:vAlign w:val="center"/>
          </w:tcPr>
          <w:p w14:paraId="403957D9" w14:textId="77777777" w:rsidR="005F695A" w:rsidRPr="00524680" w:rsidRDefault="005F695A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theme="minorHAnsi"/>
                <w:b/>
                <w:sz w:val="22"/>
                <w:szCs w:val="22"/>
              </w:rPr>
              <w:t>% Mortality (n)</w:t>
            </w:r>
          </w:p>
        </w:tc>
        <w:tc>
          <w:tcPr>
            <w:tcW w:w="749" w:type="pct"/>
            <w:vAlign w:val="center"/>
          </w:tcPr>
          <w:p w14:paraId="72EBF612" w14:textId="77777777" w:rsidR="005F695A" w:rsidRPr="00524680" w:rsidRDefault="005F695A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theme="minorHAnsi"/>
                <w:b/>
                <w:sz w:val="22"/>
                <w:szCs w:val="22"/>
              </w:rPr>
              <w:t>% Mortality (n)</w:t>
            </w:r>
          </w:p>
        </w:tc>
        <w:tc>
          <w:tcPr>
            <w:tcW w:w="749" w:type="pct"/>
            <w:vAlign w:val="center"/>
          </w:tcPr>
          <w:p w14:paraId="614C135D" w14:textId="77777777" w:rsidR="005F695A" w:rsidRPr="00524680" w:rsidRDefault="005F695A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theme="minorHAnsi"/>
                <w:b/>
                <w:sz w:val="22"/>
                <w:szCs w:val="22"/>
              </w:rPr>
              <w:t>% Mortality (n)</w:t>
            </w:r>
          </w:p>
        </w:tc>
      </w:tr>
      <w:tr w:rsidR="000A6B29" w:rsidRPr="00B85C27" w14:paraId="54A6539C" w14:textId="77777777" w:rsidTr="7B6E8A93">
        <w:trPr>
          <w:cantSplit/>
          <w:trHeight w:val="346"/>
        </w:trPr>
        <w:tc>
          <w:tcPr>
            <w:tcW w:w="2026" w:type="pct"/>
            <w:noWrap/>
          </w:tcPr>
          <w:p w14:paraId="2A5231F8" w14:textId="1CE8D4FE" w:rsidR="005F695A" w:rsidRPr="00524680" w:rsidRDefault="005F695A">
            <w:pPr>
              <w:rPr>
                <w:rFonts w:cstheme="minorHAnsi"/>
                <w:sz w:val="22"/>
                <w:szCs w:val="22"/>
              </w:rPr>
            </w:pPr>
            <w:r w:rsidRPr="00524680">
              <w:rPr>
                <w:rFonts w:cstheme="minorHAnsi"/>
                <w:sz w:val="22"/>
                <w:szCs w:val="22"/>
              </w:rPr>
              <w:t xml:space="preserve">% Mortality (24hr) for </w:t>
            </w:r>
            <w:r w:rsidR="0031165B">
              <w:rPr>
                <w:rFonts w:cstheme="minorHAnsi"/>
                <w:sz w:val="22"/>
                <w:szCs w:val="22"/>
              </w:rPr>
              <w:t>p</w:t>
            </w:r>
            <w:r w:rsidR="009877F4">
              <w:rPr>
                <w:rFonts w:cstheme="minorHAnsi"/>
                <w:sz w:val="22"/>
                <w:szCs w:val="22"/>
              </w:rPr>
              <w:t>ry</w:t>
            </w:r>
            <w:r w:rsidR="000578B0">
              <w:rPr>
                <w:rFonts w:cstheme="minorHAnsi"/>
                <w:sz w:val="22"/>
                <w:szCs w:val="22"/>
              </w:rPr>
              <w:t xml:space="preserve"> </w:t>
            </w:r>
            <w:r w:rsidRPr="00524680">
              <w:rPr>
                <w:rFonts w:cstheme="minorHAnsi"/>
                <w:sz w:val="22"/>
                <w:szCs w:val="22"/>
              </w:rPr>
              <w:t>(Alpha-cypermethrin 0.05%)] using WHO tube tests</w:t>
            </w:r>
          </w:p>
        </w:tc>
        <w:tc>
          <w:tcPr>
            <w:tcW w:w="727" w:type="pct"/>
          </w:tcPr>
          <w:p w14:paraId="2E53CA31" w14:textId="77777777" w:rsidR="005F695A" w:rsidRPr="00524680" w:rsidRDefault="005F695A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95.8% (273/285)</w:t>
            </w:r>
          </w:p>
        </w:tc>
        <w:tc>
          <w:tcPr>
            <w:tcW w:w="749" w:type="pct"/>
            <w:noWrap/>
          </w:tcPr>
          <w:p w14:paraId="5F807E22" w14:textId="77777777" w:rsidR="005F695A" w:rsidRPr="00524680" w:rsidRDefault="005F695A">
            <w:pPr>
              <w:jc w:val="center"/>
              <w:rPr>
                <w:rFonts w:eastAsia="Times New Roman" w:cstheme="minorHAnsi"/>
                <w:sz w:val="22"/>
                <w:szCs w:val="22"/>
                <w:lang w:val="en-GB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100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% (100/100)</w:t>
            </w:r>
          </w:p>
        </w:tc>
        <w:tc>
          <w:tcPr>
            <w:tcW w:w="749" w:type="pct"/>
          </w:tcPr>
          <w:p w14:paraId="5F73D15D" w14:textId="77777777" w:rsidR="005F695A" w:rsidRPr="00524680" w:rsidRDefault="005F695A">
            <w:pPr>
              <w:jc w:val="center"/>
              <w:rPr>
                <w:rFonts w:eastAsia="Times New Roman" w:cstheme="minorHAnsi"/>
                <w:sz w:val="22"/>
                <w:szCs w:val="22"/>
                <w:lang w:val="en-GB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100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% (100/100)</w:t>
            </w:r>
          </w:p>
        </w:tc>
        <w:tc>
          <w:tcPr>
            <w:tcW w:w="749" w:type="pct"/>
          </w:tcPr>
          <w:p w14:paraId="7933D604" w14:textId="77777777" w:rsidR="005F695A" w:rsidRPr="00524680" w:rsidRDefault="005F695A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100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% (80/80)</w:t>
            </w:r>
          </w:p>
        </w:tc>
      </w:tr>
      <w:tr w:rsidR="000A6B29" w:rsidRPr="00B85C27" w14:paraId="5397D237" w14:textId="77777777" w:rsidTr="7B6E8A93">
        <w:trPr>
          <w:cantSplit/>
          <w:trHeight w:val="56"/>
        </w:trPr>
        <w:tc>
          <w:tcPr>
            <w:tcW w:w="2026" w:type="pct"/>
            <w:noWrap/>
          </w:tcPr>
          <w:p w14:paraId="0BE260C4" w14:textId="666B8BBE" w:rsidR="005F695A" w:rsidRPr="00524680" w:rsidRDefault="005F695A">
            <w:pPr>
              <w:rPr>
                <w:rFonts w:cstheme="minorHAnsi"/>
                <w:sz w:val="22"/>
                <w:szCs w:val="22"/>
              </w:rPr>
            </w:pPr>
            <w:r w:rsidRPr="00524680">
              <w:rPr>
                <w:rFonts w:cstheme="minorHAnsi"/>
                <w:sz w:val="22"/>
                <w:szCs w:val="22"/>
              </w:rPr>
              <w:t xml:space="preserve">% Mortality (24h-48h-72h) for </w:t>
            </w:r>
            <w:r w:rsidR="001107D3">
              <w:rPr>
                <w:rFonts w:cstheme="minorHAnsi"/>
                <w:sz w:val="22"/>
                <w:szCs w:val="22"/>
              </w:rPr>
              <w:t>CFP</w:t>
            </w:r>
            <w:r w:rsidRPr="00524680">
              <w:rPr>
                <w:rFonts w:cstheme="minorHAnsi"/>
                <w:sz w:val="22"/>
                <w:szCs w:val="22"/>
              </w:rPr>
              <w:t xml:space="preserve"> using CDC bottle bioassays at 100ug/bottle.</w:t>
            </w:r>
          </w:p>
        </w:tc>
        <w:tc>
          <w:tcPr>
            <w:tcW w:w="727" w:type="pct"/>
          </w:tcPr>
          <w:p w14:paraId="06A6F18F" w14:textId="77777777" w:rsidR="005F695A" w:rsidRPr="00524680" w:rsidRDefault="005F695A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N/A</w:t>
            </w:r>
          </w:p>
        </w:tc>
        <w:tc>
          <w:tcPr>
            <w:tcW w:w="749" w:type="pct"/>
            <w:noWrap/>
          </w:tcPr>
          <w:p w14:paraId="4D8DB0D2" w14:textId="77777777" w:rsidR="005F695A" w:rsidRPr="00524680" w:rsidRDefault="005F695A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100% (90/90)</w:t>
            </w:r>
          </w:p>
        </w:tc>
        <w:tc>
          <w:tcPr>
            <w:tcW w:w="749" w:type="pct"/>
          </w:tcPr>
          <w:p w14:paraId="4FC55921" w14:textId="77777777" w:rsidR="005F695A" w:rsidRPr="00524680" w:rsidRDefault="005F695A">
            <w:pPr>
              <w:jc w:val="center"/>
              <w:rPr>
                <w:rFonts w:eastAsia="Times New Roman" w:cstheme="minorHAnsi"/>
                <w:sz w:val="22"/>
                <w:szCs w:val="22"/>
                <w:lang w:val="en-GB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100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% (100/100)</w:t>
            </w:r>
          </w:p>
        </w:tc>
        <w:tc>
          <w:tcPr>
            <w:tcW w:w="749" w:type="pct"/>
          </w:tcPr>
          <w:p w14:paraId="60F935F5" w14:textId="77777777" w:rsidR="005F695A" w:rsidRPr="00524680" w:rsidRDefault="005F695A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100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% (100/100)</w:t>
            </w:r>
          </w:p>
        </w:tc>
      </w:tr>
      <w:tr w:rsidR="000A6B29" w:rsidRPr="00B85C27" w14:paraId="2EABA606" w14:textId="77777777" w:rsidTr="7B6E8A93">
        <w:trPr>
          <w:cantSplit/>
          <w:trHeight w:val="56"/>
        </w:trPr>
        <w:tc>
          <w:tcPr>
            <w:tcW w:w="2026" w:type="pct"/>
            <w:noWrap/>
            <w:vAlign w:val="center"/>
          </w:tcPr>
          <w:p w14:paraId="02687C7F" w14:textId="77777777" w:rsidR="005F695A" w:rsidRPr="00524680" w:rsidRDefault="005F695A">
            <w:pPr>
              <w:rPr>
                <w:rFonts w:cstheme="minorHAnsi"/>
                <w:sz w:val="22"/>
                <w:szCs w:val="22"/>
              </w:rPr>
            </w:pPr>
            <w:r w:rsidRPr="00524680">
              <w:rPr>
                <w:rFonts w:cstheme="minorHAnsi"/>
                <w:sz w:val="22"/>
                <w:szCs w:val="22"/>
              </w:rPr>
              <w:t>Species composition of strain (PCR)</w:t>
            </w:r>
          </w:p>
        </w:tc>
        <w:tc>
          <w:tcPr>
            <w:tcW w:w="727" w:type="pct"/>
          </w:tcPr>
          <w:p w14:paraId="7D7CD8EB" w14:textId="77777777" w:rsidR="005F695A" w:rsidRPr="00524680" w:rsidRDefault="005F695A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N/A</w:t>
            </w:r>
          </w:p>
        </w:tc>
        <w:tc>
          <w:tcPr>
            <w:tcW w:w="749" w:type="pct"/>
            <w:noWrap/>
          </w:tcPr>
          <w:p w14:paraId="399AA5D6" w14:textId="77777777" w:rsidR="005F695A" w:rsidRPr="00524680" w:rsidRDefault="005F695A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i/>
                <w:sz w:val="22"/>
                <w:szCs w:val="22"/>
              </w:rPr>
              <w:t xml:space="preserve">An. gambiae </w:t>
            </w:r>
            <w:r w:rsidRPr="00524680">
              <w:rPr>
                <w:rFonts w:eastAsia="Times New Roman" w:cstheme="minorHAnsi"/>
                <w:sz w:val="22"/>
                <w:szCs w:val="22"/>
              </w:rPr>
              <w:t xml:space="preserve">s.s. </w:t>
            </w:r>
          </w:p>
          <w:p w14:paraId="7CD8D3E3" w14:textId="77777777" w:rsidR="005F695A" w:rsidRPr="00524680" w:rsidRDefault="005F695A">
            <w:pPr>
              <w:jc w:val="center"/>
              <w:rPr>
                <w:rFonts w:eastAsia="Times New Roman" w:cstheme="minorHAnsi"/>
                <w:i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100% (30/30)</w:t>
            </w:r>
          </w:p>
        </w:tc>
        <w:tc>
          <w:tcPr>
            <w:tcW w:w="749" w:type="pct"/>
          </w:tcPr>
          <w:p w14:paraId="2545A0CE" w14:textId="77777777" w:rsidR="005F695A" w:rsidRPr="00524680" w:rsidRDefault="005F695A">
            <w:pPr>
              <w:jc w:val="center"/>
              <w:rPr>
                <w:rFonts w:eastAsia="Times New Roman" w:cstheme="minorHAnsi"/>
                <w:sz w:val="22"/>
                <w:szCs w:val="22"/>
                <w:lang w:val="en-GB"/>
              </w:rPr>
            </w:pPr>
            <w:r w:rsidRPr="00524680">
              <w:rPr>
                <w:rFonts w:eastAsia="Times New Roman" w:cstheme="minorHAnsi"/>
                <w:i/>
                <w:sz w:val="22"/>
                <w:szCs w:val="22"/>
              </w:rPr>
              <w:t>An. gambiae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 xml:space="preserve"> s.s.</w:t>
            </w:r>
          </w:p>
          <w:p w14:paraId="7B36C3B1" w14:textId="77777777" w:rsidR="005F695A" w:rsidRPr="00524680" w:rsidRDefault="005F695A">
            <w:pPr>
              <w:jc w:val="center"/>
              <w:rPr>
                <w:rFonts w:eastAsia="Times New Roman" w:cstheme="minorHAnsi"/>
                <w:sz w:val="22"/>
                <w:szCs w:val="22"/>
                <w:lang w:val="en-GB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100% (30/30)</w:t>
            </w:r>
          </w:p>
        </w:tc>
        <w:tc>
          <w:tcPr>
            <w:tcW w:w="749" w:type="pct"/>
          </w:tcPr>
          <w:p w14:paraId="7EFE5ABA" w14:textId="77777777" w:rsidR="005F695A" w:rsidRPr="00524680" w:rsidRDefault="005F695A">
            <w:pPr>
              <w:jc w:val="center"/>
              <w:rPr>
                <w:rFonts w:eastAsia="Times New Roman" w:cstheme="minorHAnsi"/>
                <w:sz w:val="22"/>
                <w:szCs w:val="22"/>
                <w:lang w:val="en-GB"/>
              </w:rPr>
            </w:pPr>
            <w:r w:rsidRPr="00524680">
              <w:rPr>
                <w:rFonts w:eastAsia="Times New Roman" w:cstheme="minorHAnsi"/>
                <w:i/>
                <w:sz w:val="22"/>
                <w:szCs w:val="22"/>
              </w:rPr>
              <w:t>An. gambiae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 xml:space="preserve"> s.s.</w:t>
            </w:r>
          </w:p>
          <w:p w14:paraId="7EEB9477" w14:textId="77777777" w:rsidR="005F695A" w:rsidRPr="00524680" w:rsidRDefault="005F695A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100% (30/30)</w:t>
            </w:r>
          </w:p>
        </w:tc>
      </w:tr>
      <w:tr w:rsidR="000A6B29" w:rsidRPr="00B85C27" w14:paraId="5FEE9104" w14:textId="77777777" w:rsidTr="7B6E8A93">
        <w:trPr>
          <w:cantSplit/>
          <w:trHeight w:val="56"/>
        </w:trPr>
        <w:tc>
          <w:tcPr>
            <w:tcW w:w="2026" w:type="pct"/>
            <w:noWrap/>
            <w:vAlign w:val="center"/>
          </w:tcPr>
          <w:p w14:paraId="0A0CF359" w14:textId="77777777" w:rsidR="005F695A" w:rsidRPr="00524680" w:rsidRDefault="005F695A">
            <w:pPr>
              <w:rPr>
                <w:rFonts w:cstheme="minorHAnsi"/>
                <w:sz w:val="22"/>
                <w:szCs w:val="22"/>
              </w:rPr>
            </w:pPr>
            <w:r w:rsidRPr="00524680">
              <w:rPr>
                <w:rFonts w:cstheme="minorHAnsi"/>
                <w:sz w:val="22"/>
                <w:szCs w:val="22"/>
              </w:rPr>
              <w:t>Kdr west (L1014F) frequency</w:t>
            </w:r>
          </w:p>
        </w:tc>
        <w:tc>
          <w:tcPr>
            <w:tcW w:w="727" w:type="pct"/>
          </w:tcPr>
          <w:p w14:paraId="2DE05588" w14:textId="77777777" w:rsidR="005F695A" w:rsidRPr="00524680" w:rsidRDefault="005F695A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N/A</w:t>
            </w:r>
          </w:p>
        </w:tc>
        <w:tc>
          <w:tcPr>
            <w:tcW w:w="749" w:type="pct"/>
            <w:noWrap/>
          </w:tcPr>
          <w:p w14:paraId="123DFEBA" w14:textId="77777777" w:rsidR="005F695A" w:rsidRPr="00524680" w:rsidRDefault="005F695A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0% (0/30)</w:t>
            </w:r>
          </w:p>
        </w:tc>
        <w:tc>
          <w:tcPr>
            <w:tcW w:w="749" w:type="pct"/>
          </w:tcPr>
          <w:p w14:paraId="6F61E183" w14:textId="77777777" w:rsidR="005F695A" w:rsidRPr="00524680" w:rsidRDefault="005F695A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0% (0/30)</w:t>
            </w:r>
          </w:p>
        </w:tc>
        <w:tc>
          <w:tcPr>
            <w:tcW w:w="749" w:type="pct"/>
          </w:tcPr>
          <w:p w14:paraId="1915446C" w14:textId="77777777" w:rsidR="005F695A" w:rsidRPr="00524680" w:rsidRDefault="005F695A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0% (0/30)</w:t>
            </w:r>
          </w:p>
        </w:tc>
      </w:tr>
      <w:tr w:rsidR="000A6B29" w:rsidRPr="00B85C27" w14:paraId="2EF89448" w14:textId="77777777" w:rsidTr="7B6E8A93">
        <w:trPr>
          <w:cantSplit/>
          <w:trHeight w:val="56"/>
        </w:trPr>
        <w:tc>
          <w:tcPr>
            <w:tcW w:w="2026" w:type="pct"/>
            <w:noWrap/>
            <w:vAlign w:val="center"/>
          </w:tcPr>
          <w:p w14:paraId="5E3E1F9E" w14:textId="77777777" w:rsidR="005F695A" w:rsidRPr="00524680" w:rsidRDefault="005F695A">
            <w:pPr>
              <w:rPr>
                <w:rFonts w:cstheme="minorHAnsi"/>
                <w:sz w:val="22"/>
                <w:szCs w:val="22"/>
              </w:rPr>
            </w:pPr>
            <w:r w:rsidRPr="00524680">
              <w:rPr>
                <w:rFonts w:cstheme="minorHAnsi"/>
                <w:sz w:val="22"/>
                <w:szCs w:val="22"/>
              </w:rPr>
              <w:t>Kdr east (L1014S) frequency</w:t>
            </w:r>
          </w:p>
        </w:tc>
        <w:tc>
          <w:tcPr>
            <w:tcW w:w="727" w:type="pct"/>
          </w:tcPr>
          <w:p w14:paraId="104FD016" w14:textId="77777777" w:rsidR="005F695A" w:rsidRPr="00524680" w:rsidRDefault="005F695A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N/A</w:t>
            </w:r>
          </w:p>
        </w:tc>
        <w:tc>
          <w:tcPr>
            <w:tcW w:w="749" w:type="pct"/>
            <w:noWrap/>
          </w:tcPr>
          <w:p w14:paraId="60EE8DBE" w14:textId="77777777" w:rsidR="005F695A" w:rsidRPr="00524680" w:rsidRDefault="005F695A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0% (0/30)</w:t>
            </w:r>
          </w:p>
        </w:tc>
        <w:tc>
          <w:tcPr>
            <w:tcW w:w="749" w:type="pct"/>
          </w:tcPr>
          <w:p w14:paraId="3AC0A33E" w14:textId="77777777" w:rsidR="005F695A" w:rsidRPr="00524680" w:rsidRDefault="005F695A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0% (0/30)</w:t>
            </w:r>
          </w:p>
        </w:tc>
        <w:tc>
          <w:tcPr>
            <w:tcW w:w="749" w:type="pct"/>
          </w:tcPr>
          <w:p w14:paraId="0B43469C" w14:textId="77777777" w:rsidR="005F695A" w:rsidRPr="00524680" w:rsidRDefault="005F695A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0% (0/30)</w:t>
            </w:r>
          </w:p>
        </w:tc>
      </w:tr>
      <w:tr w:rsidR="006F1B8B" w:rsidRPr="00B85C27" w14:paraId="0E416844" w14:textId="77777777" w:rsidTr="7B6E8A93">
        <w:trPr>
          <w:cantSplit/>
          <w:trHeight w:val="56"/>
        </w:trPr>
        <w:tc>
          <w:tcPr>
            <w:tcW w:w="2026" w:type="pct"/>
            <w:noWrap/>
            <w:vAlign w:val="center"/>
          </w:tcPr>
          <w:p w14:paraId="2AC3FB6A" w14:textId="77777777" w:rsidR="006F1B8B" w:rsidRPr="00524680" w:rsidRDefault="006F1B8B" w:rsidP="006F1B8B">
            <w:pPr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727" w:type="pct"/>
            <w:vAlign w:val="center"/>
          </w:tcPr>
          <w:p w14:paraId="3B90CA3B" w14:textId="4816E81F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b/>
                <w:sz w:val="22"/>
                <w:szCs w:val="22"/>
              </w:rPr>
              <w:t>Pre-distribution</w:t>
            </w:r>
          </w:p>
        </w:tc>
        <w:tc>
          <w:tcPr>
            <w:tcW w:w="749" w:type="pct"/>
            <w:noWrap/>
            <w:vAlign w:val="center"/>
          </w:tcPr>
          <w:p w14:paraId="754BABE8" w14:textId="77777777" w:rsidR="006F1B8B" w:rsidRPr="00524680" w:rsidRDefault="006F1B8B" w:rsidP="006F1B8B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 xml:space="preserve">First Round </w:t>
            </w:r>
          </w:p>
          <w:p w14:paraId="3CAB002B" w14:textId="730EDD43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(12 months)</w:t>
            </w:r>
          </w:p>
        </w:tc>
        <w:tc>
          <w:tcPr>
            <w:tcW w:w="749" w:type="pct"/>
            <w:vAlign w:val="center"/>
          </w:tcPr>
          <w:p w14:paraId="1C4B4875" w14:textId="77777777" w:rsidR="006F1B8B" w:rsidRPr="00524680" w:rsidRDefault="006F1B8B" w:rsidP="006F1B8B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 xml:space="preserve">Second Round </w:t>
            </w:r>
          </w:p>
          <w:p w14:paraId="07323715" w14:textId="0F276063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(24 months)</w:t>
            </w:r>
          </w:p>
        </w:tc>
        <w:tc>
          <w:tcPr>
            <w:tcW w:w="749" w:type="pct"/>
            <w:vAlign w:val="center"/>
          </w:tcPr>
          <w:p w14:paraId="74A96C0F" w14:textId="77777777" w:rsidR="006F1B8B" w:rsidRPr="00524680" w:rsidRDefault="006F1B8B" w:rsidP="006F1B8B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 xml:space="preserve">Third Round </w:t>
            </w:r>
          </w:p>
          <w:p w14:paraId="2C77E2B8" w14:textId="22A38133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(36 months)</w:t>
            </w:r>
          </w:p>
        </w:tc>
      </w:tr>
      <w:tr w:rsidR="006F1B8B" w:rsidRPr="00B85C27" w14:paraId="32AC7999" w14:textId="77777777" w:rsidTr="7B6E8A93">
        <w:trPr>
          <w:cantSplit/>
          <w:trHeight w:val="56"/>
        </w:trPr>
        <w:tc>
          <w:tcPr>
            <w:tcW w:w="2026" w:type="pct"/>
            <w:noWrap/>
            <w:vAlign w:val="center"/>
          </w:tcPr>
          <w:p w14:paraId="7ABE2D2D" w14:textId="77777777" w:rsidR="006F1B8B" w:rsidRPr="00524680" w:rsidRDefault="006F1B8B" w:rsidP="006F1B8B">
            <w:pPr>
              <w:rPr>
                <w:rFonts w:eastAsia="Times New Roman" w:cstheme="minorHAnsi"/>
                <w:b/>
                <w:sz w:val="22"/>
                <w:szCs w:val="22"/>
              </w:rPr>
            </w:pPr>
            <w:r>
              <w:rPr>
                <w:rFonts w:eastAsia="Times New Roman" w:cstheme="minorHAnsi"/>
                <w:b/>
                <w:sz w:val="22"/>
                <w:szCs w:val="22"/>
              </w:rPr>
              <w:t>pry</w:t>
            </w:r>
            <w:r w:rsidRPr="00524680">
              <w:rPr>
                <w:rFonts w:eastAsia="Times New Roman" w:cstheme="minorHAnsi"/>
                <w:b/>
                <w:sz w:val="22"/>
                <w:szCs w:val="22"/>
              </w:rPr>
              <w:t xml:space="preserve"> resistant/wild strain</w:t>
            </w:r>
          </w:p>
          <w:p w14:paraId="25755FB4" w14:textId="6CD814B3" w:rsidR="006F1B8B" w:rsidRPr="00524680" w:rsidRDefault="006F1B8B" w:rsidP="006F1B8B">
            <w:pPr>
              <w:rPr>
                <w:rFonts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b/>
                <w:sz w:val="22"/>
                <w:szCs w:val="22"/>
              </w:rPr>
              <w:t>[</w:t>
            </w:r>
            <w:r w:rsidRPr="00524680">
              <w:rPr>
                <w:b/>
                <w:i/>
                <w:sz w:val="22"/>
                <w:szCs w:val="22"/>
              </w:rPr>
              <w:t xml:space="preserve">An. coluzzii  </w:t>
            </w:r>
            <w:r w:rsidRPr="00524680">
              <w:rPr>
                <w:b/>
                <w:sz w:val="22"/>
                <w:szCs w:val="22"/>
              </w:rPr>
              <w:t>Monatele</w:t>
            </w:r>
            <w:r w:rsidRPr="00524680">
              <w:rPr>
                <w:rFonts w:eastAsia="Times New Roman" w:cstheme="minorHAnsi"/>
                <w:b/>
                <w:sz w:val="22"/>
                <w:szCs w:val="22"/>
              </w:rPr>
              <w:t>]</w:t>
            </w:r>
          </w:p>
        </w:tc>
        <w:tc>
          <w:tcPr>
            <w:tcW w:w="727" w:type="pct"/>
            <w:vAlign w:val="center"/>
          </w:tcPr>
          <w:p w14:paraId="22E54EAA" w14:textId="389F12E2" w:rsidR="006F1B8B" w:rsidRPr="00524680" w:rsidRDefault="006F1B8B" w:rsidP="006F1B8B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theme="minorHAnsi"/>
                <w:b/>
                <w:sz w:val="22"/>
                <w:szCs w:val="22"/>
              </w:rPr>
              <w:t>% Mortality (n)</w:t>
            </w:r>
          </w:p>
        </w:tc>
        <w:tc>
          <w:tcPr>
            <w:tcW w:w="749" w:type="pct"/>
            <w:noWrap/>
            <w:vAlign w:val="center"/>
          </w:tcPr>
          <w:p w14:paraId="5207942B" w14:textId="49A44BAE" w:rsidR="006F1B8B" w:rsidRPr="00524680" w:rsidRDefault="006F1B8B" w:rsidP="006F1B8B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theme="minorHAnsi"/>
                <w:b/>
                <w:sz w:val="22"/>
                <w:szCs w:val="22"/>
              </w:rPr>
              <w:t>% Mortality (n)</w:t>
            </w:r>
          </w:p>
        </w:tc>
        <w:tc>
          <w:tcPr>
            <w:tcW w:w="749" w:type="pct"/>
            <w:vAlign w:val="center"/>
          </w:tcPr>
          <w:p w14:paraId="07CC093F" w14:textId="3EF83B69" w:rsidR="006F1B8B" w:rsidRPr="00524680" w:rsidRDefault="006F1B8B" w:rsidP="006F1B8B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theme="minorHAnsi"/>
                <w:b/>
                <w:sz w:val="22"/>
                <w:szCs w:val="22"/>
              </w:rPr>
              <w:t>% Mortality (n)</w:t>
            </w:r>
          </w:p>
        </w:tc>
        <w:tc>
          <w:tcPr>
            <w:tcW w:w="749" w:type="pct"/>
            <w:vAlign w:val="center"/>
          </w:tcPr>
          <w:p w14:paraId="398B5E46" w14:textId="540C05E2" w:rsidR="006F1B8B" w:rsidRPr="00524680" w:rsidRDefault="006F1B8B" w:rsidP="006F1B8B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theme="minorHAnsi"/>
                <w:b/>
                <w:sz w:val="22"/>
                <w:szCs w:val="22"/>
              </w:rPr>
              <w:t>% Mortality (n)</w:t>
            </w:r>
          </w:p>
        </w:tc>
      </w:tr>
      <w:tr w:rsidR="006F1B8B" w:rsidRPr="00B85C27" w14:paraId="372502A4" w14:textId="77777777" w:rsidTr="7B6E8A93">
        <w:trPr>
          <w:cantSplit/>
          <w:trHeight w:val="56"/>
        </w:trPr>
        <w:tc>
          <w:tcPr>
            <w:tcW w:w="2026" w:type="pct"/>
            <w:noWrap/>
          </w:tcPr>
          <w:p w14:paraId="130A3BC4" w14:textId="57DC82F7" w:rsidR="006F1B8B" w:rsidRDefault="006F1B8B" w:rsidP="006F1B8B">
            <w:pPr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cstheme="minorHAnsi"/>
                <w:sz w:val="22"/>
                <w:szCs w:val="22"/>
              </w:rPr>
              <w:lastRenderedPageBreak/>
              <w:t>% Mortality (24hr) for PY (Alpha-cypermethrin 0.05%)] using WHO tube tests</w:t>
            </w:r>
          </w:p>
        </w:tc>
        <w:tc>
          <w:tcPr>
            <w:tcW w:w="727" w:type="pct"/>
          </w:tcPr>
          <w:p w14:paraId="0AA379BD" w14:textId="41992CA0" w:rsidR="006F1B8B" w:rsidRPr="00524680" w:rsidRDefault="006F1B8B" w:rsidP="006F1B8B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color w:val="000000"/>
                <w:sz w:val="22"/>
                <w:szCs w:val="22"/>
              </w:rPr>
              <w:t>0.0 (0/88)</w:t>
            </w:r>
          </w:p>
        </w:tc>
        <w:tc>
          <w:tcPr>
            <w:tcW w:w="749" w:type="pct"/>
            <w:noWrap/>
          </w:tcPr>
          <w:p w14:paraId="3C820F98" w14:textId="2C51C95F" w:rsidR="006F1B8B" w:rsidRPr="00524680" w:rsidRDefault="006F1B8B" w:rsidP="006F1B8B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0%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 xml:space="preserve"> (0/88)</w:t>
            </w:r>
          </w:p>
        </w:tc>
        <w:tc>
          <w:tcPr>
            <w:tcW w:w="749" w:type="pct"/>
          </w:tcPr>
          <w:p w14:paraId="649CFC14" w14:textId="58A713C8" w:rsidR="006F1B8B" w:rsidRPr="00524680" w:rsidRDefault="006F1B8B" w:rsidP="006F1B8B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1.04 %±2.08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 xml:space="preserve"> (1/97)</w:t>
            </w:r>
          </w:p>
        </w:tc>
        <w:tc>
          <w:tcPr>
            <w:tcW w:w="749" w:type="pct"/>
          </w:tcPr>
          <w:p w14:paraId="757F7E81" w14:textId="1CAECA6E" w:rsidR="006F1B8B" w:rsidRPr="00524680" w:rsidRDefault="006F1B8B" w:rsidP="006F1B8B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14 %±6.4 (12/88)</w:t>
            </w:r>
          </w:p>
        </w:tc>
      </w:tr>
      <w:tr w:rsidR="006F1B8B" w:rsidRPr="00B85C27" w14:paraId="29E1E87B" w14:textId="77777777" w:rsidTr="7B6E8A93">
        <w:trPr>
          <w:cantSplit/>
          <w:trHeight w:val="56"/>
        </w:trPr>
        <w:tc>
          <w:tcPr>
            <w:tcW w:w="2026" w:type="pct"/>
            <w:noWrap/>
          </w:tcPr>
          <w:p w14:paraId="5A6F9BBD" w14:textId="7898B194" w:rsidR="006F1B8B" w:rsidRDefault="006F1B8B" w:rsidP="006F1B8B">
            <w:pPr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cstheme="minorHAnsi"/>
                <w:sz w:val="22"/>
                <w:szCs w:val="22"/>
              </w:rPr>
              <w:t>% Mortality (24hr) for [0.05% alpha-cypermethrin] + PBO [(4%)] using WHO tube test</w:t>
            </w:r>
          </w:p>
        </w:tc>
        <w:tc>
          <w:tcPr>
            <w:tcW w:w="727" w:type="pct"/>
          </w:tcPr>
          <w:p w14:paraId="14E16FE2" w14:textId="77777777" w:rsidR="006F1B8B" w:rsidRPr="00524680" w:rsidRDefault="006F1B8B" w:rsidP="006F1B8B">
            <w:pPr>
              <w:jc w:val="center"/>
              <w:rPr>
                <w:color w:val="000000"/>
                <w:sz w:val="22"/>
                <w:szCs w:val="22"/>
              </w:rPr>
            </w:pPr>
            <w:r w:rsidRPr="00524680">
              <w:rPr>
                <w:color w:val="000000"/>
                <w:sz w:val="22"/>
                <w:szCs w:val="22"/>
              </w:rPr>
              <w:t xml:space="preserve">66.0 </w:t>
            </w:r>
          </w:p>
          <w:p w14:paraId="06B69282" w14:textId="278DE0FC" w:rsidR="006F1B8B" w:rsidRPr="00524680" w:rsidRDefault="006F1B8B" w:rsidP="006F1B8B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color w:val="000000"/>
                <w:sz w:val="22"/>
                <w:szCs w:val="22"/>
              </w:rPr>
              <w:t>(58/87)</w:t>
            </w:r>
          </w:p>
        </w:tc>
        <w:tc>
          <w:tcPr>
            <w:tcW w:w="749" w:type="pct"/>
            <w:noWrap/>
          </w:tcPr>
          <w:p w14:paraId="08FCD9A6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  <w:lang w:val="en-GB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66%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 xml:space="preserve"> </w:t>
            </w:r>
          </w:p>
          <w:p w14:paraId="251F2779" w14:textId="67366E53" w:rsidR="006F1B8B" w:rsidRPr="00524680" w:rsidRDefault="006F1B8B" w:rsidP="006F1B8B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(58/87)</w:t>
            </w:r>
          </w:p>
        </w:tc>
        <w:tc>
          <w:tcPr>
            <w:tcW w:w="749" w:type="pct"/>
          </w:tcPr>
          <w:p w14:paraId="373A00CF" w14:textId="2E3348C2" w:rsidR="006F1B8B" w:rsidRPr="00524680" w:rsidRDefault="006F1B8B" w:rsidP="006F1B8B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65.8% ±11.2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 xml:space="preserve"> (64/97)</w:t>
            </w:r>
          </w:p>
        </w:tc>
        <w:tc>
          <w:tcPr>
            <w:tcW w:w="749" w:type="pct"/>
          </w:tcPr>
          <w:p w14:paraId="007B15D1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 xml:space="preserve">61 %±6.2 </w:t>
            </w:r>
          </w:p>
          <w:p w14:paraId="473DD359" w14:textId="0D00B684" w:rsidR="006F1B8B" w:rsidRPr="00524680" w:rsidRDefault="006F1B8B" w:rsidP="006F1B8B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(48/80)</w:t>
            </w:r>
          </w:p>
        </w:tc>
      </w:tr>
      <w:tr w:rsidR="006F1B8B" w:rsidRPr="00B85C27" w14:paraId="5EF55E55" w14:textId="77777777" w:rsidTr="7B6E8A93">
        <w:trPr>
          <w:cantSplit/>
          <w:trHeight w:val="56"/>
        </w:trPr>
        <w:tc>
          <w:tcPr>
            <w:tcW w:w="2026" w:type="pct"/>
            <w:noWrap/>
          </w:tcPr>
          <w:p w14:paraId="08648833" w14:textId="6F669349" w:rsidR="006F1B8B" w:rsidRDefault="006F1B8B" w:rsidP="006F1B8B">
            <w:pPr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cstheme="minorHAnsi"/>
                <w:sz w:val="22"/>
                <w:szCs w:val="22"/>
              </w:rPr>
              <w:t xml:space="preserve">% Mortality (24h-48h-72h) in </w:t>
            </w:r>
            <w:r>
              <w:rPr>
                <w:rFonts w:cstheme="minorHAnsi"/>
                <w:sz w:val="22"/>
                <w:szCs w:val="22"/>
              </w:rPr>
              <w:t>CFP</w:t>
            </w:r>
            <w:r w:rsidRPr="00524680">
              <w:rPr>
                <w:rFonts w:cstheme="minorHAnsi"/>
                <w:sz w:val="22"/>
                <w:szCs w:val="22"/>
              </w:rPr>
              <w:t xml:space="preserve"> using CDC bottle bioassays at 100ug/bottle.</w:t>
            </w:r>
          </w:p>
        </w:tc>
        <w:tc>
          <w:tcPr>
            <w:tcW w:w="727" w:type="pct"/>
          </w:tcPr>
          <w:p w14:paraId="4D2D38BD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  <w:lang w:val="en-GB"/>
              </w:rPr>
            </w:pP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24H - 69.5 (59/85)</w:t>
            </w:r>
          </w:p>
          <w:p w14:paraId="5AE68B64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  <w:lang w:val="en-GB"/>
              </w:rPr>
            </w:pP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N/A</w:t>
            </w:r>
          </w:p>
          <w:p w14:paraId="597E6846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  <w:lang w:val="en-GB"/>
              </w:rPr>
            </w:pPr>
          </w:p>
          <w:p w14:paraId="13C9C3D4" w14:textId="61732350" w:rsidR="006F1B8B" w:rsidRPr="00524680" w:rsidRDefault="006F1B8B" w:rsidP="006F1B8B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72H-96.5 (82/85)</w:t>
            </w:r>
          </w:p>
        </w:tc>
        <w:tc>
          <w:tcPr>
            <w:tcW w:w="749" w:type="pct"/>
            <w:noWrap/>
          </w:tcPr>
          <w:p w14:paraId="191EA4C2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  <w:lang w:val="en-GB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24H-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 xml:space="preserve"> </w:t>
            </w:r>
            <w:r w:rsidRPr="00524680">
              <w:rPr>
                <w:rFonts w:eastAsia="Times New Roman" w:cstheme="minorHAnsi"/>
                <w:sz w:val="22"/>
                <w:szCs w:val="22"/>
              </w:rPr>
              <w:t>69.5%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 xml:space="preserve"> (59/85)</w:t>
            </w:r>
          </w:p>
          <w:p w14:paraId="47A36125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4</w:t>
            </w:r>
            <w:r w:rsidRPr="00524680">
              <w:rPr>
                <w:rFonts w:eastAsia="Times New Roman" w:cstheme="minorHAnsi"/>
                <w:sz w:val="22"/>
                <w:szCs w:val="22"/>
              </w:rPr>
              <w:t xml:space="preserve">8h - 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87.1</w:t>
            </w:r>
            <w:r w:rsidRPr="00524680">
              <w:rPr>
                <w:rFonts w:eastAsia="Times New Roman" w:cstheme="minorHAnsi"/>
                <w:sz w:val="22"/>
                <w:szCs w:val="22"/>
              </w:rPr>
              <w:t>%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 xml:space="preserve"> (74/85)</w:t>
            </w:r>
          </w:p>
          <w:p w14:paraId="3E6A5171" w14:textId="61D2AAE5" w:rsidR="006F1B8B" w:rsidRPr="00524680" w:rsidRDefault="006F1B8B" w:rsidP="006F1B8B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72H-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 xml:space="preserve"> </w:t>
            </w:r>
            <w:r w:rsidRPr="00524680">
              <w:rPr>
                <w:rFonts w:eastAsia="Times New Roman" w:cstheme="minorHAnsi"/>
                <w:sz w:val="22"/>
                <w:szCs w:val="22"/>
              </w:rPr>
              <w:t>96.5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% (82/85)</w:t>
            </w:r>
          </w:p>
        </w:tc>
        <w:tc>
          <w:tcPr>
            <w:tcW w:w="749" w:type="pct"/>
          </w:tcPr>
          <w:p w14:paraId="69F306F4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  <w:lang w:val="en-GB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24H-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 xml:space="preserve">-- </w:t>
            </w:r>
            <w:r w:rsidRPr="00524680">
              <w:rPr>
                <w:rFonts w:eastAsia="Times New Roman" w:cstheme="minorHAnsi"/>
                <w:sz w:val="22"/>
                <w:szCs w:val="22"/>
              </w:rPr>
              <w:t>62%±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8 (62/100)</w:t>
            </w:r>
          </w:p>
          <w:p w14:paraId="2B5EB0D5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4</w:t>
            </w:r>
            <w:r w:rsidRPr="00524680">
              <w:rPr>
                <w:rFonts w:eastAsia="Times New Roman" w:cstheme="minorHAnsi"/>
                <w:sz w:val="22"/>
                <w:szCs w:val="22"/>
              </w:rPr>
              <w:t xml:space="preserve">8H 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 xml:space="preserve">- </w:t>
            </w:r>
            <w:r w:rsidRPr="00524680">
              <w:rPr>
                <w:rFonts w:eastAsia="Times New Roman" w:cstheme="minorHAnsi"/>
                <w:sz w:val="22"/>
                <w:szCs w:val="22"/>
              </w:rPr>
              <w:t>92%±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1.6 (92/100)</w:t>
            </w:r>
          </w:p>
          <w:p w14:paraId="0FC32316" w14:textId="6AB2AE52" w:rsidR="006F1B8B" w:rsidRPr="00524680" w:rsidRDefault="006F1B8B" w:rsidP="006F1B8B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72H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-</w:t>
            </w:r>
            <w:r w:rsidRPr="00524680">
              <w:rPr>
                <w:rFonts w:eastAsia="Times New Roman" w:cstheme="minorHAnsi"/>
                <w:sz w:val="22"/>
                <w:szCs w:val="22"/>
              </w:rPr>
              <w:t>-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 xml:space="preserve"> </w:t>
            </w:r>
            <w:r w:rsidRPr="00524680">
              <w:rPr>
                <w:rFonts w:eastAsia="Times New Roman" w:cstheme="minorHAnsi"/>
                <w:sz w:val="22"/>
                <w:szCs w:val="22"/>
              </w:rPr>
              <w:t>98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%±1.1 (98/100)</w:t>
            </w:r>
          </w:p>
        </w:tc>
        <w:tc>
          <w:tcPr>
            <w:tcW w:w="749" w:type="pct"/>
          </w:tcPr>
          <w:p w14:paraId="63D682E9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24H - 86.3%±5.7 (75/87)</w:t>
            </w:r>
          </w:p>
          <w:p w14:paraId="37691FE7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48H - 98.8%±1.1 (86/87)</w:t>
            </w:r>
          </w:p>
          <w:p w14:paraId="4C25BDF6" w14:textId="56F9B30A" w:rsidR="006F1B8B" w:rsidRPr="00524680" w:rsidRDefault="006F1B8B" w:rsidP="006F1B8B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72H - 98.8%±1.1 (86/87)</w:t>
            </w:r>
          </w:p>
        </w:tc>
      </w:tr>
      <w:tr w:rsidR="006F1B8B" w:rsidRPr="00B85C27" w14:paraId="3166D35C" w14:textId="77777777" w:rsidTr="7B6E8A93">
        <w:trPr>
          <w:cantSplit/>
          <w:trHeight w:val="56"/>
        </w:trPr>
        <w:tc>
          <w:tcPr>
            <w:tcW w:w="2026" w:type="pct"/>
            <w:noWrap/>
            <w:vAlign w:val="center"/>
          </w:tcPr>
          <w:p w14:paraId="372C67C5" w14:textId="44566378" w:rsidR="006F1B8B" w:rsidRDefault="006F1B8B" w:rsidP="006F1B8B">
            <w:pPr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cstheme="minorHAnsi"/>
                <w:sz w:val="22"/>
                <w:szCs w:val="22"/>
              </w:rPr>
              <w:t>Species composition of strain (PCR)</w:t>
            </w:r>
          </w:p>
        </w:tc>
        <w:tc>
          <w:tcPr>
            <w:tcW w:w="727" w:type="pct"/>
          </w:tcPr>
          <w:p w14:paraId="4132CE75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i/>
                <w:sz w:val="22"/>
                <w:szCs w:val="22"/>
                <w:lang w:val="en-GB"/>
              </w:rPr>
            </w:pPr>
            <w:r w:rsidRPr="00524680">
              <w:rPr>
                <w:rFonts w:eastAsia="Times New Roman" w:cstheme="minorHAnsi"/>
                <w:i/>
                <w:sz w:val="22"/>
                <w:szCs w:val="22"/>
                <w:lang w:val="en-GB"/>
              </w:rPr>
              <w:t>An. gambiae s.s 95% (38/40)</w:t>
            </w:r>
          </w:p>
          <w:p w14:paraId="3D95C9BB" w14:textId="55272C81" w:rsidR="006F1B8B" w:rsidRPr="00524680" w:rsidRDefault="006F1B8B" w:rsidP="006F1B8B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theme="minorHAnsi"/>
                <w:i/>
                <w:sz w:val="22"/>
                <w:szCs w:val="22"/>
                <w:lang w:val="en-GB"/>
              </w:rPr>
              <w:t>An. coluzzii 5% (2/40)</w:t>
            </w:r>
          </w:p>
        </w:tc>
        <w:tc>
          <w:tcPr>
            <w:tcW w:w="749" w:type="pct"/>
            <w:noWrap/>
          </w:tcPr>
          <w:p w14:paraId="5AE32E13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  <w:lang w:val="en-GB"/>
              </w:rPr>
            </w:pPr>
            <w:r w:rsidRPr="00524680">
              <w:rPr>
                <w:rFonts w:eastAsia="Times New Roman" w:cstheme="minorHAnsi"/>
                <w:i/>
                <w:sz w:val="22"/>
                <w:szCs w:val="22"/>
                <w:lang w:val="en-GB"/>
              </w:rPr>
              <w:t>An. gambiae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 xml:space="preserve"> s.s 95% (38/40)</w:t>
            </w:r>
          </w:p>
          <w:p w14:paraId="3668EA9E" w14:textId="252A9840" w:rsidR="006F1B8B" w:rsidRPr="00524680" w:rsidRDefault="723C640C" w:rsidP="7B6E8A93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7B6E8A93">
              <w:rPr>
                <w:rFonts w:eastAsia="Times New Roman"/>
                <w:i/>
                <w:iCs/>
                <w:sz w:val="22"/>
                <w:szCs w:val="22"/>
                <w:lang w:val="en-GB"/>
              </w:rPr>
              <w:t>An. coluzzii</w:t>
            </w:r>
            <w:r w:rsidRPr="7B6E8A93">
              <w:rPr>
                <w:rFonts w:eastAsia="Times New Roman"/>
                <w:sz w:val="22"/>
                <w:szCs w:val="22"/>
                <w:lang w:val="en-GB"/>
              </w:rPr>
              <w:t xml:space="preserve"> </w:t>
            </w:r>
            <w:r w:rsidR="6F6282B3" w:rsidRPr="7B6E8A93">
              <w:rPr>
                <w:rFonts w:eastAsia="Times New Roman"/>
                <w:sz w:val="22"/>
                <w:szCs w:val="22"/>
                <w:lang w:val="en-GB"/>
              </w:rPr>
              <w:t xml:space="preserve">  </w:t>
            </w:r>
            <w:r w:rsidRPr="7B6E8A93">
              <w:rPr>
                <w:rFonts w:eastAsia="Times New Roman"/>
                <w:sz w:val="22"/>
                <w:szCs w:val="22"/>
                <w:lang w:val="en-GB"/>
              </w:rPr>
              <w:t>5% (2/40)</w:t>
            </w:r>
          </w:p>
        </w:tc>
        <w:tc>
          <w:tcPr>
            <w:tcW w:w="749" w:type="pct"/>
          </w:tcPr>
          <w:p w14:paraId="2B649549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  <w:lang w:val="en-GB"/>
              </w:rPr>
            </w:pPr>
            <w:r w:rsidRPr="00524680">
              <w:rPr>
                <w:rFonts w:eastAsia="Times New Roman" w:cstheme="minorHAnsi"/>
                <w:i/>
                <w:sz w:val="22"/>
                <w:szCs w:val="22"/>
                <w:lang w:val="en-GB"/>
              </w:rPr>
              <w:t>An. gambiae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 xml:space="preserve"> s.s 97% (29/30)</w:t>
            </w:r>
          </w:p>
          <w:p w14:paraId="71FD8783" w14:textId="2EE152A0" w:rsidR="006F1B8B" w:rsidRPr="00524680" w:rsidRDefault="723C640C" w:rsidP="7B6E8A93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7B6E8A93">
              <w:rPr>
                <w:rFonts w:eastAsia="Times New Roman"/>
                <w:i/>
                <w:iCs/>
                <w:sz w:val="22"/>
                <w:szCs w:val="22"/>
                <w:lang w:val="en-GB"/>
              </w:rPr>
              <w:t>An. coluzzii</w:t>
            </w:r>
            <w:r w:rsidRPr="7B6E8A93">
              <w:rPr>
                <w:rFonts w:eastAsia="Times New Roman"/>
                <w:sz w:val="22"/>
                <w:szCs w:val="22"/>
                <w:lang w:val="en-GB"/>
              </w:rPr>
              <w:t xml:space="preserve"> </w:t>
            </w:r>
            <w:r w:rsidR="114EF55E" w:rsidRPr="7B6E8A93">
              <w:rPr>
                <w:rFonts w:eastAsia="Times New Roman"/>
                <w:sz w:val="22"/>
                <w:szCs w:val="22"/>
                <w:lang w:val="en-GB"/>
              </w:rPr>
              <w:t xml:space="preserve">  </w:t>
            </w:r>
            <w:r w:rsidRPr="7B6E8A93">
              <w:rPr>
                <w:rFonts w:eastAsia="Times New Roman"/>
                <w:sz w:val="22"/>
                <w:szCs w:val="22"/>
                <w:lang w:val="en-GB"/>
              </w:rPr>
              <w:t>3%</w:t>
            </w:r>
            <w:r w:rsidR="309DFB75" w:rsidRPr="7B6E8A93">
              <w:rPr>
                <w:rFonts w:eastAsia="Times New Roman"/>
                <w:sz w:val="22"/>
                <w:szCs w:val="22"/>
                <w:lang w:val="en-GB"/>
              </w:rPr>
              <w:t xml:space="preserve"> </w:t>
            </w:r>
            <w:r w:rsidRPr="7B6E8A93">
              <w:rPr>
                <w:rFonts w:eastAsia="Times New Roman"/>
                <w:sz w:val="22"/>
                <w:szCs w:val="22"/>
                <w:lang w:val="en-GB"/>
              </w:rPr>
              <w:t>(1/30)</w:t>
            </w:r>
          </w:p>
        </w:tc>
        <w:tc>
          <w:tcPr>
            <w:tcW w:w="749" w:type="pct"/>
          </w:tcPr>
          <w:p w14:paraId="74BE7341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i/>
                <w:sz w:val="22"/>
                <w:szCs w:val="22"/>
              </w:rPr>
              <w:t>An. gambiae</w:t>
            </w:r>
            <w:r w:rsidRPr="00524680">
              <w:rPr>
                <w:rFonts w:eastAsia="Times New Roman" w:cstheme="minorHAnsi"/>
                <w:sz w:val="22"/>
                <w:szCs w:val="22"/>
              </w:rPr>
              <w:t xml:space="preserve"> s.s</w:t>
            </w:r>
          </w:p>
          <w:p w14:paraId="4958706F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96% (48/50)</w:t>
            </w:r>
          </w:p>
          <w:p w14:paraId="60DE3AD9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i/>
                <w:sz w:val="22"/>
                <w:szCs w:val="22"/>
              </w:rPr>
              <w:t>An. coluzzii</w:t>
            </w:r>
          </w:p>
          <w:p w14:paraId="26449DCF" w14:textId="759F9042" w:rsidR="006F1B8B" w:rsidRPr="00524680" w:rsidRDefault="723C640C" w:rsidP="7B6E8A93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7B6E8A93">
              <w:rPr>
                <w:rFonts w:eastAsia="Times New Roman"/>
                <w:sz w:val="22"/>
                <w:szCs w:val="22"/>
              </w:rPr>
              <w:t>4%</w:t>
            </w:r>
            <w:r w:rsidR="2E1DBA71" w:rsidRPr="7B6E8A93">
              <w:rPr>
                <w:rFonts w:eastAsia="Times New Roman"/>
                <w:sz w:val="22"/>
                <w:szCs w:val="22"/>
              </w:rPr>
              <w:t xml:space="preserve"> </w:t>
            </w:r>
            <w:r w:rsidRPr="7B6E8A93">
              <w:rPr>
                <w:rFonts w:eastAsia="Times New Roman"/>
                <w:sz w:val="22"/>
                <w:szCs w:val="22"/>
              </w:rPr>
              <w:t>(2/50)</w:t>
            </w:r>
          </w:p>
        </w:tc>
      </w:tr>
      <w:tr w:rsidR="006F1B8B" w:rsidRPr="00B85C27" w14:paraId="75B9F966" w14:textId="77777777" w:rsidTr="7B6E8A93">
        <w:trPr>
          <w:cantSplit/>
          <w:trHeight w:val="56"/>
        </w:trPr>
        <w:tc>
          <w:tcPr>
            <w:tcW w:w="2026" w:type="pct"/>
            <w:noWrap/>
            <w:vAlign w:val="center"/>
          </w:tcPr>
          <w:p w14:paraId="3057757E" w14:textId="1E1F4E6C" w:rsidR="006F1B8B" w:rsidRDefault="006F1B8B" w:rsidP="006F1B8B">
            <w:pPr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cstheme="minorHAnsi"/>
                <w:sz w:val="22"/>
                <w:szCs w:val="22"/>
              </w:rPr>
              <w:t>Kdr west (L1014F) frequency</w:t>
            </w:r>
          </w:p>
        </w:tc>
        <w:tc>
          <w:tcPr>
            <w:tcW w:w="727" w:type="pct"/>
          </w:tcPr>
          <w:p w14:paraId="26432B15" w14:textId="3210502A" w:rsidR="006F1B8B" w:rsidRPr="00524680" w:rsidRDefault="006F1B8B" w:rsidP="006F1B8B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N/A</w:t>
            </w:r>
          </w:p>
        </w:tc>
        <w:tc>
          <w:tcPr>
            <w:tcW w:w="749" w:type="pct"/>
            <w:noWrap/>
          </w:tcPr>
          <w:p w14:paraId="79D882F7" w14:textId="36E02750" w:rsidR="006F1B8B" w:rsidRPr="00524680" w:rsidRDefault="006F1B8B" w:rsidP="006F1B8B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 xml:space="preserve">R allele </w:t>
            </w:r>
            <w:r w:rsidRPr="00524680">
              <w:rPr>
                <w:rFonts w:eastAsia="Times New Roman" w:cstheme="minorHAnsi"/>
                <w:sz w:val="22"/>
                <w:szCs w:val="22"/>
              </w:rPr>
              <w:t>100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% (RR:40/40)</w:t>
            </w:r>
          </w:p>
        </w:tc>
        <w:tc>
          <w:tcPr>
            <w:tcW w:w="749" w:type="pct"/>
          </w:tcPr>
          <w:p w14:paraId="022542BB" w14:textId="5050E98D" w:rsidR="006F1B8B" w:rsidRPr="00524680" w:rsidRDefault="006F1B8B" w:rsidP="006F1B8B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 xml:space="preserve">R allele </w:t>
            </w:r>
            <w:r w:rsidRPr="00524680">
              <w:rPr>
                <w:rFonts w:eastAsia="Times New Roman" w:cstheme="minorHAnsi"/>
                <w:sz w:val="22"/>
                <w:szCs w:val="22"/>
              </w:rPr>
              <w:t>100</w:t>
            </w: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% (RR:30/30)</w:t>
            </w:r>
          </w:p>
        </w:tc>
        <w:tc>
          <w:tcPr>
            <w:tcW w:w="749" w:type="pct"/>
          </w:tcPr>
          <w:p w14:paraId="6A7DC34B" w14:textId="4B1C969F" w:rsidR="006F1B8B" w:rsidRPr="00524680" w:rsidRDefault="006F1B8B" w:rsidP="006F1B8B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R allele 100% (RR:50/50)</w:t>
            </w:r>
          </w:p>
        </w:tc>
      </w:tr>
      <w:tr w:rsidR="006F1B8B" w:rsidRPr="00B85C27" w14:paraId="177A5140" w14:textId="77777777" w:rsidTr="7B6E8A93">
        <w:trPr>
          <w:cantSplit/>
          <w:trHeight w:val="56"/>
        </w:trPr>
        <w:tc>
          <w:tcPr>
            <w:tcW w:w="2026" w:type="pct"/>
            <w:noWrap/>
            <w:vAlign w:val="center"/>
          </w:tcPr>
          <w:p w14:paraId="5D5E63CB" w14:textId="22CB27C8" w:rsidR="006F1B8B" w:rsidRDefault="006F1B8B" w:rsidP="006F1B8B">
            <w:pPr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cstheme="minorHAnsi"/>
                <w:sz w:val="22"/>
                <w:szCs w:val="22"/>
              </w:rPr>
              <w:lastRenderedPageBreak/>
              <w:t>Kdr east (L1014S) frequency</w:t>
            </w:r>
          </w:p>
        </w:tc>
        <w:tc>
          <w:tcPr>
            <w:tcW w:w="727" w:type="pct"/>
          </w:tcPr>
          <w:p w14:paraId="092755FD" w14:textId="66C1EB36" w:rsidR="006F1B8B" w:rsidRPr="00524680" w:rsidRDefault="006F1B8B" w:rsidP="006F1B8B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N/A</w:t>
            </w:r>
          </w:p>
        </w:tc>
        <w:tc>
          <w:tcPr>
            <w:tcW w:w="749" w:type="pct"/>
            <w:noWrap/>
          </w:tcPr>
          <w:p w14:paraId="3869625D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  <w:lang w:val="en-GB"/>
              </w:rPr>
            </w:pP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R allele 2%</w:t>
            </w:r>
          </w:p>
          <w:p w14:paraId="3DEF6B44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  <w:lang w:val="en-GB"/>
              </w:rPr>
            </w:pP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(RR: 0/40) (RS:2/40)</w:t>
            </w:r>
          </w:p>
          <w:p w14:paraId="451A8C53" w14:textId="24F2F59C" w:rsidR="006F1B8B" w:rsidRPr="00524680" w:rsidRDefault="006F1B8B" w:rsidP="006F1B8B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S allele 98% (SS:38/40)</w:t>
            </w:r>
          </w:p>
        </w:tc>
        <w:tc>
          <w:tcPr>
            <w:tcW w:w="749" w:type="pct"/>
          </w:tcPr>
          <w:p w14:paraId="17C51659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R allele 3%</w:t>
            </w:r>
          </w:p>
          <w:p w14:paraId="7EF72267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  <w:lang w:val="en-GB"/>
              </w:rPr>
            </w:pP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(RR:0/33)</w:t>
            </w:r>
          </w:p>
          <w:p w14:paraId="69EFD3F5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(RS: 2/33)</w:t>
            </w:r>
          </w:p>
          <w:p w14:paraId="30A358AA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S allele 97%</w:t>
            </w:r>
          </w:p>
          <w:p w14:paraId="26861595" w14:textId="058D3280" w:rsidR="006F1B8B" w:rsidRPr="00524680" w:rsidRDefault="006F1B8B" w:rsidP="006F1B8B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  <w:lang w:val="en-GB"/>
              </w:rPr>
              <w:t>(SS: 31/33)</w:t>
            </w:r>
          </w:p>
        </w:tc>
        <w:tc>
          <w:tcPr>
            <w:tcW w:w="749" w:type="pct"/>
          </w:tcPr>
          <w:p w14:paraId="14D70995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R allele 6%</w:t>
            </w:r>
          </w:p>
          <w:p w14:paraId="18974BA2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(RR:3/50)</w:t>
            </w:r>
          </w:p>
          <w:p w14:paraId="7F3D49A8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(RS: 0/50)</w:t>
            </w:r>
          </w:p>
          <w:p w14:paraId="6D3FC0FE" w14:textId="77777777" w:rsidR="006F1B8B" w:rsidRPr="00524680" w:rsidRDefault="006F1B8B" w:rsidP="006F1B8B">
            <w:pPr>
              <w:jc w:val="center"/>
              <w:rPr>
                <w:rFonts w:eastAsia="Times New Roman" w:cstheme="minorHAnsi"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S allele 94%</w:t>
            </w:r>
          </w:p>
          <w:p w14:paraId="00F6CF46" w14:textId="41DBBFFE" w:rsidR="006F1B8B" w:rsidRPr="00524680" w:rsidRDefault="006F1B8B" w:rsidP="006F1B8B">
            <w:pPr>
              <w:jc w:val="center"/>
              <w:rPr>
                <w:rFonts w:eastAsia="Times New Roman" w:cstheme="minorHAnsi"/>
                <w:b/>
                <w:sz w:val="22"/>
                <w:szCs w:val="22"/>
              </w:rPr>
            </w:pPr>
            <w:r w:rsidRPr="00524680">
              <w:rPr>
                <w:rFonts w:eastAsia="Times New Roman" w:cstheme="minorHAnsi"/>
                <w:sz w:val="22"/>
                <w:szCs w:val="22"/>
              </w:rPr>
              <w:t>(SS: 47/50)</w:t>
            </w:r>
          </w:p>
        </w:tc>
      </w:tr>
      <w:tr w:rsidR="006F1B8B" w:rsidRPr="00B85C27" w14:paraId="1098C0FD" w14:textId="77777777" w:rsidTr="7B6E8A93">
        <w:trPr>
          <w:cantSplit/>
          <w:trHeight w:val="56"/>
        </w:trPr>
        <w:tc>
          <w:tcPr>
            <w:tcW w:w="5000" w:type="pct"/>
            <w:gridSpan w:val="5"/>
            <w:noWrap/>
            <w:vAlign w:val="center"/>
          </w:tcPr>
          <w:p w14:paraId="3AE03461" w14:textId="336001DC" w:rsidR="006F1B8B" w:rsidRDefault="006F1B8B" w:rsidP="006F1B8B">
            <w:pPr>
              <w:rPr>
                <w:rFonts w:eastAsia="Times New Roman" w:cstheme="minorHAnsi"/>
                <w:sz w:val="22"/>
                <w:szCs w:val="22"/>
              </w:rPr>
            </w:pPr>
            <w:r>
              <w:rPr>
                <w:rFonts w:eastAsia="Times New Roman" w:cstheme="minorHAnsi"/>
                <w:sz w:val="22"/>
                <w:szCs w:val="22"/>
              </w:rPr>
              <w:t xml:space="preserve">PCR: </w:t>
            </w:r>
            <w:r w:rsidR="006E36C4">
              <w:rPr>
                <w:rFonts w:eastAsia="Times New Roman" w:cstheme="minorHAnsi"/>
                <w:sz w:val="22"/>
                <w:szCs w:val="22"/>
              </w:rPr>
              <w:t>Polymerase Chain Reaction</w:t>
            </w:r>
          </w:p>
          <w:p w14:paraId="5EEEF779" w14:textId="43F3A7AF" w:rsidR="006F1B8B" w:rsidRPr="00524680" w:rsidRDefault="006F1B8B" w:rsidP="006F1B8B">
            <w:pPr>
              <w:rPr>
                <w:rFonts w:eastAsia="Times New Roman" w:cstheme="minorHAnsi"/>
                <w:sz w:val="22"/>
                <w:szCs w:val="22"/>
              </w:rPr>
            </w:pPr>
            <w:r>
              <w:rPr>
                <w:rFonts w:eastAsia="Times New Roman" w:cstheme="minorHAnsi"/>
                <w:sz w:val="22"/>
                <w:szCs w:val="22"/>
              </w:rPr>
              <w:t>N/A: Not applicable</w:t>
            </w:r>
          </w:p>
        </w:tc>
      </w:tr>
    </w:tbl>
    <w:p w14:paraId="4501EAB3" w14:textId="77777777" w:rsidR="00F20564" w:rsidRPr="00524680" w:rsidRDefault="00F20564" w:rsidP="00E262FE">
      <w:pPr>
        <w:rPr>
          <w:sz w:val="22"/>
          <w:szCs w:val="22"/>
        </w:rPr>
      </w:pPr>
    </w:p>
    <w:p w14:paraId="08236630" w14:textId="57436474" w:rsidR="00F20564" w:rsidRPr="00524680" w:rsidRDefault="00F20564">
      <w:pPr>
        <w:rPr>
          <w:i/>
          <w:sz w:val="22"/>
          <w:szCs w:val="22"/>
        </w:rPr>
      </w:pPr>
      <w:r w:rsidRPr="00524680">
        <w:rPr>
          <w:i/>
          <w:sz w:val="22"/>
          <w:szCs w:val="22"/>
        </w:rPr>
        <w:t xml:space="preserve">Table 3: Insecticide effectiveness and chemical content results of campaign ITNs: </w:t>
      </w:r>
      <w:r w:rsidR="00C41023" w:rsidRPr="00524680">
        <w:rPr>
          <w:i/>
          <w:kern w:val="0"/>
          <w:sz w:val="22"/>
          <w:szCs w:val="22"/>
          <w:lang w:val="en-GB"/>
          <w14:ligatures w14:val="none"/>
        </w:rPr>
        <w:t>DNP</w:t>
      </w:r>
    </w:p>
    <w:tbl>
      <w:tblPr>
        <w:tblW w:w="11649" w:type="dxa"/>
        <w:jc w:val="center"/>
        <w:tblLook w:val="04A0" w:firstRow="1" w:lastRow="0" w:firstColumn="1" w:lastColumn="0" w:noHBand="0" w:noVBand="1"/>
      </w:tblPr>
      <w:tblGrid>
        <w:gridCol w:w="3261"/>
        <w:gridCol w:w="718"/>
        <w:gridCol w:w="1408"/>
        <w:gridCol w:w="718"/>
        <w:gridCol w:w="1408"/>
        <w:gridCol w:w="632"/>
        <w:gridCol w:w="1359"/>
        <w:gridCol w:w="718"/>
        <w:gridCol w:w="1427"/>
      </w:tblGrid>
      <w:tr w:rsidR="009C1175" w:rsidRPr="00B85C27" w14:paraId="105AE4EC" w14:textId="77777777" w:rsidTr="00AB0912">
        <w:trPr>
          <w:trHeight w:val="590"/>
          <w:jc w:val="center"/>
        </w:trPr>
        <w:tc>
          <w:tcPr>
            <w:tcW w:w="326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3692CCD7" w14:textId="77777777" w:rsidR="009C1175" w:rsidRPr="00524680" w:rsidRDefault="009C1175">
            <w:pPr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Pitoa (DNP)</w:t>
            </w:r>
          </w:p>
        </w:tc>
        <w:tc>
          <w:tcPr>
            <w:tcW w:w="2126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noWrap/>
            <w:hideMark/>
          </w:tcPr>
          <w:p w14:paraId="38C9215B" w14:textId="77777777" w:rsidR="009C1175" w:rsidRPr="00524680" w:rsidRDefault="009C117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theme="minorHAnsi"/>
                <w:b/>
                <w:sz w:val="22"/>
                <w:szCs w:val="22"/>
              </w:rPr>
              <w:t>Pre-distribution</w:t>
            </w:r>
          </w:p>
        </w:tc>
        <w:tc>
          <w:tcPr>
            <w:tcW w:w="2126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vAlign w:val="center"/>
            <w:hideMark/>
          </w:tcPr>
          <w:p w14:paraId="17118451" w14:textId="77777777" w:rsidR="009C1175" w:rsidRPr="00524680" w:rsidRDefault="009C117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 xml:space="preserve">First Round </w:t>
            </w:r>
          </w:p>
          <w:p w14:paraId="160DCC41" w14:textId="77777777" w:rsidR="009C1175" w:rsidRPr="00524680" w:rsidRDefault="009C117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(12 months)</w:t>
            </w:r>
          </w:p>
        </w:tc>
        <w:tc>
          <w:tcPr>
            <w:tcW w:w="1991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vAlign w:val="center"/>
            <w:hideMark/>
          </w:tcPr>
          <w:p w14:paraId="2A618F43" w14:textId="77777777" w:rsidR="009C1175" w:rsidRPr="00524680" w:rsidRDefault="009C117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 xml:space="preserve">Second Round </w:t>
            </w:r>
          </w:p>
          <w:p w14:paraId="7BC1D946" w14:textId="77777777" w:rsidR="009C1175" w:rsidRPr="00524680" w:rsidRDefault="009C117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(24 months)</w:t>
            </w:r>
          </w:p>
        </w:tc>
        <w:tc>
          <w:tcPr>
            <w:tcW w:w="2145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6B94DC3" w14:textId="77777777" w:rsidR="009C1175" w:rsidRPr="00524680" w:rsidRDefault="009C117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 xml:space="preserve">Third Round </w:t>
            </w:r>
          </w:p>
          <w:p w14:paraId="1DE90B15" w14:textId="77777777" w:rsidR="009C1175" w:rsidRPr="00524680" w:rsidRDefault="009C117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(36 months)</w:t>
            </w:r>
          </w:p>
        </w:tc>
      </w:tr>
      <w:tr w:rsidR="009C1175" w:rsidRPr="00B85C27" w14:paraId="152B6D4C" w14:textId="77777777" w:rsidTr="00AB0912">
        <w:trPr>
          <w:trHeight w:val="300"/>
          <w:jc w:val="center"/>
        </w:trPr>
        <w:tc>
          <w:tcPr>
            <w:tcW w:w="3261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A0CDF5F" w14:textId="77777777" w:rsidR="009C1175" w:rsidRPr="00524680" w:rsidRDefault="009C1175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 months since campaign</w:t>
            </w:r>
          </w:p>
        </w:tc>
        <w:tc>
          <w:tcPr>
            <w:tcW w:w="2126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noWrap/>
            <w:vAlign w:val="center"/>
            <w:hideMark/>
          </w:tcPr>
          <w:p w14:paraId="2AE1E461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A</w:t>
            </w:r>
          </w:p>
        </w:tc>
        <w:tc>
          <w:tcPr>
            <w:tcW w:w="2126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noWrap/>
            <w:vAlign w:val="center"/>
            <w:hideMark/>
          </w:tcPr>
          <w:p w14:paraId="37031ECD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5.8</w:t>
            </w:r>
          </w:p>
        </w:tc>
        <w:tc>
          <w:tcPr>
            <w:tcW w:w="1991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noWrap/>
            <w:vAlign w:val="center"/>
            <w:hideMark/>
          </w:tcPr>
          <w:p w14:paraId="0DC175D8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5.3</w:t>
            </w:r>
          </w:p>
        </w:tc>
        <w:tc>
          <w:tcPr>
            <w:tcW w:w="2145" w:type="dxa"/>
            <w:gridSpan w:val="2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1D28B00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5.4</w:t>
            </w:r>
          </w:p>
        </w:tc>
      </w:tr>
      <w:tr w:rsidR="009C1175" w:rsidRPr="00B85C27" w14:paraId="32114F69" w14:textId="77777777" w:rsidTr="00AB0912">
        <w:trPr>
          <w:trHeight w:val="590"/>
          <w:jc w:val="center"/>
        </w:trPr>
        <w:tc>
          <w:tcPr>
            <w:tcW w:w="32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3E0CBE79" w14:textId="77777777" w:rsidR="009C1175" w:rsidRPr="00524680" w:rsidRDefault="009C1175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Susceptible mosquito strain (An. gambiae Kisumu)</w:t>
            </w:r>
          </w:p>
        </w:tc>
        <w:tc>
          <w:tcPr>
            <w:tcW w:w="2126" w:type="dxa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noWrap/>
            <w:vAlign w:val="center"/>
            <w:hideMark/>
          </w:tcPr>
          <w:p w14:paraId="09F3F4D6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% (SD)</w:t>
            </w:r>
          </w:p>
        </w:tc>
        <w:tc>
          <w:tcPr>
            <w:tcW w:w="2126" w:type="dxa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noWrap/>
            <w:vAlign w:val="center"/>
            <w:hideMark/>
          </w:tcPr>
          <w:p w14:paraId="6F047727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% (95 % CI or SD)</w:t>
            </w:r>
          </w:p>
        </w:tc>
        <w:tc>
          <w:tcPr>
            <w:tcW w:w="1991" w:type="dxa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noWrap/>
            <w:vAlign w:val="center"/>
            <w:hideMark/>
          </w:tcPr>
          <w:p w14:paraId="195C02F7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% (95 % CI or SD)</w:t>
            </w:r>
          </w:p>
        </w:tc>
        <w:tc>
          <w:tcPr>
            <w:tcW w:w="214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79EA7181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% (95 % CI or SD)</w:t>
            </w:r>
          </w:p>
        </w:tc>
      </w:tr>
      <w:tr w:rsidR="009C1175" w:rsidRPr="00B85C27" w14:paraId="07A60B56" w14:textId="77777777" w:rsidTr="00AB0912">
        <w:trPr>
          <w:trHeight w:val="300"/>
          <w:jc w:val="center"/>
        </w:trPr>
        <w:tc>
          <w:tcPr>
            <w:tcW w:w="32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5D203833" w14:textId="77777777" w:rsidR="009C1175" w:rsidRPr="00524680" w:rsidRDefault="009C1175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Pre-distribution/Field samples</w:t>
            </w:r>
          </w:p>
        </w:tc>
        <w:tc>
          <w:tcPr>
            <w:tcW w:w="2126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noWrap/>
            <w:vAlign w:val="center"/>
            <w:hideMark/>
          </w:tcPr>
          <w:p w14:paraId="3818DA30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20</w:t>
            </w:r>
          </w:p>
        </w:tc>
        <w:tc>
          <w:tcPr>
            <w:tcW w:w="2126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noWrap/>
            <w:vAlign w:val="center"/>
            <w:hideMark/>
          </w:tcPr>
          <w:p w14:paraId="2C773F3A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991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noWrap/>
            <w:vAlign w:val="center"/>
            <w:hideMark/>
          </w:tcPr>
          <w:p w14:paraId="75C15B19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214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15D0D5C8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30</w:t>
            </w:r>
          </w:p>
        </w:tc>
      </w:tr>
      <w:tr w:rsidR="009C1175" w:rsidRPr="00B85C27" w14:paraId="18D74A60" w14:textId="77777777" w:rsidTr="00AB0912">
        <w:trPr>
          <w:trHeight w:val="30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0DA622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Knock down 60 minutes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center"/>
            <w:hideMark/>
          </w:tcPr>
          <w:p w14:paraId="0EAB0932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0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28C8866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598499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0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940CFBA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6DED02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22A48C8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1B36FF71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27" w:type="dxa"/>
            <w:tcBorders>
              <w:top w:val="nil"/>
              <w:left w:val="single" w:sz="4" w:space="0" w:color="auto"/>
              <w:bottom w:val="nil"/>
            </w:tcBorders>
            <w:noWrap/>
            <w:vAlign w:val="center"/>
            <w:hideMark/>
          </w:tcPr>
          <w:p w14:paraId="27F26346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9C1175" w:rsidRPr="00B85C27" w14:paraId="45142005" w14:textId="77777777" w:rsidTr="00AB0912">
        <w:trPr>
          <w:trHeight w:val="30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4D0577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3D76FBD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 xml:space="preserve"> 100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AE66068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30D38D8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 xml:space="preserve"> 100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D4A7FBF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00- 100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E13B4F4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5.5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511C424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92.3-98.7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59E6834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6.4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10658A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89.3-103.5)</w:t>
            </w:r>
          </w:p>
        </w:tc>
      </w:tr>
      <w:tr w:rsidR="009C1175" w:rsidRPr="00B85C27" w14:paraId="44B8BBC2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1D4532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DF45FC9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 xml:space="preserve"> 100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30B8CF1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00- 100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D2ADB2E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 xml:space="preserve"> 100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027678C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00- 100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2BC5F2B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7.6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F9BD174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92.5- 100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7BF515E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 xml:space="preserve"> 100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A1514D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00- 100)</w:t>
            </w:r>
          </w:p>
        </w:tc>
      </w:tr>
      <w:tr w:rsidR="009C1175" w:rsidRPr="00B85C27" w14:paraId="1EC9AD6D" w14:textId="77777777" w:rsidTr="00AB0912">
        <w:trPr>
          <w:trHeight w:val="31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07D192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ortality 24 hours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CFFD4EA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D97C6AF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2AE11D2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AEE94DB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DD18128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954AF13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0CD5A0D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0458A7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9C1175" w:rsidRPr="00B85C27" w14:paraId="3AF78722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0EEF43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9FDB950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 xml:space="preserve"> 100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5BB1DA9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66DAFF1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9.7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9037855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99.3-100.1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52C2F2C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2.2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B1A59BE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87.6-96.7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CF18EB1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9.8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FBC66A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99.5-100.2)</w:t>
            </w:r>
          </w:p>
        </w:tc>
      </w:tr>
      <w:tr w:rsidR="009C1175" w:rsidRPr="00B85C27" w14:paraId="36E37E5C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507E6C9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B2D9924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 xml:space="preserve"> 100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F58D809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00- 100)</w:t>
            </w:r>
          </w:p>
        </w:tc>
        <w:tc>
          <w:tcPr>
            <w:tcW w:w="7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E64C8EF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 xml:space="preserve"> 100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B7D2F72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00- 100)</w:t>
            </w:r>
          </w:p>
        </w:tc>
        <w:tc>
          <w:tcPr>
            <w:tcW w:w="63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C921237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7.5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AD18DBE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87.5- 100)</w:t>
            </w:r>
          </w:p>
        </w:tc>
        <w:tc>
          <w:tcPr>
            <w:tcW w:w="7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437699F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 xml:space="preserve"> 100</w:t>
            </w:r>
          </w:p>
        </w:tc>
        <w:tc>
          <w:tcPr>
            <w:tcW w:w="142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CDBCA10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00- 100)</w:t>
            </w:r>
          </w:p>
        </w:tc>
      </w:tr>
      <w:tr w:rsidR="009C1175" w:rsidRPr="00B85C27" w14:paraId="064162B3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0737240" w14:textId="61269D05" w:rsidR="009C1175" w:rsidRPr="00524680" w:rsidRDefault="009C1175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Positive control (</w:t>
            </w:r>
            <w:r w:rsidR="00B16093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pry</w:t>
            </w: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 xml:space="preserve"> +PBO)</w:t>
            </w:r>
          </w:p>
        </w:tc>
        <w:tc>
          <w:tcPr>
            <w:tcW w:w="2126" w:type="dxa"/>
            <w:gridSpan w:val="2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7F2F17D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212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E274C5C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1</w:t>
            </w:r>
          </w:p>
        </w:tc>
        <w:tc>
          <w:tcPr>
            <w:tcW w:w="19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4A93A52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2</w:t>
            </w:r>
          </w:p>
        </w:tc>
        <w:tc>
          <w:tcPr>
            <w:tcW w:w="2145" w:type="dxa"/>
            <w:gridSpan w:val="2"/>
            <w:tcBorders>
              <w:top w:val="single" w:sz="4" w:space="0" w:color="auto"/>
              <w:left w:val="nil"/>
              <w:bottom w:val="single" w:sz="4" w:space="0" w:color="auto"/>
            </w:tcBorders>
            <w:noWrap/>
            <w:vAlign w:val="center"/>
            <w:hideMark/>
          </w:tcPr>
          <w:p w14:paraId="6B2F078B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2</w:t>
            </w:r>
          </w:p>
        </w:tc>
      </w:tr>
      <w:tr w:rsidR="009C1175" w:rsidRPr="00B85C27" w14:paraId="0D0CC962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74229B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Knock down 60 minutes</w:t>
            </w:r>
          </w:p>
        </w:tc>
        <w:tc>
          <w:tcPr>
            <w:tcW w:w="718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</w:tcPr>
          <w:p w14:paraId="236042EB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408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3EF3E419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718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2D826BCC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408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7F6E4D58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632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459A19D0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359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43DD0951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718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11BB5094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427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5A0F03AC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</w:tr>
      <w:tr w:rsidR="009C1175" w:rsidRPr="00B85C27" w14:paraId="6520C699" w14:textId="77777777" w:rsidTr="00AB0912">
        <w:trPr>
          <w:trHeight w:val="30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967DA8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lastRenderedPageBreak/>
              <w:t>Mean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</w:tcPr>
          <w:p w14:paraId="2E5F73B1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1EE62917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7EC31E62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 xml:space="preserve"> 100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1E719D4D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</w:t>
            </w: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  <w:r w:rsidRPr="00524680">
              <w:rPr>
                <w:rFonts w:cs="Calibri"/>
                <w:color w:val="000000"/>
                <w:sz w:val="22"/>
                <w:szCs w:val="22"/>
              </w:rPr>
              <w:t>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07AC44A7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7.4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76D27E8D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3.7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044DD6CB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 xml:space="preserve"> 100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935EF0E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)</w:t>
            </w:r>
          </w:p>
        </w:tc>
      </w:tr>
      <w:tr w:rsidR="009C1175" w:rsidRPr="00B85C27" w14:paraId="437A9119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6FC59B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</w:tcPr>
          <w:p w14:paraId="1BFCA5F9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4678130E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077FD283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 xml:space="preserve"> 100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4DBB9792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00- 100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30B2ADC8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7.4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51C1A128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94.7- 100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0C504AA9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 xml:space="preserve"> 100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F4CE1AC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00- 100)</w:t>
            </w:r>
          </w:p>
        </w:tc>
      </w:tr>
      <w:tr w:rsidR="009C1175" w:rsidRPr="00B85C27" w14:paraId="0CA30A72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1D519C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ortality 24 hours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</w:tcPr>
          <w:p w14:paraId="0FD0AC3C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536C361D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7964D8D7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2CDF95EF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1887C5F9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2BC29443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62BE87A8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2673683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</w:tr>
      <w:tr w:rsidR="009C1175" w:rsidRPr="00B85C27" w14:paraId="7B2AE9ED" w14:textId="77777777" w:rsidTr="00AB0912">
        <w:trPr>
          <w:trHeight w:val="31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D47C7F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</w:tcPr>
          <w:p w14:paraId="23B9001C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0B460233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17CF11B5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 xml:space="preserve"> 100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7DE7028D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</w:t>
            </w: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  <w:r w:rsidRPr="00524680">
              <w:rPr>
                <w:rFonts w:cs="Calibri"/>
                <w:color w:val="000000"/>
                <w:sz w:val="22"/>
                <w:szCs w:val="22"/>
              </w:rPr>
              <w:t>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2259C519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4.7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68EB1CE2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7.4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</w:tcPr>
          <w:p w14:paraId="1EBFEAE9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 xml:space="preserve"> 100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3A3BA32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)</w:t>
            </w:r>
          </w:p>
        </w:tc>
      </w:tr>
      <w:tr w:rsidR="009C1175" w:rsidRPr="00B85C27" w14:paraId="27B07F22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85D1A2A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6C19AD7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C5E254A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7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2C95309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 xml:space="preserve"> 100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0836139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00- 100)</w:t>
            </w:r>
          </w:p>
        </w:tc>
        <w:tc>
          <w:tcPr>
            <w:tcW w:w="63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B35C98E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4.7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982448B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89.5- 100)</w:t>
            </w:r>
          </w:p>
        </w:tc>
        <w:tc>
          <w:tcPr>
            <w:tcW w:w="7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58C815A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 xml:space="preserve"> 100</w:t>
            </w:r>
          </w:p>
        </w:tc>
        <w:tc>
          <w:tcPr>
            <w:tcW w:w="142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A4B5960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00- 100)</w:t>
            </w:r>
          </w:p>
        </w:tc>
      </w:tr>
      <w:tr w:rsidR="009C1175" w:rsidRPr="00B85C27" w14:paraId="4E6ECCD0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90A0B3A" w14:textId="306BC5BA" w:rsidR="009C1175" w:rsidRPr="00524680" w:rsidRDefault="009C1175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Positive control (</w:t>
            </w:r>
            <w:r w:rsidR="00B16093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pry</w:t>
            </w: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-only)</w:t>
            </w:r>
          </w:p>
        </w:tc>
        <w:tc>
          <w:tcPr>
            <w:tcW w:w="2126" w:type="dxa"/>
            <w:gridSpan w:val="2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15D7BAC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212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A5E59E4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1</w:t>
            </w:r>
          </w:p>
        </w:tc>
        <w:tc>
          <w:tcPr>
            <w:tcW w:w="19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0AB4296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2</w:t>
            </w:r>
          </w:p>
        </w:tc>
        <w:tc>
          <w:tcPr>
            <w:tcW w:w="2145" w:type="dxa"/>
            <w:gridSpan w:val="2"/>
            <w:tcBorders>
              <w:top w:val="single" w:sz="4" w:space="0" w:color="auto"/>
              <w:left w:val="nil"/>
              <w:bottom w:val="single" w:sz="4" w:space="0" w:color="auto"/>
            </w:tcBorders>
            <w:noWrap/>
            <w:vAlign w:val="center"/>
            <w:hideMark/>
          </w:tcPr>
          <w:p w14:paraId="25266EA1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2</w:t>
            </w:r>
          </w:p>
        </w:tc>
      </w:tr>
      <w:tr w:rsidR="009C1175" w:rsidRPr="00B85C27" w14:paraId="47770F5C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B4157E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Knock down 60 minutes</w:t>
            </w:r>
          </w:p>
        </w:tc>
        <w:tc>
          <w:tcPr>
            <w:tcW w:w="718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6A932A8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408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4090D20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718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A498A60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408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24E4132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632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F27D71B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359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6740CA4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718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D159D48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427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3FCBB7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</w:tr>
      <w:tr w:rsidR="009C1175" w:rsidRPr="00B85C27" w14:paraId="7211E64A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951B22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C3EB19C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C306160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7146016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 xml:space="preserve"> 100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3B71F62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</w:t>
            </w: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  <w:r w:rsidRPr="00524680">
              <w:rPr>
                <w:rFonts w:cs="Calibri"/>
                <w:color w:val="000000"/>
                <w:sz w:val="22"/>
                <w:szCs w:val="22"/>
              </w:rPr>
              <w:t>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33BC1F3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4.1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68C6ED5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22.5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48495E7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 xml:space="preserve"> 100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77A56B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)</w:t>
            </w:r>
          </w:p>
        </w:tc>
      </w:tr>
      <w:tr w:rsidR="009C1175" w:rsidRPr="00B85C27" w14:paraId="15EFCE49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BC9ECB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624999A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5258A34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C33BDE4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 xml:space="preserve"> 100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80894DD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00- 100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C43D599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4.1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1663D54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68.2- 100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A4B84D3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 xml:space="preserve"> 100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336D2A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00- 100)</w:t>
            </w:r>
          </w:p>
        </w:tc>
      </w:tr>
      <w:tr w:rsidR="009C1175" w:rsidRPr="00B85C27" w14:paraId="5D85A40C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C97AE5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ortality 24 hours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B7C7BC1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1A48FC7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12C9817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6D3792E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9DCB6D8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35F7435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FF9D2C4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17AE47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</w:tr>
      <w:tr w:rsidR="009C1175" w:rsidRPr="00B85C27" w14:paraId="101CBA56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F33A6C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01527D1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6A523AB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8560713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72.4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75A4754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</w:t>
            </w: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  <w:r w:rsidRPr="00524680">
              <w:rPr>
                <w:rFonts w:cs="Calibri"/>
                <w:color w:val="000000"/>
                <w:sz w:val="22"/>
                <w:szCs w:val="22"/>
              </w:rPr>
              <w:t>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D6F6324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79.2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53B3F36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9.2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CF4BA02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8.4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90ABD3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2.9)</w:t>
            </w:r>
          </w:p>
        </w:tc>
      </w:tr>
      <w:tr w:rsidR="009C1175" w:rsidRPr="00B85C27" w14:paraId="553EB35F" w14:textId="77777777" w:rsidTr="00AB0912">
        <w:trPr>
          <w:trHeight w:val="310"/>
          <w:jc w:val="center"/>
        </w:trPr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925324F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307DBF6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F8E4F59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7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186E126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72.4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E784426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72.4-72.4)</w:t>
            </w:r>
          </w:p>
        </w:tc>
        <w:tc>
          <w:tcPr>
            <w:tcW w:w="63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6DB3B60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79.2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38195FC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72.7-85.7)</w:t>
            </w:r>
          </w:p>
        </w:tc>
        <w:tc>
          <w:tcPr>
            <w:tcW w:w="7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D63C2A8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8.4</w:t>
            </w:r>
          </w:p>
        </w:tc>
        <w:tc>
          <w:tcPr>
            <w:tcW w:w="142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72F8644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86.4-90.5)</w:t>
            </w:r>
          </w:p>
        </w:tc>
      </w:tr>
      <w:tr w:rsidR="009C1175" w:rsidRPr="00B85C27" w14:paraId="6C833329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1742717" w14:textId="77777777" w:rsidR="009C1175" w:rsidRPr="00524680" w:rsidRDefault="009C1175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Untreated control</w:t>
            </w:r>
          </w:p>
        </w:tc>
        <w:tc>
          <w:tcPr>
            <w:tcW w:w="2126" w:type="dxa"/>
            <w:gridSpan w:val="2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00C868E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2</w:t>
            </w:r>
          </w:p>
        </w:tc>
        <w:tc>
          <w:tcPr>
            <w:tcW w:w="212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B92D053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1</w:t>
            </w:r>
          </w:p>
        </w:tc>
        <w:tc>
          <w:tcPr>
            <w:tcW w:w="19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A4ED8B9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2</w:t>
            </w:r>
          </w:p>
        </w:tc>
        <w:tc>
          <w:tcPr>
            <w:tcW w:w="2145" w:type="dxa"/>
            <w:gridSpan w:val="2"/>
            <w:tcBorders>
              <w:top w:val="single" w:sz="4" w:space="0" w:color="auto"/>
              <w:left w:val="nil"/>
              <w:bottom w:val="single" w:sz="4" w:space="0" w:color="auto"/>
            </w:tcBorders>
            <w:noWrap/>
            <w:vAlign w:val="center"/>
            <w:hideMark/>
          </w:tcPr>
          <w:p w14:paraId="0DDCD926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2</w:t>
            </w:r>
          </w:p>
        </w:tc>
      </w:tr>
      <w:tr w:rsidR="009C1175" w:rsidRPr="00B85C27" w14:paraId="5D67863D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4E9A1E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Knock down 60 minutes</w:t>
            </w:r>
          </w:p>
        </w:tc>
        <w:tc>
          <w:tcPr>
            <w:tcW w:w="718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27B2BDD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408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A4EBB9E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718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98067B4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408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E172CEC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632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A232CFB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359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2816B74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718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A042BEA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427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1583A1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</w:tr>
      <w:tr w:rsidR="009C1175" w:rsidRPr="00B85C27" w14:paraId="3482DC1F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95A853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3677402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2DA543B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CDE3DAA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4F0819E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</w:t>
            </w: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  <w:r w:rsidRPr="00524680">
              <w:rPr>
                <w:rFonts w:cs="Calibri"/>
                <w:color w:val="000000"/>
                <w:sz w:val="22"/>
                <w:szCs w:val="22"/>
              </w:rPr>
              <w:t>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9A962BD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23DCC6B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hideMark/>
          </w:tcPr>
          <w:p w14:paraId="07D803F5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</w:t>
            </w: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  <w:r w:rsidRPr="00524680">
              <w:rPr>
                <w:rFonts w:cs="Calibri"/>
                <w:color w:val="000000"/>
                <w:sz w:val="22"/>
                <w:szCs w:val="22"/>
              </w:rPr>
              <w:t>)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1C94BD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)</w:t>
            </w:r>
          </w:p>
        </w:tc>
      </w:tr>
      <w:tr w:rsidR="009C1175" w:rsidRPr="00B85C27" w14:paraId="21D49198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43535A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0E15F1E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10AB6F2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-0.0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31952D4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D8B906B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-0.0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E302705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855D5F6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-0.0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hideMark/>
          </w:tcPr>
          <w:p w14:paraId="0FFE34D5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</w:t>
            </w: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  <w:r w:rsidRPr="00524680">
              <w:rPr>
                <w:rFonts w:cs="Calibri"/>
                <w:color w:val="000000"/>
                <w:sz w:val="22"/>
                <w:szCs w:val="22"/>
              </w:rPr>
              <w:t>)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3D899A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-0.0)</w:t>
            </w:r>
          </w:p>
        </w:tc>
      </w:tr>
      <w:tr w:rsidR="009C1175" w:rsidRPr="00B85C27" w14:paraId="41882D4C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E233FB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ortality 24 hours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AF11420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D9DF7DA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03A3325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3C90130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13F53E5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58260A5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hideMark/>
          </w:tcPr>
          <w:p w14:paraId="75C2555B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5185D6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</w:tr>
      <w:tr w:rsidR="009C1175" w:rsidRPr="00B85C27" w14:paraId="5AD4546F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3E8C2F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A94BD2B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729E925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DE21810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5C22608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</w:t>
            </w: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  <w:r w:rsidRPr="00524680">
              <w:rPr>
                <w:rFonts w:cs="Calibri"/>
                <w:color w:val="000000"/>
                <w:sz w:val="22"/>
                <w:szCs w:val="22"/>
              </w:rPr>
              <w:t>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439E36F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.8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BD7140F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6.7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hideMark/>
          </w:tcPr>
          <w:p w14:paraId="25294B28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</w:t>
            </w: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  <w:r w:rsidRPr="00524680">
              <w:rPr>
                <w:rFonts w:cs="Calibri"/>
                <w:color w:val="000000"/>
                <w:sz w:val="22"/>
                <w:szCs w:val="22"/>
              </w:rPr>
              <w:t>)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3510DA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)</w:t>
            </w:r>
          </w:p>
        </w:tc>
      </w:tr>
      <w:tr w:rsidR="009C1175" w:rsidRPr="00B85C27" w14:paraId="6A737D29" w14:textId="77777777" w:rsidTr="00AB0912">
        <w:trPr>
          <w:trHeight w:val="300"/>
          <w:jc w:val="center"/>
        </w:trPr>
        <w:tc>
          <w:tcPr>
            <w:tcW w:w="3261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1EB80CFA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15D6A6D1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66CA6B27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-0.0)</w:t>
            </w:r>
          </w:p>
        </w:tc>
        <w:tc>
          <w:tcPr>
            <w:tcW w:w="7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7E7D9F17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344D3316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-0.0)</w:t>
            </w:r>
          </w:p>
        </w:tc>
        <w:tc>
          <w:tcPr>
            <w:tcW w:w="63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10ADA50B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.8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70A1467F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-9.5)</w:t>
            </w:r>
          </w:p>
        </w:tc>
        <w:tc>
          <w:tcPr>
            <w:tcW w:w="7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761A7C7B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.0</w:t>
            </w:r>
          </w:p>
        </w:tc>
        <w:tc>
          <w:tcPr>
            <w:tcW w:w="1427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71266EBF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-0.0)</w:t>
            </w:r>
          </w:p>
        </w:tc>
      </w:tr>
      <w:tr w:rsidR="009C1175" w:rsidRPr="00B85C27" w14:paraId="1213E48C" w14:textId="77777777" w:rsidTr="00AB0912">
        <w:trPr>
          <w:trHeight w:val="320"/>
          <w:jc w:val="center"/>
        </w:trPr>
        <w:tc>
          <w:tcPr>
            <w:tcW w:w="32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6B957DC3" w14:textId="540AF21F" w:rsidR="009C1175" w:rsidRPr="00524680" w:rsidRDefault="009C1175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Resistant mosquito strain (</w:t>
            </w:r>
            <w:r w:rsidR="0070371A" w:rsidRPr="00524680">
              <w:rPr>
                <w:rFonts w:eastAsia="Times New Roman" w:cs="Calibri"/>
                <w:i/>
                <w:color w:val="000000"/>
                <w:kern w:val="0"/>
                <w:sz w:val="22"/>
                <w:szCs w:val="22"/>
                <w14:ligatures w14:val="none"/>
              </w:rPr>
              <w:t>An. coluzzii</w:t>
            </w:r>
            <w:r w:rsidRPr="00524680">
              <w:rPr>
                <w:rFonts w:eastAsia="Times New Roman" w:cs="Calibri"/>
                <w:i/>
                <w:color w:val="000000"/>
                <w:kern w:val="0"/>
                <w:sz w:val="22"/>
                <w:szCs w:val="22"/>
                <w14:ligatures w14:val="none"/>
              </w:rPr>
              <w:t xml:space="preserve"> </w:t>
            </w: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onatele)</w:t>
            </w:r>
            <w:r w:rsidRPr="00524680">
              <w:rPr>
                <w:rFonts w:eastAsia="Times New Roman" w:cs="Calibri"/>
                <w:i/>
                <w:color w:val="000000"/>
                <w:kern w:val="0"/>
                <w:sz w:val="22"/>
                <w:szCs w:val="22"/>
                <w14:ligatures w14:val="none"/>
              </w:rPr>
              <w:t xml:space="preserve"> </w:t>
            </w:r>
          </w:p>
        </w:tc>
        <w:tc>
          <w:tcPr>
            <w:tcW w:w="2126" w:type="dxa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noWrap/>
            <w:vAlign w:val="center"/>
            <w:hideMark/>
          </w:tcPr>
          <w:p w14:paraId="610682F2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% (SD)</w:t>
            </w:r>
          </w:p>
        </w:tc>
        <w:tc>
          <w:tcPr>
            <w:tcW w:w="2126" w:type="dxa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noWrap/>
            <w:vAlign w:val="center"/>
            <w:hideMark/>
          </w:tcPr>
          <w:p w14:paraId="51DA6756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% (95 % CI or SD)</w:t>
            </w:r>
          </w:p>
        </w:tc>
        <w:tc>
          <w:tcPr>
            <w:tcW w:w="1991" w:type="dxa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noWrap/>
            <w:vAlign w:val="center"/>
            <w:hideMark/>
          </w:tcPr>
          <w:p w14:paraId="42BB3DE3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% (95 % CI or SD)</w:t>
            </w:r>
          </w:p>
        </w:tc>
        <w:tc>
          <w:tcPr>
            <w:tcW w:w="214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441F9AB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% (95 % CI or SD)</w:t>
            </w:r>
          </w:p>
        </w:tc>
      </w:tr>
      <w:tr w:rsidR="009C1175" w:rsidRPr="00B85C27" w14:paraId="69C0328F" w14:textId="77777777" w:rsidTr="00AB0912">
        <w:trPr>
          <w:trHeight w:val="300"/>
          <w:jc w:val="center"/>
        </w:trPr>
        <w:tc>
          <w:tcPr>
            <w:tcW w:w="32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20339705" w14:textId="77777777" w:rsidR="009C1175" w:rsidRPr="00524680" w:rsidRDefault="009C1175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Pre-distribution/Field samples</w:t>
            </w:r>
          </w:p>
        </w:tc>
        <w:tc>
          <w:tcPr>
            <w:tcW w:w="2126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noWrap/>
            <w:vAlign w:val="center"/>
            <w:hideMark/>
          </w:tcPr>
          <w:p w14:paraId="76354B38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20</w:t>
            </w:r>
          </w:p>
        </w:tc>
        <w:tc>
          <w:tcPr>
            <w:tcW w:w="2126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noWrap/>
            <w:vAlign w:val="center"/>
            <w:hideMark/>
          </w:tcPr>
          <w:p w14:paraId="75938A38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991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noWrap/>
            <w:vAlign w:val="center"/>
            <w:hideMark/>
          </w:tcPr>
          <w:p w14:paraId="382A6F52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214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EFD62B2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30</w:t>
            </w:r>
          </w:p>
        </w:tc>
      </w:tr>
      <w:tr w:rsidR="009C1175" w:rsidRPr="00B85C27" w14:paraId="0639DD3B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60875F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Knock down 60 minutes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B35FECF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17D26FC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94D7EF1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D0BC4E2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78CEA12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3FC7174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69962D4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714A3D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9C1175" w:rsidRPr="00B85C27" w14:paraId="2F944D9C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E8D674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lastRenderedPageBreak/>
              <w:t>Mean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3781EEC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0.5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2470419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7.9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9750E0C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7.0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AA8A977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25.6-48.4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37A2287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0.8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F8B8F40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37.8-63.8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8036DE9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2.0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9C2717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7.5-16.5)</w:t>
            </w:r>
          </w:p>
        </w:tc>
      </w:tr>
      <w:tr w:rsidR="009C1175" w:rsidRPr="00B85C27" w14:paraId="550AADEF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72329C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30C7BD1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6.9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0F6BF0B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34.1-67.5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50BD2BB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3.6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19FF938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20.3-54.4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128B667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5.4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1EA7E2F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30.6-67.6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BF7B913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.5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83EC3C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2.8-16.7)</w:t>
            </w:r>
          </w:p>
        </w:tc>
      </w:tr>
      <w:tr w:rsidR="009C1175" w:rsidRPr="00B85C27" w14:paraId="47200E3A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BF98A5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ortality 24 hours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24FBE37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84140BC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A5D56C4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9D6A1C0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A082906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61AC90F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CA02448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9CC436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9C1175" w:rsidRPr="00B85C27" w14:paraId="74AAEEEB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CEB345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BC01CA2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3.0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4174007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2.6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B0029D3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4.2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0518953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6.9-31.6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30E10CA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6.4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DA6F4D8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9.3-23.6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90BC5AD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.1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AB7B6D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3.0-7.2)</w:t>
            </w:r>
          </w:p>
        </w:tc>
      </w:tr>
      <w:tr w:rsidR="009C1175" w:rsidRPr="00B85C27" w14:paraId="2E0A785D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C9CA3E8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048E2E9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0.3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735C024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3.0-36.1)</w:t>
            </w:r>
          </w:p>
        </w:tc>
        <w:tc>
          <w:tcPr>
            <w:tcW w:w="7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418E119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2.5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98050E4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1.9-39.0)</w:t>
            </w:r>
          </w:p>
        </w:tc>
        <w:tc>
          <w:tcPr>
            <w:tcW w:w="63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AAC1D1A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2.3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7E51736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3.0-21.1)</w:t>
            </w:r>
          </w:p>
        </w:tc>
        <w:tc>
          <w:tcPr>
            <w:tcW w:w="7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AB81EE6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.8</w:t>
            </w:r>
          </w:p>
        </w:tc>
        <w:tc>
          <w:tcPr>
            <w:tcW w:w="142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48644CF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2.5-7.7)</w:t>
            </w:r>
          </w:p>
        </w:tc>
      </w:tr>
      <w:tr w:rsidR="009C1175" w:rsidRPr="00B85C27" w14:paraId="75AA4D3C" w14:textId="77777777" w:rsidTr="00AB0912">
        <w:trPr>
          <w:trHeight w:val="310"/>
          <w:jc w:val="center"/>
        </w:trPr>
        <w:tc>
          <w:tcPr>
            <w:tcW w:w="32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2B86658" w14:textId="555ABA9B" w:rsidR="009C1175" w:rsidRPr="00524680" w:rsidRDefault="009C1175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Positive control (</w:t>
            </w:r>
            <w:r w:rsidR="00B16093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pry</w:t>
            </w: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 xml:space="preserve"> +PBO)</w:t>
            </w:r>
          </w:p>
        </w:tc>
        <w:tc>
          <w:tcPr>
            <w:tcW w:w="2126" w:type="dxa"/>
            <w:gridSpan w:val="2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73B20A6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1</w:t>
            </w:r>
          </w:p>
        </w:tc>
        <w:tc>
          <w:tcPr>
            <w:tcW w:w="212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260629D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3</w:t>
            </w:r>
          </w:p>
        </w:tc>
        <w:tc>
          <w:tcPr>
            <w:tcW w:w="19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6B3E081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2</w:t>
            </w:r>
          </w:p>
        </w:tc>
        <w:tc>
          <w:tcPr>
            <w:tcW w:w="2145" w:type="dxa"/>
            <w:gridSpan w:val="2"/>
            <w:tcBorders>
              <w:top w:val="single" w:sz="4" w:space="0" w:color="auto"/>
              <w:left w:val="nil"/>
              <w:bottom w:val="single" w:sz="4" w:space="0" w:color="auto"/>
            </w:tcBorders>
            <w:noWrap/>
            <w:vAlign w:val="center"/>
            <w:hideMark/>
          </w:tcPr>
          <w:p w14:paraId="0DB86293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1</w:t>
            </w:r>
          </w:p>
        </w:tc>
      </w:tr>
      <w:tr w:rsidR="009C1175" w:rsidRPr="00B85C27" w14:paraId="6C34377E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61DA9B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Knock down 60 minutes</w:t>
            </w:r>
          </w:p>
        </w:tc>
        <w:tc>
          <w:tcPr>
            <w:tcW w:w="718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20C1DB0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08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5DBB74F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718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91451C1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08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B911CD9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90C9276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59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25BACB5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718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1FD6E8D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27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86E60C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9C1175" w:rsidRPr="00B85C27" w14:paraId="2C6E349F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41D483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A826342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726A143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005495A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9.7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5DBDC82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9.7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EA746C3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3.4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2527106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.7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FC69FE9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F19859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</w:t>
            </w: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  <w:r w:rsidRPr="00524680">
              <w:rPr>
                <w:rFonts w:cs="Calibri"/>
                <w:color w:val="000000"/>
                <w:sz w:val="22"/>
                <w:szCs w:val="22"/>
              </w:rPr>
              <w:t>)</w:t>
            </w:r>
          </w:p>
        </w:tc>
      </w:tr>
      <w:tr w:rsidR="009C1175" w:rsidRPr="00B85C27" w14:paraId="083F5195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E58AA3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30455A5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8569142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C0F3D41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3.2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FADF43A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8.8-27.1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F7F3A98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3.4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EF7DE37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52.2-54.5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614CDB5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24578B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-0.0)</w:t>
            </w:r>
          </w:p>
        </w:tc>
      </w:tr>
      <w:tr w:rsidR="009C1175" w:rsidRPr="00B85C27" w14:paraId="7DE55D70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296BB1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ortality 24 hours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0151F5F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5615096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15D60E3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65AA880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EFF0DA5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9BB2FEF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D2AB81E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E63E00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9C1175" w:rsidRPr="00B85C27" w14:paraId="12D0DAE2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3E90EA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24A4B54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738CC0E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8F8F659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3.7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20F9631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4.9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B0191D1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2.2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643EBBA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7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6B6E827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.7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F5191A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</w:t>
            </w: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  <w:r w:rsidRPr="00524680">
              <w:rPr>
                <w:rFonts w:cs="Calibri"/>
                <w:color w:val="000000"/>
                <w:sz w:val="22"/>
                <w:szCs w:val="22"/>
              </w:rPr>
              <w:t>)</w:t>
            </w:r>
          </w:p>
        </w:tc>
      </w:tr>
      <w:tr w:rsidR="009C1175" w:rsidRPr="00B85C27" w14:paraId="07D2852C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169BACF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0308593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080FAF1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7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F27E5A3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3.1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8A190A1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9.2-28.9)</w:t>
            </w:r>
          </w:p>
        </w:tc>
        <w:tc>
          <w:tcPr>
            <w:tcW w:w="63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9365856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2.2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4E7D201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21.7-22.7)</w:t>
            </w:r>
          </w:p>
        </w:tc>
        <w:tc>
          <w:tcPr>
            <w:tcW w:w="7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C704675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.7</w:t>
            </w:r>
          </w:p>
        </w:tc>
        <w:tc>
          <w:tcPr>
            <w:tcW w:w="142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A4BC508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8.7-8.7)</w:t>
            </w:r>
          </w:p>
        </w:tc>
      </w:tr>
      <w:tr w:rsidR="009C1175" w:rsidRPr="00B85C27" w14:paraId="05346D3D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24BA47B" w14:textId="77777777" w:rsidR="009C1175" w:rsidRPr="00524680" w:rsidRDefault="009C1175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Untreated control</w:t>
            </w:r>
          </w:p>
        </w:tc>
        <w:tc>
          <w:tcPr>
            <w:tcW w:w="2126" w:type="dxa"/>
            <w:gridSpan w:val="2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</w:tcPr>
          <w:p w14:paraId="1AF1BEB4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1</w:t>
            </w:r>
          </w:p>
        </w:tc>
        <w:tc>
          <w:tcPr>
            <w:tcW w:w="212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</w:tcPr>
          <w:p w14:paraId="472DC5D3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3</w:t>
            </w:r>
          </w:p>
        </w:tc>
        <w:tc>
          <w:tcPr>
            <w:tcW w:w="19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</w:tcPr>
          <w:p w14:paraId="420AFF9A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2</w:t>
            </w:r>
          </w:p>
        </w:tc>
        <w:tc>
          <w:tcPr>
            <w:tcW w:w="2145" w:type="dxa"/>
            <w:gridSpan w:val="2"/>
            <w:tcBorders>
              <w:top w:val="single" w:sz="4" w:space="0" w:color="auto"/>
              <w:left w:val="nil"/>
              <w:bottom w:val="single" w:sz="4" w:space="0" w:color="auto"/>
            </w:tcBorders>
            <w:noWrap/>
            <w:vAlign w:val="center"/>
          </w:tcPr>
          <w:p w14:paraId="3AFC8984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1</w:t>
            </w:r>
          </w:p>
        </w:tc>
      </w:tr>
      <w:tr w:rsidR="009C1175" w:rsidRPr="00B85C27" w14:paraId="0D7C0BA1" w14:textId="77777777" w:rsidTr="00AB0912">
        <w:trPr>
          <w:trHeight w:val="310"/>
          <w:jc w:val="center"/>
        </w:trPr>
        <w:tc>
          <w:tcPr>
            <w:tcW w:w="326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4F804C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Knock down 60 minutes</w:t>
            </w:r>
          </w:p>
        </w:tc>
        <w:tc>
          <w:tcPr>
            <w:tcW w:w="718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FF9B3DB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08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975C701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718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6604129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08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5B0ACE4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5E58F5A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59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2B95873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718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B82E4B4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27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8CBEAF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9C1175" w:rsidRPr="00B85C27" w14:paraId="2BC1201C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D6E0F9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081A738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8F8E570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</w:t>
            </w: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  <w:r w:rsidRPr="00524680">
              <w:rPr>
                <w:rFonts w:cs="Calibri"/>
                <w:color w:val="000000"/>
                <w:sz w:val="22"/>
                <w:szCs w:val="22"/>
              </w:rPr>
              <w:t>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F86C837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0BBA73F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A0BD762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35286A0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0034833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F5761D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</w:t>
            </w: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  <w:r w:rsidRPr="00524680">
              <w:rPr>
                <w:rFonts w:cs="Calibri"/>
                <w:color w:val="000000"/>
                <w:sz w:val="22"/>
                <w:szCs w:val="22"/>
              </w:rPr>
              <w:t>)</w:t>
            </w:r>
          </w:p>
        </w:tc>
      </w:tr>
      <w:tr w:rsidR="009C1175" w:rsidRPr="00B85C27" w14:paraId="127D2581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F9A964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6E4254A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977580F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-0.0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279F890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C41803C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-0.0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7E1420E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7AFFF22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-0.0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5DB9258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8A0F62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-0.0)</w:t>
            </w:r>
          </w:p>
        </w:tc>
      </w:tr>
      <w:tr w:rsidR="009C1175" w:rsidRPr="00B85C27" w14:paraId="3BAAD5EB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1485ED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ortality 24 hours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C62BA8D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29B8AD1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429345E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BCAB5B8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AAA16D4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A3AABB0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7D975B2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852A0C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9C1175" w:rsidRPr="00B85C27" w14:paraId="067C1B43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DD5DC2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E629697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7382B20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</w:t>
            </w: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  <w:r w:rsidRPr="00524680">
              <w:rPr>
                <w:rFonts w:cs="Calibri"/>
                <w:color w:val="000000"/>
                <w:sz w:val="22"/>
                <w:szCs w:val="22"/>
              </w:rPr>
              <w:t>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0DB1F4D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.6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14C9B0C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2.7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2E4FF8A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62C255A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6A1CDD4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621995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</w:t>
            </w: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  <w:r w:rsidRPr="00524680">
              <w:rPr>
                <w:rFonts w:cs="Calibri"/>
                <w:color w:val="000000"/>
                <w:sz w:val="22"/>
                <w:szCs w:val="22"/>
              </w:rPr>
              <w:t>)</w:t>
            </w:r>
          </w:p>
        </w:tc>
      </w:tr>
      <w:tr w:rsidR="009C1175" w:rsidRPr="00B85C27" w14:paraId="5C1DE54C" w14:textId="77777777" w:rsidTr="00AB0912">
        <w:trPr>
          <w:trHeight w:val="300"/>
          <w:jc w:val="center"/>
        </w:trPr>
        <w:tc>
          <w:tcPr>
            <w:tcW w:w="3261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622E7A4E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2C16FF8B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09563EFB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-0.0)</w:t>
            </w:r>
          </w:p>
        </w:tc>
        <w:tc>
          <w:tcPr>
            <w:tcW w:w="7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4CBAE199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386D9030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-4.8)</w:t>
            </w:r>
          </w:p>
        </w:tc>
        <w:tc>
          <w:tcPr>
            <w:tcW w:w="63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5E41409A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08583282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-0.0)</w:t>
            </w:r>
          </w:p>
        </w:tc>
        <w:tc>
          <w:tcPr>
            <w:tcW w:w="7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3A96618B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427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3628F3CE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-0.0)</w:t>
            </w:r>
          </w:p>
        </w:tc>
      </w:tr>
      <w:tr w:rsidR="009C1175" w:rsidRPr="00B85C27" w14:paraId="3D475635" w14:textId="77777777" w:rsidTr="00AB0912">
        <w:trPr>
          <w:trHeight w:val="300"/>
          <w:jc w:val="center"/>
        </w:trPr>
        <w:tc>
          <w:tcPr>
            <w:tcW w:w="3261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1F28F0C" w14:textId="77777777" w:rsidR="009C1175" w:rsidRPr="00524680" w:rsidRDefault="009C1175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Chemical Content</w:t>
            </w:r>
          </w:p>
        </w:tc>
        <w:tc>
          <w:tcPr>
            <w:tcW w:w="2126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noWrap/>
            <w:vAlign w:val="center"/>
            <w:hideMark/>
          </w:tcPr>
          <w:p w14:paraId="51666B31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10</w:t>
            </w:r>
          </w:p>
        </w:tc>
        <w:tc>
          <w:tcPr>
            <w:tcW w:w="2126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noWrap/>
            <w:vAlign w:val="center"/>
            <w:hideMark/>
          </w:tcPr>
          <w:p w14:paraId="612B1A9B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991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noWrap/>
            <w:vAlign w:val="center"/>
            <w:hideMark/>
          </w:tcPr>
          <w:p w14:paraId="4DA89B0D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214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8512D65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30</w:t>
            </w:r>
          </w:p>
        </w:tc>
      </w:tr>
      <w:tr w:rsidR="009C1175" w:rsidRPr="00B85C27" w14:paraId="27D7B2AD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C2F2E9" w14:textId="77777777" w:rsidR="009C1175" w:rsidRPr="00524680" w:rsidRDefault="009C1175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 xml:space="preserve">Alpha-cypermethrin 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5EDD5AB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02AF93B" w14:textId="77777777" w:rsidR="009C1175" w:rsidRPr="00524680" w:rsidRDefault="009C1175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BA82CDE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DCE11B9" w14:textId="77777777" w:rsidR="009C1175" w:rsidRPr="00524680" w:rsidRDefault="009C1175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58AAE37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44A3CD0" w14:textId="77777777" w:rsidR="009C1175" w:rsidRPr="00524680" w:rsidRDefault="009C1175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F0BC051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DDCB94" w14:textId="77777777" w:rsidR="009C1175" w:rsidRPr="00524680" w:rsidRDefault="009C1175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9C1175" w:rsidRPr="00B85C27" w14:paraId="035665C8" w14:textId="77777777" w:rsidTr="00AB0912">
        <w:trPr>
          <w:trHeight w:val="31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EE5C62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B5AE4A9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.8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902DEB1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3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E260817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.0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4112163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.7-2.3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03AB44C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.0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7239F93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3.2-4.8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CADADB0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.4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ECDFE6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.9-2.9)</w:t>
            </w:r>
          </w:p>
        </w:tc>
      </w:tr>
      <w:tr w:rsidR="009C1175" w:rsidRPr="00B85C27" w14:paraId="2D1CDD92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8B5A70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11937AF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.9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F79E282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5.8-6.0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1F355F7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.1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F35BC2B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.5-2.4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B80BCD9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.5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4D9BB28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2.7-5.2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FEDBDB4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.6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9389DD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7-3.7)</w:t>
            </w:r>
          </w:p>
        </w:tc>
      </w:tr>
      <w:tr w:rsidR="009C1175" w:rsidRPr="00B85C27" w14:paraId="246C9FFE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6CEE4C" w14:textId="77777777" w:rsidR="009C1175" w:rsidRPr="00524680" w:rsidRDefault="009C1175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lastRenderedPageBreak/>
              <w:t>PBO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8FEC5A8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0F19506" w14:textId="77777777" w:rsidR="009C1175" w:rsidRPr="00524680" w:rsidRDefault="009C1175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EEEDC98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C91B61E" w14:textId="77777777" w:rsidR="009C1175" w:rsidRPr="00524680" w:rsidRDefault="009C1175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D048353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12EEC9C" w14:textId="77777777" w:rsidR="009C1175" w:rsidRPr="00524680" w:rsidRDefault="009C1175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037CDE6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E2D75C" w14:textId="77777777" w:rsidR="009C1175" w:rsidRPr="00524680" w:rsidRDefault="009C1175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9C1175" w:rsidRPr="00B85C27" w14:paraId="4F07341E" w14:textId="77777777" w:rsidTr="00AB0912">
        <w:trPr>
          <w:trHeight w:val="290"/>
          <w:jc w:val="center"/>
        </w:trPr>
        <w:tc>
          <w:tcPr>
            <w:tcW w:w="3261" w:type="dxa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76429642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718" w:type="dxa"/>
            <w:tcBorders>
              <w:top w:val="nil"/>
              <w:left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738B4AA6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.0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1BBB911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1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9B79744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6</w:t>
            </w:r>
          </w:p>
        </w:tc>
        <w:tc>
          <w:tcPr>
            <w:tcW w:w="140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3330097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4-0.8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6AA887C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9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742B89D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7-1.2)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5B14863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4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32C046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2-0.5)</w:t>
            </w:r>
          </w:p>
        </w:tc>
      </w:tr>
      <w:tr w:rsidR="009C1175" w:rsidRPr="00B85C27" w14:paraId="23C05813" w14:textId="77777777" w:rsidTr="00AB0912">
        <w:trPr>
          <w:trHeight w:val="300"/>
          <w:jc w:val="center"/>
        </w:trPr>
        <w:tc>
          <w:tcPr>
            <w:tcW w:w="3261" w:type="dxa"/>
            <w:tcBorders>
              <w:top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26731F2" w14:textId="77777777" w:rsidR="009C1175" w:rsidRPr="00524680" w:rsidRDefault="009C1175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718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BF402F5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.0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B223603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2.0-2.1)</w:t>
            </w:r>
          </w:p>
        </w:tc>
        <w:tc>
          <w:tcPr>
            <w:tcW w:w="7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A7EF617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4</w:t>
            </w:r>
          </w:p>
        </w:tc>
        <w:tc>
          <w:tcPr>
            <w:tcW w:w="14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3B3CADC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3-0.9)</w:t>
            </w:r>
          </w:p>
        </w:tc>
        <w:tc>
          <w:tcPr>
            <w:tcW w:w="63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37A5986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6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7C95069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4-1.2)</w:t>
            </w:r>
          </w:p>
        </w:tc>
        <w:tc>
          <w:tcPr>
            <w:tcW w:w="7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11E80BF" w14:textId="77777777" w:rsidR="009C1175" w:rsidRPr="00524680" w:rsidRDefault="009C1175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3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3DE67F" w14:textId="77777777" w:rsidR="009C1175" w:rsidRPr="00524680" w:rsidRDefault="009C117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1-0.4)</w:t>
            </w:r>
          </w:p>
        </w:tc>
      </w:tr>
      <w:tr w:rsidR="00FC055B" w:rsidRPr="00B85C27" w14:paraId="71D4C96C" w14:textId="77777777" w:rsidTr="00FC055B">
        <w:trPr>
          <w:trHeight w:val="300"/>
          <w:jc w:val="center"/>
        </w:trPr>
        <w:tc>
          <w:tcPr>
            <w:tcW w:w="11649" w:type="dxa"/>
            <w:gridSpan w:val="9"/>
            <w:tcBorders>
              <w:top w:val="single" w:sz="4" w:space="0" w:color="auto"/>
              <w:bottom w:val="single" w:sz="8" w:space="0" w:color="auto"/>
            </w:tcBorders>
            <w:noWrap/>
            <w:vAlign w:val="center"/>
          </w:tcPr>
          <w:p w14:paraId="5480D813" w14:textId="12BF03FE" w:rsidR="0003798F" w:rsidRDefault="0003798F" w:rsidP="00FC055B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CI: Confidence Interval</w:t>
            </w:r>
          </w:p>
          <w:p w14:paraId="15A2FB5E" w14:textId="1932B7D4" w:rsidR="0003798F" w:rsidRDefault="0003798F" w:rsidP="00FC055B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SD: Standard Deviation</w:t>
            </w:r>
          </w:p>
          <w:p w14:paraId="1A1D51B8" w14:textId="487891DE" w:rsidR="0003798F" w:rsidRPr="00524680" w:rsidRDefault="00FC055B" w:rsidP="00AB0912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IQR: Interquartile Range</w:t>
            </w:r>
          </w:p>
        </w:tc>
      </w:tr>
    </w:tbl>
    <w:p w14:paraId="3F1DA75B" w14:textId="7A23FC04" w:rsidR="00F20564" w:rsidRPr="00524680" w:rsidRDefault="00F20564">
      <w:pPr>
        <w:rPr>
          <w:i/>
          <w:sz w:val="22"/>
          <w:szCs w:val="22"/>
        </w:rPr>
      </w:pPr>
      <w:r w:rsidRPr="00524680">
        <w:rPr>
          <w:i/>
          <w:sz w:val="22"/>
          <w:szCs w:val="22"/>
        </w:rPr>
        <w:t xml:space="preserve">Table 4: Insecticide effectiveness and chemical content results of campaign ITNs: </w:t>
      </w:r>
      <w:r w:rsidR="00A11739" w:rsidRPr="00524680">
        <w:rPr>
          <w:i/>
          <w:sz w:val="22"/>
          <w:szCs w:val="22"/>
        </w:rPr>
        <w:t>IG2</w:t>
      </w:r>
    </w:p>
    <w:tbl>
      <w:tblPr>
        <w:tblW w:w="11240" w:type="dxa"/>
        <w:jc w:val="center"/>
        <w:tblLook w:val="04A0" w:firstRow="1" w:lastRow="0" w:firstColumn="1" w:lastColumn="0" w:noHBand="0" w:noVBand="1"/>
      </w:tblPr>
      <w:tblGrid>
        <w:gridCol w:w="3402"/>
        <w:gridCol w:w="672"/>
        <w:gridCol w:w="1312"/>
        <w:gridCol w:w="672"/>
        <w:gridCol w:w="1313"/>
        <w:gridCol w:w="672"/>
        <w:gridCol w:w="1313"/>
        <w:gridCol w:w="632"/>
        <w:gridCol w:w="1252"/>
      </w:tblGrid>
      <w:tr w:rsidR="00516106" w:rsidRPr="00B85C27" w14:paraId="432256B0" w14:textId="77777777" w:rsidTr="7B6E8A93">
        <w:trPr>
          <w:trHeight w:val="590"/>
          <w:jc w:val="center"/>
        </w:trPr>
        <w:tc>
          <w:tcPr>
            <w:tcW w:w="340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67EAFC90" w14:textId="15233742" w:rsidR="00442E4D" w:rsidRPr="00524680" w:rsidRDefault="00442E4D">
            <w:pPr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Lagdo (I</w:t>
            </w:r>
            <w:r w:rsidR="00D11FE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G2</w:t>
            </w: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)</w:t>
            </w:r>
          </w:p>
        </w:tc>
        <w:tc>
          <w:tcPr>
            <w:tcW w:w="198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hideMark/>
          </w:tcPr>
          <w:p w14:paraId="3CE80AA3" w14:textId="77777777" w:rsidR="00442E4D" w:rsidRPr="00524680" w:rsidRDefault="00442E4D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theme="minorHAnsi"/>
                <w:b/>
                <w:sz w:val="22"/>
                <w:szCs w:val="22"/>
              </w:rPr>
              <w:t>Pre-distribution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 w:themeColor="text1"/>
            </w:tcBorders>
            <w:vAlign w:val="center"/>
            <w:hideMark/>
          </w:tcPr>
          <w:p w14:paraId="2CECDF64" w14:textId="77777777" w:rsidR="00442E4D" w:rsidRPr="00524680" w:rsidRDefault="00442E4D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 xml:space="preserve">First Round </w:t>
            </w:r>
          </w:p>
          <w:p w14:paraId="1642C072" w14:textId="77777777" w:rsidR="00442E4D" w:rsidRPr="00524680" w:rsidRDefault="00442E4D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(12 months)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 w:themeColor="text1"/>
            </w:tcBorders>
            <w:vAlign w:val="center"/>
            <w:hideMark/>
          </w:tcPr>
          <w:p w14:paraId="19DD82F9" w14:textId="77777777" w:rsidR="00442E4D" w:rsidRPr="00524680" w:rsidRDefault="00442E4D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 xml:space="preserve">Second Round </w:t>
            </w:r>
          </w:p>
          <w:p w14:paraId="61F64EB7" w14:textId="77777777" w:rsidR="00442E4D" w:rsidRPr="00524680" w:rsidRDefault="00442E4D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(24 months)</w:t>
            </w:r>
          </w:p>
        </w:tc>
        <w:tc>
          <w:tcPr>
            <w:tcW w:w="188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4136AE87" w14:textId="77777777" w:rsidR="00442E4D" w:rsidRPr="00524680" w:rsidRDefault="00442E4D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 xml:space="preserve">Third Round </w:t>
            </w:r>
          </w:p>
          <w:p w14:paraId="69D24808" w14:textId="77777777" w:rsidR="00442E4D" w:rsidRPr="00524680" w:rsidRDefault="00442E4D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(36 months)</w:t>
            </w:r>
          </w:p>
        </w:tc>
      </w:tr>
      <w:tr w:rsidR="00516106" w:rsidRPr="00B85C27" w14:paraId="6BF864DD" w14:textId="77777777" w:rsidTr="7B6E8A93">
        <w:trPr>
          <w:trHeight w:val="590"/>
          <w:jc w:val="center"/>
        </w:trPr>
        <w:tc>
          <w:tcPr>
            <w:tcW w:w="340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17647A7A" w14:textId="77777777" w:rsidR="00442E4D" w:rsidRPr="00524680" w:rsidRDefault="431DFA34" w:rsidP="7B6E8A93">
            <w:pPr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</w:pPr>
            <w:r w:rsidRPr="7B6E8A93"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  <w:t>Susceptible mosquito strain (</w:t>
            </w:r>
            <w:r w:rsidRPr="006C6F49">
              <w:rPr>
                <w:rFonts w:eastAsia="Times New Roman" w:cs="Calibri"/>
                <w:b/>
                <w:bCs/>
                <w:i/>
                <w:iCs/>
                <w:color w:val="000000"/>
                <w:kern w:val="0"/>
                <w:sz w:val="22"/>
                <w:szCs w:val="22"/>
                <w14:ligatures w14:val="none"/>
              </w:rPr>
              <w:t>An. gambiae</w:t>
            </w:r>
            <w:r w:rsidRPr="7B6E8A93"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  <w:t xml:space="preserve"> Kisumu)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04BB5A50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% (SD)</w:t>
            </w:r>
          </w:p>
        </w:tc>
        <w:tc>
          <w:tcPr>
            <w:tcW w:w="1985" w:type="dxa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22846730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% (95 % CI or SD)</w:t>
            </w:r>
          </w:p>
        </w:tc>
        <w:tc>
          <w:tcPr>
            <w:tcW w:w="1985" w:type="dxa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4C7751C9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% (95 % CI or SD)</w:t>
            </w:r>
          </w:p>
        </w:tc>
        <w:tc>
          <w:tcPr>
            <w:tcW w:w="1884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18897273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% (95 % CI or SD)</w:t>
            </w:r>
          </w:p>
        </w:tc>
      </w:tr>
      <w:tr w:rsidR="00516106" w:rsidRPr="00B85C27" w14:paraId="368EBEE7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3342703E" w14:textId="77777777" w:rsidR="00442E4D" w:rsidRPr="00524680" w:rsidRDefault="00442E4D">
            <w:pPr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Mean months since campaign</w:t>
            </w:r>
          </w:p>
        </w:tc>
        <w:tc>
          <w:tcPr>
            <w:tcW w:w="1984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16D8BB0A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A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138C312C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2.6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44723DA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2.5</w:t>
            </w:r>
          </w:p>
        </w:tc>
        <w:tc>
          <w:tcPr>
            <w:tcW w:w="188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383724E2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2.5</w:t>
            </w:r>
          </w:p>
        </w:tc>
      </w:tr>
      <w:tr w:rsidR="00516106" w:rsidRPr="00B85C27" w14:paraId="6105A033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1D3E84BA" w14:textId="77777777" w:rsidR="00442E4D" w:rsidRPr="00524680" w:rsidRDefault="00442E4D">
            <w:pPr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Pre-distribution/Field samples</w:t>
            </w:r>
          </w:p>
        </w:tc>
        <w:tc>
          <w:tcPr>
            <w:tcW w:w="198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0276A120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20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1C0FFC07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2C446340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88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6A05C66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30</w:t>
            </w:r>
          </w:p>
        </w:tc>
      </w:tr>
      <w:tr w:rsidR="00516106" w:rsidRPr="00B85C27" w14:paraId="47220012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DFBAFE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ortality 24 hours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5155C6B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F874CEA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49E70E4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D5DCA65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22A7049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1229A6D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78B35D2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9C7430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516106" w:rsidRPr="00B85C27" w14:paraId="24DAF7DF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6999F0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4439682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78.6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FF1B8B1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7.5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7473260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77.1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16438B6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74.7-79.5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CE05B90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8.9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62554B0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84.8-93.0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12ED8AD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74.3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3B3E8A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67.3-81.3)</w:t>
            </w:r>
          </w:p>
        </w:tc>
      </w:tr>
      <w:tr w:rsidR="00516106" w:rsidRPr="00B85C27" w14:paraId="3CC23848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63E147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5C654A2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0.3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4A99DCD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77.2-82.7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A1777DF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77.5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15E7AE9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75.6-80.0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09DE868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1.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4E99441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85.8-98.1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FE968F9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78.3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6D1B6E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53.5-88.8)</w:t>
            </w:r>
          </w:p>
        </w:tc>
      </w:tr>
      <w:tr w:rsidR="00516106" w:rsidRPr="00B85C27" w14:paraId="70C054BE" w14:textId="77777777" w:rsidTr="7B6E8A93">
        <w:trPr>
          <w:trHeight w:val="31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F5FC86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ortality 72 hours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4E55667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D309052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B1DA801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BC2FEE9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2BA149A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7B51743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94A2B79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729B65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516106" w:rsidRPr="00B85C27" w14:paraId="6A634A13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80022C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2E02348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3.5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BB65E10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.8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E439502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1.8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1B837AF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90.1-93.4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33CF2C4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0.9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43A19E7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86.8-95.0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4007E73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0.5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FFB8DA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73.2-87.8)</w:t>
            </w:r>
          </w:p>
        </w:tc>
      </w:tr>
      <w:tr w:rsidR="00516106" w:rsidRPr="00B85C27" w14:paraId="3F4D07F9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1DB4A8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4A8979A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4.2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2CCD179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91.8-95.1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68D09B0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2.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BB99302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91.0-94.1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949870C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4.7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4CEB09A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84.4-98.8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859C43D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6.3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CA05CA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75.5-93.7)</w:t>
            </w:r>
          </w:p>
        </w:tc>
      </w:tr>
      <w:tr w:rsidR="00516106" w:rsidRPr="00B85C27" w14:paraId="29D5AF2F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37C363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Blood fed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B4F5DF8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ED4C4FD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3960C34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E5F0F1D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FD3BED9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94D7993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C3DE83A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02BB3B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516106" w:rsidRPr="00B85C27" w14:paraId="1043CFFE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AE755F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0D96214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0.1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E946550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3.9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DFFBC47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2.8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6E6C056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1.2-14.3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D6DAD90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.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3A82CC7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3.7-7.6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5CAA25D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5.2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C39BFB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0.6-19.8)</w:t>
            </w:r>
          </w:p>
        </w:tc>
      </w:tr>
      <w:tr w:rsidR="00516106" w:rsidRPr="00B85C27" w14:paraId="10D80495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8EF4A7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B4C790B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.5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FCC74AF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7.4-11.3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1A547AC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1.7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CBB731D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0.6-14.9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E3C1372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.9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1C2FC9F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.6-9.2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0620B26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0.2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526ACC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5.0-22.2)</w:t>
            </w:r>
          </w:p>
        </w:tc>
      </w:tr>
      <w:tr w:rsidR="00516106" w:rsidRPr="00B85C27" w14:paraId="252C2A8C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347C47" w14:textId="19CFA993" w:rsidR="00442E4D" w:rsidRPr="00524680" w:rsidRDefault="00BE17C1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BFI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A9099D1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869C196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C348F75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77027A3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4AD7189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CE935AB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9BC8AA1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1F3475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516106" w:rsidRPr="00B85C27" w14:paraId="3F4E9B12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68FFA0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lastRenderedPageBreak/>
              <w:t>Mean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9235609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3.8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BA85C3D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8.0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4E784DD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78.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0E0D559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76.2-81.1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C65809E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9.4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D03D33D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85.1-93.8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6CB9A97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60.2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F634A6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46.3-74.1)</w:t>
            </w:r>
          </w:p>
        </w:tc>
      </w:tr>
      <w:tr w:rsidR="00516106" w:rsidRPr="00B85C27" w14:paraId="05BE05C4" w14:textId="77777777" w:rsidTr="7B6E8A93">
        <w:trPr>
          <w:trHeight w:val="32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9FE86A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2A41369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6.9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B896203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81.0-89.6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081CFC7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0.5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F0CD217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73.1-82.2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9E4C387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4.4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82DDF98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83.5-97.7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2E7A3FC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76.8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8AC541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38.4-87.1)</w:t>
            </w:r>
          </w:p>
        </w:tc>
      </w:tr>
      <w:tr w:rsidR="00516106" w:rsidRPr="00B85C27" w14:paraId="15FFB423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65EFD7B0" w14:textId="77777777" w:rsidR="00442E4D" w:rsidRPr="00524680" w:rsidRDefault="00442E4D">
            <w:pPr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Positive control (new IG2)</w:t>
            </w:r>
          </w:p>
        </w:tc>
        <w:tc>
          <w:tcPr>
            <w:tcW w:w="198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3D327093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531597FC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1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7E747D8D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6</w:t>
            </w:r>
          </w:p>
        </w:tc>
        <w:tc>
          <w:tcPr>
            <w:tcW w:w="188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60196B6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6</w:t>
            </w:r>
          </w:p>
        </w:tc>
      </w:tr>
      <w:tr w:rsidR="00516106" w:rsidRPr="00B85C27" w14:paraId="0DA7D00D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AE6B66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ortality 24 hours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75AE2DF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4BE7567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9AADBF1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AC47934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E6A92C4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98D18A1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4F6D7DE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C43164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516106" w:rsidRPr="00B85C27" w14:paraId="46DFFE1A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E54CF9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CC6ECE2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67A80D5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4AD200E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7.9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0B38729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2551413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6.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4EFF11F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2.1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4021266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4.3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888841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2.0)</w:t>
            </w:r>
          </w:p>
        </w:tc>
      </w:tr>
      <w:tr w:rsidR="00516106" w:rsidRPr="00B85C27" w14:paraId="18B0B8D2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241925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5E550EB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95E3536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E2C63E9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7.9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801AEE4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97.9-97.9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39F6B71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6.1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5E9CFC0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75.5-97.9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5D3E2C6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3.5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AFA098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93.0-96.0)</w:t>
            </w:r>
          </w:p>
        </w:tc>
      </w:tr>
      <w:tr w:rsidR="00516106" w:rsidRPr="00B85C27" w14:paraId="4987C884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AEFC59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ortality 72 hours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A13B4AE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1074297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E926A5B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206F42E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FD281B9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9C7572C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F67F8F8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C70E99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516106" w:rsidRPr="00B85C27" w14:paraId="4AF4D5D2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244DFC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0D0BB2E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2A98649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C918FAA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0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7413657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BCE6951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7.9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8AB2DBA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2.0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A062896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4.7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4FF19D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2.9)</w:t>
            </w:r>
          </w:p>
        </w:tc>
      </w:tr>
      <w:tr w:rsidR="00516106" w:rsidRPr="00B85C27" w14:paraId="4E81E0BE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BBC590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796EAD9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3BC4FE4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A519520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0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6D2C869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00-100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F5F518A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7.8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6C7FC77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97.3-100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12D3933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3.5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F81672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93.0-96.0)</w:t>
            </w:r>
          </w:p>
        </w:tc>
      </w:tr>
      <w:tr w:rsidR="00516106" w:rsidRPr="00B85C27" w14:paraId="072B2C4E" w14:textId="77777777" w:rsidTr="7B6E8A93">
        <w:trPr>
          <w:trHeight w:val="31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97A958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Blood fed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0488A62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9F19D48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52B982B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4796842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0A1A67B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47CBC4A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050233F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6502D9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516106" w:rsidRPr="00B85C27" w14:paraId="36CF07E6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4F6E46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8464746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B292C15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58D11CC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9.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FF095CD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BAFB962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.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F67AB42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9.0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721E7D5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6.6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C79C96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2.6)</w:t>
            </w:r>
          </w:p>
        </w:tc>
      </w:tr>
      <w:tr w:rsidR="00516106" w:rsidRPr="00B85C27" w14:paraId="4B8261E5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6EE17D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BCD5792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FA549BE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30ABF5C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9.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E5C153E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9.6-19.6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DA7F039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.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EB7888F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.8-19.6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1FEA53A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6.5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155C4B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5.2-8.1)</w:t>
            </w:r>
          </w:p>
        </w:tc>
      </w:tr>
      <w:tr w:rsidR="00516106" w:rsidRPr="00B85C27" w14:paraId="74B0714A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F264F5" w14:textId="4135D0A7" w:rsidR="00442E4D" w:rsidRPr="00524680" w:rsidRDefault="00BE17C1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BFI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517F1E1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2A72DA3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28EAB71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653F719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E3B6D40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8DAEAC6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16D5C16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728DA2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516106" w:rsidRPr="00B85C27" w14:paraId="05C26B53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F72463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73BB139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80AA796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BCBCABC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74.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42D4C56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8D6685F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5.9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46EB1FF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6.1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5AF40EE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2.7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5AB443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0.8)</w:t>
            </w:r>
          </w:p>
        </w:tc>
      </w:tr>
      <w:tr w:rsidR="00516106" w:rsidRPr="00B85C27" w14:paraId="32389F96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9C01BB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1FB2DB7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C158398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0664E51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74.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FD722B6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74.0-74.0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B5B7D2E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4.4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FDE181D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66.9-97.1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64FF889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5.8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FE7E1C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85.4-88.4)</w:t>
            </w:r>
          </w:p>
        </w:tc>
      </w:tr>
      <w:tr w:rsidR="00516106" w:rsidRPr="00B85C27" w14:paraId="2C03D297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414F05CC" w14:textId="77777777" w:rsidR="00442E4D" w:rsidRPr="00524680" w:rsidRDefault="00442E4D">
            <w:pPr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Untreated control (Susceptible strain)</w:t>
            </w:r>
          </w:p>
        </w:tc>
        <w:tc>
          <w:tcPr>
            <w:tcW w:w="198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0F9E47D1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11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4635D532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16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1A40C8D1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6</w:t>
            </w:r>
          </w:p>
        </w:tc>
        <w:tc>
          <w:tcPr>
            <w:tcW w:w="188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264B1BF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6</w:t>
            </w:r>
          </w:p>
        </w:tc>
      </w:tr>
      <w:tr w:rsidR="00516106" w:rsidRPr="00B85C27" w14:paraId="2A520139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B2BB68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ortality 24 hours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8CC425F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F1B1C30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E1549EF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1C23044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1C25D66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885CA7A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FB5928B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C3D1BD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516106" w:rsidRPr="00B85C27" w14:paraId="2D879A59" w14:textId="77777777" w:rsidTr="7B6E8A93">
        <w:trPr>
          <w:trHeight w:val="31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05BF13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2800DCD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5.0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59E3968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2.4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20D0CA5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5.5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9AAE2D2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6.6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BCC53B3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3.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8B3E9D1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9.5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91DF76D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6.8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A9FE24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3.7)</w:t>
            </w:r>
          </w:p>
        </w:tc>
      </w:tr>
      <w:tr w:rsidR="00516106" w:rsidRPr="00B85C27" w14:paraId="04251C76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391821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75F94FD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5.3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8E37012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3.0-6.5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84F4B4A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4.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5082D2C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3.4-4.0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5B9E246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0.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72A89D8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4.2-22.5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5F70B52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6.5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7A1930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13.1-19.0)</w:t>
            </w:r>
          </w:p>
        </w:tc>
      </w:tr>
      <w:tr w:rsidR="00516106" w:rsidRPr="00B85C27" w14:paraId="113A5820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C17C10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ortality 72 hours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FC13731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26F5AA6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4F551EA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2548662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FB40130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79E995C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A6E1FD5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C81E2C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</w:tr>
      <w:tr w:rsidR="00516106" w:rsidRPr="00B85C27" w14:paraId="4FD27FEC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538AD0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E00F01B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0.3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5080B89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1.7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0AF446F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1.5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EE142F9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5.4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2D30C9E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7.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597F226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8.2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131733F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7.8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1F10C0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4.3)</w:t>
            </w:r>
          </w:p>
        </w:tc>
      </w:tr>
      <w:tr w:rsidR="00516106" w:rsidRPr="00B85C27" w14:paraId="0D31BCBE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826968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B12B177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9.9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72F17A5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9.0-11.4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4AAE0B3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0.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A7AD8A5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9.2-11.3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5D5EC76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6.4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ADD3F63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8.6-26.5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4D58E9B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8.7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CCC1C1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13.1-19.0)</w:t>
            </w:r>
          </w:p>
        </w:tc>
      </w:tr>
      <w:tr w:rsidR="00516106" w:rsidRPr="00B85C27" w14:paraId="7C576ED3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227E45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lastRenderedPageBreak/>
              <w:t>Blood fed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E52EE36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E8982F4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C71B5DC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15AB66E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0155708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DB882CE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A7EFBD1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8F6661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</w:tr>
      <w:tr w:rsidR="00516106" w:rsidRPr="00B85C27" w14:paraId="34B519BA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43A1D1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AA3B0DB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66.6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4C4AAE8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9.7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7DD6EF5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60.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4F67D54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5.4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F32CE91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61.9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B2B5C5A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15.0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982D411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41.4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0E7541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14.2)</w:t>
            </w:r>
          </w:p>
        </w:tc>
      </w:tr>
      <w:tr w:rsidR="00516106" w:rsidRPr="00B85C27" w14:paraId="6C695784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2A8C99E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404B6C18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70.1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287EA951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59.8-75.0)</w:t>
            </w:r>
          </w:p>
        </w:tc>
        <w:tc>
          <w:tcPr>
            <w:tcW w:w="67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1E323EAD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59.8</w:t>
            </w:r>
          </w:p>
        </w:tc>
        <w:tc>
          <w:tcPr>
            <w:tcW w:w="13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089B39CF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56.7-64.0)</w:t>
            </w:r>
          </w:p>
        </w:tc>
        <w:tc>
          <w:tcPr>
            <w:tcW w:w="67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46056E33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60.6</w:t>
            </w:r>
          </w:p>
        </w:tc>
        <w:tc>
          <w:tcPr>
            <w:tcW w:w="13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5961769D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53.7-68.1)</w:t>
            </w:r>
          </w:p>
        </w:tc>
        <w:tc>
          <w:tcPr>
            <w:tcW w:w="63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0B1047F2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39.9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AA4B967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26.6-57.4)</w:t>
            </w:r>
          </w:p>
        </w:tc>
      </w:tr>
      <w:tr w:rsidR="00516106" w:rsidRPr="00B85C27" w14:paraId="1EB8C435" w14:textId="77777777" w:rsidTr="7B6E8A93">
        <w:trPr>
          <w:trHeight w:val="590"/>
          <w:jc w:val="center"/>
        </w:trPr>
        <w:tc>
          <w:tcPr>
            <w:tcW w:w="340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204F5E83" w14:textId="592A4A07" w:rsidR="00442E4D" w:rsidRPr="00524680" w:rsidRDefault="00442E4D">
            <w:pPr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Resistant mosquito strain (</w:t>
            </w:r>
            <w:r w:rsidR="0070371A" w:rsidRPr="00524680">
              <w:rPr>
                <w:rFonts w:eastAsia="Times New Roman" w:cs="Calibri"/>
                <w:b/>
                <w:i/>
                <w:color w:val="000000"/>
                <w:kern w:val="0"/>
                <w:sz w:val="22"/>
                <w:szCs w:val="22"/>
                <w14:ligatures w14:val="none"/>
              </w:rPr>
              <w:t xml:space="preserve">An. coluzzii </w:t>
            </w:r>
            <w:r w:rsidR="0070371A"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Monatele</w:t>
            </w: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 xml:space="preserve">) 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1FE98F4C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% (SD)</w:t>
            </w:r>
          </w:p>
        </w:tc>
        <w:tc>
          <w:tcPr>
            <w:tcW w:w="1985" w:type="dxa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5E2B29EE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% (95 % CI or SD)</w:t>
            </w:r>
          </w:p>
        </w:tc>
        <w:tc>
          <w:tcPr>
            <w:tcW w:w="1985" w:type="dxa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38F468B4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% (95 % CI or SD)</w:t>
            </w:r>
          </w:p>
        </w:tc>
        <w:tc>
          <w:tcPr>
            <w:tcW w:w="1884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136181AF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% (95 % CI or SD)</w:t>
            </w:r>
          </w:p>
        </w:tc>
      </w:tr>
      <w:tr w:rsidR="00516106" w:rsidRPr="00B85C27" w14:paraId="247AA757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314BF07C" w14:textId="77777777" w:rsidR="00442E4D" w:rsidRPr="00524680" w:rsidRDefault="00442E4D">
            <w:pPr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Pre-distribution/Field samples</w:t>
            </w:r>
          </w:p>
        </w:tc>
        <w:tc>
          <w:tcPr>
            <w:tcW w:w="198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4955869C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20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7119E609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099ADF88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88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157E2C6A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30</w:t>
            </w:r>
          </w:p>
        </w:tc>
      </w:tr>
      <w:tr w:rsidR="00516106" w:rsidRPr="00B85C27" w14:paraId="2CEBD9AB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727D5D" w14:textId="77777777" w:rsidR="00442E4D" w:rsidRPr="00AB0912" w:rsidRDefault="00442E4D" w:rsidP="00AB0912">
            <w:pPr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</w:pPr>
            <w:r w:rsidRPr="00AB0912"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  <w:t>Mortality 24 hours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3401A93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D483F50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7B1A598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52AA7A2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06DF5F4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5814E1C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C9E520E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BEA5D0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516106" w:rsidRPr="00B85C27" w14:paraId="5AE38145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0A40AF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760792D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79.5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B159A13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1.1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6C4A5F1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54.4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11EDCA1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46.9-61.8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802CA4D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1.7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E17E68E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41.2-62.1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5F4B5B9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2.6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EC2F69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35.4-49.8)</w:t>
            </w:r>
          </w:p>
        </w:tc>
      </w:tr>
      <w:tr w:rsidR="00516106" w:rsidRPr="00B85C27" w14:paraId="1227B7FE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E321C2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8930CAE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78.0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C5A5D0E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69.9-88.8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1B0C703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56.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5CFB1A2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29.6-82.2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BDE4AED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2.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9ED2CFC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29.9-69.7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AE36C94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5.6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C949FA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26.4-54.9)</w:t>
            </w:r>
          </w:p>
        </w:tc>
      </w:tr>
      <w:tr w:rsidR="00516106" w:rsidRPr="00B85C27" w14:paraId="26B68998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CA3948" w14:textId="77777777" w:rsidR="00442E4D" w:rsidRPr="00AB0912" w:rsidRDefault="00442E4D" w:rsidP="00AB0912">
            <w:pPr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</w:pPr>
            <w:r w:rsidRPr="00AB0912"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  <w:t>Mortality 72 hours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10446DD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C1F5F9B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AA3968D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0D35F84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803F896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B645DB8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46C43C6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70B402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516106" w:rsidRPr="00B85C27" w14:paraId="72863E3A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C95007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D100525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6.7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AA225CD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9.8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990D649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70.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4795376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64.6-75.9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D839E67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71.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D60824E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64.5-77.5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A73963E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5.3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57B34C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46.2-64.4)</w:t>
            </w:r>
          </w:p>
        </w:tc>
      </w:tr>
      <w:tr w:rsidR="00516106" w:rsidRPr="00B85C27" w14:paraId="0818C058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0E2C2F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1C1DD50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7.7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55448E3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81.4-94.7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D7D0BFF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69.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142262E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52.9-89.6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1BF85F5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69.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B82DA46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60.7-79.3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5FC9A33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64.1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B49082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33.5-71.8)</w:t>
            </w:r>
          </w:p>
        </w:tc>
      </w:tr>
      <w:tr w:rsidR="00516106" w:rsidRPr="00B85C27" w14:paraId="23FD1CEE" w14:textId="77777777" w:rsidTr="7B6E8A93">
        <w:trPr>
          <w:trHeight w:val="31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979FD9" w14:textId="77777777" w:rsidR="00442E4D" w:rsidRPr="00AB0912" w:rsidRDefault="00442E4D" w:rsidP="00AB0912">
            <w:pPr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</w:pPr>
            <w:r w:rsidRPr="00AB0912"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  <w:t>Blood fed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BDC244C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76930A1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97B7318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FFB3B0E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415720A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5C4971E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1E61731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147C9A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516106" w:rsidRPr="00B85C27" w14:paraId="0FE99929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4B890A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CD50F6A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2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4BD13A1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4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4A6AADA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.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8F56335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0.8-1.8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8EBC551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8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7FD7ED4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5-1.0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2F77304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7.7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043EC9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5.5-9.9)</w:t>
            </w:r>
          </w:p>
        </w:tc>
      </w:tr>
      <w:tr w:rsidR="00516106" w:rsidRPr="00B85C27" w14:paraId="1970D37A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A5825A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B8682F9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25B60D9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-0.0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69F4F3C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.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8AF6192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0.0-2.0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B3F27C1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7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0E511EC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-1.3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EED597C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6.2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8EC036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3.5-9.6)</w:t>
            </w:r>
          </w:p>
        </w:tc>
      </w:tr>
      <w:tr w:rsidR="00516106" w:rsidRPr="00B85C27" w14:paraId="0082A86A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6DAC77" w14:textId="6213CF6A" w:rsidR="00442E4D" w:rsidRPr="00AB0912" w:rsidRDefault="00BE17C1" w:rsidP="00AB0912">
            <w:pPr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</w:pPr>
            <w:r w:rsidRPr="00AB0912"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  <w:t>BFI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27E0D19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8C956F0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F1933BD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4E2D1EB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C9C12AA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A84EBFC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85DEF80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B9C9E1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516106" w:rsidRPr="00B85C27" w14:paraId="1F608283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2F839EA9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676A7D0E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9.5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B4C683F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29.7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D483F75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43.4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7B74E0A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21.8-64.9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E3983A3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4.1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F7BF249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77.7-90.4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10AADEA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.0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BECA37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-38.9-57.0)</w:t>
            </w:r>
          </w:p>
        </w:tc>
      </w:tr>
      <w:tr w:rsidR="00516106" w:rsidRPr="00B85C27" w14:paraId="04CBECB0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547BAFF5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672" w:type="dxa"/>
            <w:tcBorders>
              <w:top w:val="nil"/>
              <w:left w:val="single" w:sz="4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81A3813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00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0E6043A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00-100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33CD7F2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51.9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0354591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25.5-100.0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6BA9FAD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0.5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08C54B6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77.7-100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29AB20A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5.3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AD275C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-17.7-68.5)</w:t>
            </w:r>
          </w:p>
        </w:tc>
      </w:tr>
      <w:tr w:rsidR="00516106" w:rsidRPr="00B85C27" w14:paraId="7B085B7F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1E43BD82" w14:textId="77777777" w:rsidR="00442E4D" w:rsidRPr="00524680" w:rsidRDefault="00442E4D">
            <w:pPr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Positive control (new IG2)</w:t>
            </w:r>
          </w:p>
        </w:tc>
        <w:tc>
          <w:tcPr>
            <w:tcW w:w="198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27C9E617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078CCD3C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6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3FAA3836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6</w:t>
            </w:r>
          </w:p>
        </w:tc>
        <w:tc>
          <w:tcPr>
            <w:tcW w:w="188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03B390D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6</w:t>
            </w:r>
          </w:p>
        </w:tc>
      </w:tr>
      <w:tr w:rsidR="00516106" w:rsidRPr="00B85C27" w14:paraId="42B0293D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AB04B0" w14:textId="77777777" w:rsidR="00442E4D" w:rsidRPr="00AB0912" w:rsidRDefault="00442E4D" w:rsidP="00AB0912">
            <w:pPr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</w:pPr>
            <w:r w:rsidRPr="00AB0912"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  <w:t>Mortality 24 hours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DDF84DD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2F90393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60B10D2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19109C6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430E7B0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3354765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E00BC37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41719C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516106" w:rsidRPr="00B85C27" w14:paraId="08255D43" w14:textId="77777777" w:rsidTr="7B6E8A93">
        <w:trPr>
          <w:trHeight w:val="31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2AF282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9A64DE7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C076751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3136473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4.5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A0130F9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2.2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AC085D8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0.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6DB8198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E075AB1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6.5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2F1429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3.9)</w:t>
            </w:r>
          </w:p>
        </w:tc>
      </w:tr>
      <w:tr w:rsidR="00516106" w:rsidRPr="00B85C27" w14:paraId="0DF80CE1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778A44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lastRenderedPageBreak/>
              <w:t>Median [IQR]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1000BA6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9CBBAF1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7CF8F02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5.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0AE294E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50.6-63.6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4734631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0.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55889C3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50.6-50.6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0A9D983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0.9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0A6CAD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50.6-51.2)</w:t>
            </w:r>
          </w:p>
        </w:tc>
      </w:tr>
      <w:tr w:rsidR="00516106" w:rsidRPr="00B85C27" w14:paraId="349ADA6E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12DA06" w14:textId="77777777" w:rsidR="00442E4D" w:rsidRPr="00AB0912" w:rsidRDefault="00442E4D" w:rsidP="00AB0912">
            <w:pPr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</w:pPr>
            <w:r w:rsidRPr="00AB0912"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  <w:t>Mortality 72 hours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E42DA30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5B9649E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455C85C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9F4256B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64C7C52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F4A38B2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D6DD582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A4DC0E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516106" w:rsidRPr="00B85C27" w14:paraId="401F8179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BA8388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554BC85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ED0F20F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0E32F0B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60.5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690B41B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6.5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85A33FD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62.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7897C5A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07463E2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68.7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28B11C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2.3)</w:t>
            </w:r>
          </w:p>
        </w:tc>
      </w:tr>
      <w:tr w:rsidR="00516106" w:rsidRPr="00B85C27" w14:paraId="211DDD03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B6D401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7EFE40E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90CE80A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F2ECA9B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61.8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11F89A1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53.1-71.6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1EFBFED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62.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5A2CA28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62.0-62.0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132191B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64.2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F9D99B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62.0-66.3)</w:t>
            </w:r>
          </w:p>
        </w:tc>
      </w:tr>
      <w:tr w:rsidR="00516106" w:rsidRPr="00B85C27" w14:paraId="204B8A4D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B47D6E" w14:textId="77777777" w:rsidR="00442E4D" w:rsidRPr="00AB0912" w:rsidRDefault="00442E4D" w:rsidP="00AB0912">
            <w:pPr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</w:pPr>
            <w:r w:rsidRPr="00AB0912"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  <w:t>Blood fed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43CA76C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5EFB87F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885A6F2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A625E57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ACA13EF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56B99FA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BFF0A13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32574A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516106" w:rsidRPr="00B85C27" w14:paraId="1D48999A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056C57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419FA35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3A08A5D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0E8D3BA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9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F0F340D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2.3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54CBA61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B96E50B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6DDAD9D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8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5A38FA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9)</w:t>
            </w:r>
          </w:p>
        </w:tc>
      </w:tr>
      <w:tr w:rsidR="00516106" w:rsidRPr="00B85C27" w14:paraId="039000EC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396711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6339A8C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4BC9626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1D8E680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90FAD45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-0.0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976F1B4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32364BA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-0.0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FDC0159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6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2C7BA3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-1.2)</w:t>
            </w:r>
          </w:p>
        </w:tc>
      </w:tr>
      <w:tr w:rsidR="00516106" w:rsidRPr="00B85C27" w14:paraId="47A3EA78" w14:textId="77777777" w:rsidTr="7B6E8A93">
        <w:trPr>
          <w:trHeight w:val="31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801601" w14:textId="6CB5D880" w:rsidR="00442E4D" w:rsidRPr="00AB0912" w:rsidRDefault="00BE17C1" w:rsidP="00AB0912">
            <w:pPr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</w:pPr>
            <w:r w:rsidRPr="00AB0912"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  <w:t>BFI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AD90E03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3FB6747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EB5CEA2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FC4ED67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0D44603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A8EA067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CAC7BEA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1A9A72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516106" w:rsidRPr="00B85C27" w14:paraId="47929DDD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66DC86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3270633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B25C6BD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346364D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65.9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79DE257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83.4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F01108D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0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6E4CF1C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0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2EA2F80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1.9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2D2287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0.6)</w:t>
            </w:r>
          </w:p>
        </w:tc>
      </w:tr>
      <w:tr w:rsidR="00516106" w:rsidRPr="00B85C27" w14:paraId="659DE355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BEF4D6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EC38F81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F6538EF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/A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945DFF9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0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8AE214F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00-100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B40A2F9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0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9B90B0A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00-100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AE95DA5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96.9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BA42B4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82.0-100)</w:t>
            </w:r>
          </w:p>
        </w:tc>
      </w:tr>
      <w:tr w:rsidR="00516106" w:rsidRPr="00B85C27" w14:paraId="35D2DA77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75271BF4" w14:textId="77777777" w:rsidR="00442E4D" w:rsidRPr="00524680" w:rsidRDefault="00442E4D">
            <w:pPr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Untreated control</w:t>
            </w:r>
          </w:p>
        </w:tc>
        <w:tc>
          <w:tcPr>
            <w:tcW w:w="198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786844F1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2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5329C191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6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03F3C6CC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6</w:t>
            </w:r>
          </w:p>
        </w:tc>
        <w:tc>
          <w:tcPr>
            <w:tcW w:w="188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3A1E41E6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6</w:t>
            </w:r>
          </w:p>
        </w:tc>
      </w:tr>
      <w:tr w:rsidR="00516106" w:rsidRPr="00B85C27" w14:paraId="0E8348C6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13CCC3" w14:textId="77777777" w:rsidR="00442E4D" w:rsidRPr="00AB0912" w:rsidRDefault="00442E4D" w:rsidP="00AB0912">
            <w:pPr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</w:pPr>
            <w:r w:rsidRPr="00AB0912"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  <w:t>Mortality 24 hours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3A34443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97E75B5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376A9E0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A5FB96F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559C6F8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032E473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B72C6C6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408035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516106" w:rsidRPr="00B85C27" w14:paraId="5E138261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8B8D66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DBC681B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9.3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FF2BCC8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4.3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E4130DB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4.4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5FC0020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2.9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F9D98CC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1.1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BFBCDC2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7.6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6116ADC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4.5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3D5C87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4.5)</w:t>
            </w:r>
          </w:p>
        </w:tc>
      </w:tr>
      <w:tr w:rsidR="00516106" w:rsidRPr="00B85C27" w14:paraId="692B84F7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7DAD30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969DE22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9.3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D7B9411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6.2-12.3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8EC4897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3.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BA9786F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12.6-16.5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F7E2146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0.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4CF6A74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4.7-17.2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4338676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5.0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BA17AF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11.0-17.5)</w:t>
            </w:r>
          </w:p>
        </w:tc>
      </w:tr>
      <w:tr w:rsidR="00516106" w:rsidRPr="00B85C27" w14:paraId="2591D92A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98E341" w14:textId="77777777" w:rsidR="00442E4D" w:rsidRPr="00AB0912" w:rsidRDefault="00442E4D" w:rsidP="00AB0912">
            <w:pPr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</w:pPr>
            <w:r w:rsidRPr="00AB0912"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  <w:t>Mortality 72 hours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5530131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C6180B4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393534E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5EFAFFA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73EDF17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20143F4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598D63D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5F9989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</w:tr>
      <w:tr w:rsidR="00516106" w:rsidRPr="00B85C27" w14:paraId="03AA4B74" w14:textId="77777777" w:rsidTr="7B6E8A93">
        <w:trPr>
          <w:trHeight w:val="31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44E32B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8CBCA54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3.7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D1DCCF6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10.5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B4CC80B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21.1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BA31D31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4.5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BA3E0C7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2.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8F3156D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8.1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089B60F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9.3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1A57E1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4.8)</w:t>
            </w:r>
          </w:p>
        </w:tc>
      </w:tr>
      <w:tr w:rsidR="00516106" w:rsidRPr="00B85C27" w14:paraId="197A41A2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1D463B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91C1BE6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3.7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66737EC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6.2-21.1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0D92BD6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20.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6734EB7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18.8-23.8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09F8F22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1.9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442E9B9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4.8-19.0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60D42A6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9.6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C2B3D9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16.7-20.5)</w:t>
            </w:r>
          </w:p>
        </w:tc>
      </w:tr>
      <w:tr w:rsidR="00516106" w:rsidRPr="00B85C27" w14:paraId="1F6E49A2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34A75E" w14:textId="77777777" w:rsidR="00442E4D" w:rsidRPr="00AB0912" w:rsidRDefault="00442E4D" w:rsidP="00AB0912">
            <w:pPr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</w:pPr>
            <w:r w:rsidRPr="00AB0912"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  <w:t>Blood fed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9056783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F60E66F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374F2A2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88D278A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A32A82E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46ADEC1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2F05746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50E502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 </w:t>
            </w:r>
          </w:p>
        </w:tc>
      </w:tr>
      <w:tr w:rsidR="00516106" w:rsidRPr="00B85C27" w14:paraId="2B3FA577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0B7F66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5236B10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4.0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ACEF3B8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4.2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068A872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3.1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A12E5A5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4.2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200C8AE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8.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31F779A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6.8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93C3839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1.0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45B50E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5.7)</w:t>
            </w:r>
          </w:p>
        </w:tc>
      </w:tr>
      <w:tr w:rsidR="00516106" w:rsidRPr="00B85C27" w14:paraId="438FF3DC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BB95BB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0E6BF610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4.0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5ECB7018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1.0-7.0)</w:t>
            </w:r>
          </w:p>
        </w:tc>
        <w:tc>
          <w:tcPr>
            <w:tcW w:w="67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3D982FF8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.5</w:t>
            </w:r>
          </w:p>
        </w:tc>
        <w:tc>
          <w:tcPr>
            <w:tcW w:w="13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1275227A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1.1-2.0)</w:t>
            </w:r>
          </w:p>
        </w:tc>
        <w:tc>
          <w:tcPr>
            <w:tcW w:w="67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32B84C95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5.7</w:t>
            </w:r>
          </w:p>
        </w:tc>
        <w:tc>
          <w:tcPr>
            <w:tcW w:w="13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635EB4B0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2.7-12.1)</w:t>
            </w:r>
          </w:p>
        </w:tc>
        <w:tc>
          <w:tcPr>
            <w:tcW w:w="63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4346A57F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11.5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847BFA6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cs="Calibri"/>
                <w:color w:val="000000"/>
                <w:sz w:val="22"/>
                <w:szCs w:val="22"/>
              </w:rPr>
              <w:t>(5.1-12.7)</w:t>
            </w:r>
          </w:p>
        </w:tc>
      </w:tr>
      <w:tr w:rsidR="00516106" w:rsidRPr="00B85C27" w14:paraId="13235BC2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48B0D60" w14:textId="77777777" w:rsidR="00442E4D" w:rsidRPr="00524680" w:rsidRDefault="00442E4D">
            <w:pPr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Chemical Content</w:t>
            </w:r>
          </w:p>
        </w:tc>
        <w:tc>
          <w:tcPr>
            <w:tcW w:w="1984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658CD62B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10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67011599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 w:themeColor="text1"/>
            </w:tcBorders>
            <w:noWrap/>
            <w:vAlign w:val="center"/>
            <w:hideMark/>
          </w:tcPr>
          <w:p w14:paraId="2FA67097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88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1F3A1AD0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N=30</w:t>
            </w:r>
          </w:p>
        </w:tc>
      </w:tr>
      <w:tr w:rsidR="00516106" w:rsidRPr="00B85C27" w14:paraId="65AABDD0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83CBCF" w14:textId="77777777" w:rsidR="00442E4D" w:rsidRPr="00AB0912" w:rsidRDefault="00442E4D">
            <w:pPr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</w:pPr>
            <w:r w:rsidRPr="00AB0912"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  <w:t xml:space="preserve">Alpha-cypermethrin 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12EB617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80C6DCA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FDCCBA1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47CB2E3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EE76850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E99813A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1FF88CE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300E8C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516106" w:rsidRPr="00B85C27" w14:paraId="642F47AD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40D42A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C184CE9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.2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B4B77EF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2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944FE3E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.7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6DA5217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.3-2.0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08BED5D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.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31DB452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.0-1.5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59B75B8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9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000792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6-1.1)</w:t>
            </w:r>
          </w:p>
        </w:tc>
      </w:tr>
      <w:tr w:rsidR="00516106" w:rsidRPr="00B85C27" w14:paraId="567D1B6B" w14:textId="77777777" w:rsidTr="7B6E8A93">
        <w:trPr>
          <w:trHeight w:val="31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DD974F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lastRenderedPageBreak/>
              <w:t>Median [IQR]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40274E9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.2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D4BE5DD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2.1-2.4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3BE133F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.9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DF5280F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.2-2.2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10EAEEE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.4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B598E05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7-1.6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5AA1A14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7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B74274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2-1.6)</w:t>
            </w:r>
          </w:p>
        </w:tc>
      </w:tr>
      <w:tr w:rsidR="00516106" w:rsidRPr="00B85C27" w14:paraId="38AB073B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91ADB4" w14:textId="165D0B93" w:rsidR="00442E4D" w:rsidRPr="00AB0912" w:rsidRDefault="001107D3">
            <w:pPr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</w:pPr>
            <w:r w:rsidRPr="00AB0912">
              <w:rPr>
                <w:rFonts w:eastAsia="Times New Roman" w:cs="Calibri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  <w:t>CFP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27C19BAC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97DE1B0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D47EC5C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B4373F1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5C3BB64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0F8D92C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5B051EA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434B43" w14:textId="77777777" w:rsidR="00442E4D" w:rsidRPr="00524680" w:rsidRDefault="00442E4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516106" w:rsidRPr="00B85C27" w14:paraId="4585393A" w14:textId="77777777" w:rsidTr="7B6E8A93">
        <w:trPr>
          <w:trHeight w:val="290"/>
          <w:jc w:val="center"/>
        </w:trPr>
        <w:tc>
          <w:tcPr>
            <w:tcW w:w="3402" w:type="dxa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14413DA0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672" w:type="dxa"/>
            <w:tcBorders>
              <w:top w:val="nil"/>
              <w:left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25E5D8C7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.0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DB9FFDD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3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6399BC9E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.4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1BE5D2A4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.9-3.0)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ACE9DDE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.5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38B21A5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.1-2.0)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4B96822B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.0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0C938B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6-1.5)</w:t>
            </w:r>
          </w:p>
        </w:tc>
      </w:tr>
      <w:tr w:rsidR="005C12AA" w:rsidRPr="00B85C27" w14:paraId="44218914" w14:textId="77777777" w:rsidTr="7B6E8A93">
        <w:trPr>
          <w:trHeight w:val="300"/>
          <w:jc w:val="center"/>
        </w:trPr>
        <w:tc>
          <w:tcPr>
            <w:tcW w:w="3402" w:type="dxa"/>
            <w:tcBorders>
              <w:top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2F137F8" w14:textId="77777777" w:rsidR="00442E4D" w:rsidRPr="00524680" w:rsidRDefault="00442E4D" w:rsidP="00524680">
            <w:pPr>
              <w:ind w:firstLineChars="100" w:firstLine="220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672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AFCED07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.9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41DE767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3.7-4.1)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A434DA9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.5</w:t>
            </w:r>
          </w:p>
        </w:tc>
        <w:tc>
          <w:tcPr>
            <w:tcW w:w="13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3070DF5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1.5-3.4)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0AF4760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.3</w:t>
            </w:r>
          </w:p>
        </w:tc>
        <w:tc>
          <w:tcPr>
            <w:tcW w:w="131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F51D968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6-2.2)</w:t>
            </w:r>
          </w:p>
        </w:tc>
        <w:tc>
          <w:tcPr>
            <w:tcW w:w="63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20E5913" w14:textId="77777777" w:rsidR="00442E4D" w:rsidRPr="00524680" w:rsidRDefault="00442E4D">
            <w:pPr>
              <w:jc w:val="right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.6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B7C2197" w14:textId="77777777" w:rsidR="00442E4D" w:rsidRPr="00524680" w:rsidRDefault="00442E4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(0.1-1.7)</w:t>
            </w:r>
          </w:p>
        </w:tc>
      </w:tr>
      <w:tr w:rsidR="005C12AA" w:rsidRPr="00B85C27" w14:paraId="315CA220" w14:textId="77777777" w:rsidTr="7B6E8A93">
        <w:trPr>
          <w:trHeight w:val="300"/>
          <w:jc w:val="center"/>
        </w:trPr>
        <w:tc>
          <w:tcPr>
            <w:tcW w:w="11240" w:type="dxa"/>
            <w:gridSpan w:val="9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40665877" w14:textId="24C5A094" w:rsidR="005C12AA" w:rsidRPr="005C12AA" w:rsidRDefault="005C12AA" w:rsidP="00524680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C4355E">
              <w:rPr>
                <w:sz w:val="22"/>
                <w:szCs w:val="22"/>
              </w:rPr>
              <w:t>N/A: Not Applicable</w:t>
            </w:r>
          </w:p>
        </w:tc>
      </w:tr>
    </w:tbl>
    <w:p w14:paraId="2A26C652" w14:textId="5AD915E5" w:rsidR="00F20564" w:rsidRPr="00524680" w:rsidRDefault="00F20564">
      <w:pPr>
        <w:rPr>
          <w:i/>
          <w:sz w:val="22"/>
          <w:szCs w:val="22"/>
        </w:rPr>
      </w:pPr>
      <w:r w:rsidRPr="00524680">
        <w:rPr>
          <w:i/>
          <w:sz w:val="22"/>
          <w:szCs w:val="22"/>
        </w:rPr>
        <w:t xml:space="preserve">Table 5: Handling of </w:t>
      </w:r>
      <w:r w:rsidR="005705A2">
        <w:rPr>
          <w:i/>
          <w:iCs/>
          <w:sz w:val="22"/>
          <w:szCs w:val="22"/>
        </w:rPr>
        <w:t>c</w:t>
      </w:r>
      <w:r w:rsidRPr="00524680">
        <w:rPr>
          <w:i/>
          <w:iCs/>
          <w:sz w:val="22"/>
          <w:szCs w:val="22"/>
        </w:rPr>
        <w:t xml:space="preserve">ampaign </w:t>
      </w:r>
      <w:r w:rsidR="005705A2">
        <w:rPr>
          <w:i/>
          <w:iCs/>
          <w:sz w:val="22"/>
          <w:szCs w:val="22"/>
        </w:rPr>
        <w:t>n</w:t>
      </w:r>
      <w:r w:rsidRPr="00524680">
        <w:rPr>
          <w:i/>
          <w:iCs/>
          <w:sz w:val="22"/>
          <w:szCs w:val="22"/>
        </w:rPr>
        <w:t>ets</w:t>
      </w:r>
    </w:p>
    <w:tbl>
      <w:tblPr>
        <w:tblW w:w="8530" w:type="dxa"/>
        <w:tblInd w:w="-450" w:type="dxa"/>
        <w:tblLook w:val="04A0" w:firstRow="1" w:lastRow="0" w:firstColumn="1" w:lastColumn="0" w:noHBand="0" w:noVBand="1"/>
      </w:tblPr>
      <w:tblGrid>
        <w:gridCol w:w="3450"/>
        <w:gridCol w:w="1678"/>
        <w:gridCol w:w="1701"/>
        <w:gridCol w:w="1701"/>
      </w:tblGrid>
      <w:tr w:rsidR="00E664F2" w:rsidRPr="00B85C27" w14:paraId="36C88647" w14:textId="77777777" w:rsidTr="00AB0912">
        <w:trPr>
          <w:trHeight w:val="840"/>
        </w:trPr>
        <w:tc>
          <w:tcPr>
            <w:tcW w:w="345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7D7CB6C7" w14:textId="77777777" w:rsidR="00E664F2" w:rsidRPr="00524680" w:rsidRDefault="00E664F2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347CEB54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 xml:space="preserve">First Round </w:t>
            </w:r>
          </w:p>
          <w:p w14:paraId="375CB2E2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(12 months)</w:t>
            </w:r>
          </w:p>
          <w:p w14:paraId="7A4758DF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 (%)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1E295BE0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 xml:space="preserve">Second Round </w:t>
            </w:r>
          </w:p>
          <w:p w14:paraId="33B65367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(24 months)</w:t>
            </w:r>
          </w:p>
          <w:p w14:paraId="74AA64A4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 (%)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47E3D9B2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 xml:space="preserve">Third Round </w:t>
            </w:r>
          </w:p>
          <w:p w14:paraId="0B234DB8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(36 months)</w:t>
            </w:r>
          </w:p>
          <w:p w14:paraId="64694D54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 (%)</w:t>
            </w:r>
          </w:p>
        </w:tc>
      </w:tr>
      <w:tr w:rsidR="00E664F2" w:rsidRPr="00B85C27" w14:paraId="2354F3E1" w14:textId="77777777" w:rsidTr="00AB0912">
        <w:trPr>
          <w:trHeight w:val="255"/>
        </w:trPr>
        <w:tc>
          <w:tcPr>
            <w:tcW w:w="34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5D427D0" w14:textId="77777777" w:rsidR="00E664F2" w:rsidRPr="00524680" w:rsidRDefault="00E664F2">
            <w:pPr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Lagdo (IG2)</w:t>
            </w:r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7081E1E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D7850A6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BBAAB92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E664F2" w:rsidRPr="00B85C27" w14:paraId="3D7596D7" w14:textId="77777777" w:rsidTr="00AB0912">
        <w:trPr>
          <w:trHeight w:val="255"/>
        </w:trPr>
        <w:tc>
          <w:tcPr>
            <w:tcW w:w="34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0D1CD18A" w14:textId="77777777" w:rsidR="00E664F2" w:rsidRPr="00524680" w:rsidRDefault="00E664F2">
            <w:pPr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Location found</w:t>
            </w:r>
          </w:p>
        </w:tc>
        <w:tc>
          <w:tcPr>
            <w:tcW w:w="167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9F4399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69F0FB5A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5CE7A36E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</w:tr>
      <w:tr w:rsidR="00E664F2" w:rsidRPr="00B85C27" w14:paraId="3C72E041" w14:textId="77777777" w:rsidTr="00AB0912">
        <w:trPr>
          <w:trHeight w:val="255"/>
        </w:trPr>
        <w:tc>
          <w:tcPr>
            <w:tcW w:w="34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632894D0" w14:textId="77777777" w:rsidR="00E664F2" w:rsidRPr="00524680" w:rsidRDefault="00E664F2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Hanging and folded or tied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E1E02E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6 (20.0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42621EC6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49437882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3 (10.0%)</w:t>
            </w:r>
          </w:p>
        </w:tc>
      </w:tr>
      <w:tr w:rsidR="00E664F2" w:rsidRPr="00B85C27" w14:paraId="501938BE" w14:textId="77777777" w:rsidTr="00AB0912">
        <w:trPr>
          <w:trHeight w:val="255"/>
        </w:trPr>
        <w:tc>
          <w:tcPr>
            <w:tcW w:w="34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1E11ECF7" w14:textId="77777777" w:rsidR="00E664F2" w:rsidRPr="00524680" w:rsidRDefault="00E664F2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Hanging loose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BC80EB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7 (56.7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4AAA9242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25 (83.3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0CB9D47B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8 (60.0%)</w:t>
            </w:r>
          </w:p>
        </w:tc>
      </w:tr>
      <w:tr w:rsidR="00E664F2" w:rsidRPr="00B85C27" w14:paraId="66DF9FA6" w14:textId="77777777" w:rsidTr="00AB0912">
        <w:trPr>
          <w:trHeight w:val="255"/>
        </w:trPr>
        <w:tc>
          <w:tcPr>
            <w:tcW w:w="34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72A2A47E" w14:textId="77777777" w:rsidR="00E664F2" w:rsidRPr="00524680" w:rsidRDefault="00E664F2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Not hanging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8D5CF3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 (3.3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1E33B4C4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4 (13.3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40AA788D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8 (26.7%)</w:t>
            </w:r>
          </w:p>
        </w:tc>
      </w:tr>
      <w:tr w:rsidR="00E664F2" w:rsidRPr="00B85C27" w14:paraId="5252C319" w14:textId="77777777" w:rsidTr="00AB0912">
        <w:trPr>
          <w:trHeight w:val="255"/>
        </w:trPr>
        <w:tc>
          <w:tcPr>
            <w:tcW w:w="34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2BFC88C2" w14:textId="77777777" w:rsidR="00E664F2" w:rsidRPr="00524680" w:rsidRDefault="00E664F2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Stored unpacked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175212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4 (13.3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23B43CFB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 (3.3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549424C0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0 (0.0%)</w:t>
            </w:r>
          </w:p>
        </w:tc>
      </w:tr>
      <w:tr w:rsidR="00E664F2" w:rsidRPr="00B85C27" w14:paraId="4221356E" w14:textId="77777777" w:rsidTr="00AB0912">
        <w:trPr>
          <w:trHeight w:val="255"/>
        </w:trPr>
        <w:tc>
          <w:tcPr>
            <w:tcW w:w="3450" w:type="dxa"/>
            <w:tcBorders>
              <w:top w:val="single" w:sz="4" w:space="0" w:color="000000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137EC2" w14:textId="77777777" w:rsidR="00E664F2" w:rsidRPr="00524680" w:rsidRDefault="00E664F2">
            <w:pPr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Type of sleeping space (if used)</w:t>
            </w:r>
          </w:p>
        </w:tc>
        <w:tc>
          <w:tcPr>
            <w:tcW w:w="1678" w:type="dxa"/>
            <w:tcBorders>
              <w:top w:val="single" w:sz="4" w:space="0" w:color="auto"/>
              <w:left w:val="single" w:sz="4" w:space="0" w:color="000000"/>
              <w:bottom w:val="nil"/>
              <w:right w:val="nil"/>
            </w:tcBorders>
            <w:noWrap/>
            <w:vAlign w:val="bottom"/>
            <w:hideMark/>
          </w:tcPr>
          <w:p w14:paraId="22F2A8CD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52428F85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5E88D35B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</w:tr>
      <w:tr w:rsidR="00E664F2" w:rsidRPr="00B85C27" w14:paraId="6634410A" w14:textId="77777777" w:rsidTr="00AB0912">
        <w:trPr>
          <w:trHeight w:val="255"/>
        </w:trPr>
        <w:tc>
          <w:tcPr>
            <w:tcW w:w="34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0BA1F8" w14:textId="77777777" w:rsidR="00E664F2" w:rsidRPr="00524680" w:rsidRDefault="00E664F2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Bed</w:t>
            </w:r>
          </w:p>
        </w:tc>
        <w:tc>
          <w:tcPr>
            <w:tcW w:w="1678" w:type="dxa"/>
            <w:tcBorders>
              <w:top w:val="nil"/>
              <w:left w:val="single" w:sz="4" w:space="0" w:color="000000"/>
              <w:bottom w:val="nil"/>
              <w:right w:val="nil"/>
            </w:tcBorders>
            <w:noWrap/>
            <w:vAlign w:val="center"/>
            <w:hideMark/>
          </w:tcPr>
          <w:p w14:paraId="4C5154E0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3 (43.3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6731EE8A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6 (53.3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019903D2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28 (93.3%)</w:t>
            </w:r>
          </w:p>
        </w:tc>
      </w:tr>
      <w:tr w:rsidR="00E664F2" w:rsidRPr="00B85C27" w14:paraId="67B00A85" w14:textId="77777777" w:rsidTr="00AB0912">
        <w:trPr>
          <w:trHeight w:val="300"/>
        </w:trPr>
        <w:tc>
          <w:tcPr>
            <w:tcW w:w="34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B00DD9" w14:textId="77777777" w:rsidR="00E664F2" w:rsidRPr="00524680" w:rsidRDefault="00E664F2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Mattress</w:t>
            </w:r>
          </w:p>
        </w:tc>
        <w:tc>
          <w:tcPr>
            <w:tcW w:w="1678" w:type="dxa"/>
            <w:tcBorders>
              <w:top w:val="nil"/>
              <w:left w:val="single" w:sz="4" w:space="0" w:color="000000"/>
              <w:bottom w:val="nil"/>
              <w:right w:val="nil"/>
            </w:tcBorders>
            <w:noWrap/>
            <w:vAlign w:val="center"/>
            <w:hideMark/>
          </w:tcPr>
          <w:p w14:paraId="661034BE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2 (6.7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16C4410E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4 (13.3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02007C5F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0 (0.0%)</w:t>
            </w:r>
          </w:p>
        </w:tc>
      </w:tr>
      <w:tr w:rsidR="00E664F2" w:rsidRPr="00B85C27" w14:paraId="6D4EEC53" w14:textId="77777777" w:rsidTr="00AB0912">
        <w:trPr>
          <w:trHeight w:val="300"/>
        </w:trPr>
        <w:tc>
          <w:tcPr>
            <w:tcW w:w="34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90917E" w14:textId="77777777" w:rsidR="00E664F2" w:rsidRPr="00524680" w:rsidRDefault="00E664F2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Mat/ground</w:t>
            </w:r>
          </w:p>
        </w:tc>
        <w:tc>
          <w:tcPr>
            <w:tcW w:w="1678" w:type="dxa"/>
            <w:tcBorders>
              <w:top w:val="nil"/>
              <w:left w:val="single" w:sz="4" w:space="0" w:color="000000"/>
              <w:bottom w:val="nil"/>
              <w:right w:val="nil"/>
            </w:tcBorders>
            <w:noWrap/>
            <w:vAlign w:val="center"/>
            <w:hideMark/>
          </w:tcPr>
          <w:p w14:paraId="302A8550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5 (50.0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6A490F2C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0 (33.3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0FD80545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2 (6.7%)</w:t>
            </w:r>
          </w:p>
        </w:tc>
      </w:tr>
      <w:tr w:rsidR="00E664F2" w:rsidRPr="00B85C27" w14:paraId="5C247436" w14:textId="77777777" w:rsidTr="00AB0912">
        <w:trPr>
          <w:trHeight w:val="300"/>
        </w:trPr>
        <w:tc>
          <w:tcPr>
            <w:tcW w:w="3450" w:type="dxa"/>
            <w:tcBorders>
              <w:top w:val="single" w:sz="4" w:space="0" w:color="000000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07CD1834" w14:textId="77777777" w:rsidR="00E664F2" w:rsidRPr="00524680" w:rsidRDefault="00E664F2">
            <w:pPr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et users</w:t>
            </w:r>
          </w:p>
        </w:tc>
        <w:tc>
          <w:tcPr>
            <w:tcW w:w="167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2633AB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6E990A79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0033BE9E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</w:tr>
      <w:tr w:rsidR="00E664F2" w:rsidRPr="00B85C27" w14:paraId="7178C88C" w14:textId="77777777" w:rsidTr="00AB0912">
        <w:trPr>
          <w:trHeight w:val="300"/>
        </w:trPr>
        <w:tc>
          <w:tcPr>
            <w:tcW w:w="3450" w:type="dxa"/>
            <w:tcBorders>
              <w:top w:val="nil"/>
              <w:left w:val="nil"/>
              <w:bottom w:val="nil"/>
              <w:right w:val="single" w:sz="4" w:space="0" w:color="000000"/>
            </w:tcBorders>
            <w:vAlign w:val="center"/>
            <w:hideMark/>
          </w:tcPr>
          <w:p w14:paraId="7D8B1A06" w14:textId="77777777" w:rsidR="00E664F2" w:rsidRPr="00524680" w:rsidRDefault="00E664F2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Child(ren) only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C7261AC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7 (23.3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14:paraId="2B19E950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4 (13.3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14:paraId="1C187622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7 (23.3%)</w:t>
            </w:r>
          </w:p>
        </w:tc>
      </w:tr>
      <w:tr w:rsidR="00E664F2" w:rsidRPr="00B85C27" w14:paraId="3CADC5A7" w14:textId="77777777" w:rsidTr="00AB0912">
        <w:trPr>
          <w:trHeight w:val="300"/>
        </w:trPr>
        <w:tc>
          <w:tcPr>
            <w:tcW w:w="3450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41B286AA" w14:textId="77777777" w:rsidR="00E664F2" w:rsidRPr="00524680" w:rsidRDefault="00E664F2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Child(ren) and adult(s)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E4FF7F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7 (56.7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14:paraId="042A9FE1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4 (46.7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14:paraId="72442E36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1 (36.7%)</w:t>
            </w:r>
          </w:p>
        </w:tc>
      </w:tr>
      <w:tr w:rsidR="00E664F2" w:rsidRPr="00B85C27" w14:paraId="7A69C999" w14:textId="77777777" w:rsidTr="00AB0912">
        <w:trPr>
          <w:trHeight w:val="255"/>
        </w:trPr>
        <w:tc>
          <w:tcPr>
            <w:tcW w:w="345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noWrap/>
            <w:vAlign w:val="center"/>
            <w:hideMark/>
          </w:tcPr>
          <w:p w14:paraId="71847134" w14:textId="77777777" w:rsidR="00E664F2" w:rsidRPr="00524680" w:rsidRDefault="00E664F2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Adult(s) only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0F7DA6B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6 (20.0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14:paraId="3F82FE88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2 (40.0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14:paraId="1F6B8213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2 (40.0%)</w:t>
            </w:r>
          </w:p>
        </w:tc>
      </w:tr>
      <w:tr w:rsidR="00E664F2" w:rsidRPr="00B85C27" w14:paraId="025F6610" w14:textId="77777777" w:rsidTr="00AB0912">
        <w:trPr>
          <w:trHeight w:val="255"/>
        </w:trPr>
        <w:tc>
          <w:tcPr>
            <w:tcW w:w="3450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767E359" w14:textId="77777777" w:rsidR="00E664F2" w:rsidRPr="00524680" w:rsidRDefault="00E664F2">
            <w:pPr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lastRenderedPageBreak/>
              <w:t>Pitoa (DNP)</w:t>
            </w:r>
          </w:p>
        </w:tc>
        <w:tc>
          <w:tcPr>
            <w:tcW w:w="16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789B568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79013C15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3F6AE1A6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E664F2" w:rsidRPr="00B85C27" w14:paraId="4EBFD42C" w14:textId="77777777" w:rsidTr="00AB0912">
        <w:trPr>
          <w:trHeight w:val="255"/>
        </w:trPr>
        <w:tc>
          <w:tcPr>
            <w:tcW w:w="34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DB359A" w14:textId="77777777" w:rsidR="00E664F2" w:rsidRPr="00524680" w:rsidRDefault="00E664F2">
            <w:pPr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Location found</w:t>
            </w:r>
          </w:p>
        </w:tc>
        <w:tc>
          <w:tcPr>
            <w:tcW w:w="1678" w:type="dxa"/>
            <w:tcBorders>
              <w:top w:val="nil"/>
              <w:left w:val="single" w:sz="4" w:space="0" w:color="000000"/>
              <w:bottom w:val="nil"/>
              <w:right w:val="nil"/>
            </w:tcBorders>
            <w:noWrap/>
            <w:vAlign w:val="bottom"/>
            <w:hideMark/>
          </w:tcPr>
          <w:p w14:paraId="14A41ADC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76A72018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04871F13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</w:tr>
      <w:tr w:rsidR="00E664F2" w:rsidRPr="00B85C27" w14:paraId="4FB8E7D1" w14:textId="77777777" w:rsidTr="00AB0912">
        <w:trPr>
          <w:trHeight w:val="255"/>
        </w:trPr>
        <w:tc>
          <w:tcPr>
            <w:tcW w:w="34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3B85A2" w14:textId="77777777" w:rsidR="00E664F2" w:rsidRPr="00524680" w:rsidRDefault="00E664F2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Hanging and folded or tied</w:t>
            </w:r>
          </w:p>
        </w:tc>
        <w:tc>
          <w:tcPr>
            <w:tcW w:w="1678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76827609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4 (13.3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05F71D7A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2 (6.7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74327B81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3 (10.0%)</w:t>
            </w:r>
          </w:p>
        </w:tc>
      </w:tr>
      <w:tr w:rsidR="00E664F2" w:rsidRPr="00B85C27" w14:paraId="0DDB3BA0" w14:textId="77777777" w:rsidTr="00AB0912">
        <w:trPr>
          <w:trHeight w:val="255"/>
        </w:trPr>
        <w:tc>
          <w:tcPr>
            <w:tcW w:w="34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A222C2" w14:textId="77777777" w:rsidR="00E664F2" w:rsidRPr="00524680" w:rsidRDefault="00E664F2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Hanging loose</w:t>
            </w:r>
          </w:p>
        </w:tc>
        <w:tc>
          <w:tcPr>
            <w:tcW w:w="1678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7E1C1A2E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25 (83.3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17254F46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23 (76.7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0D5EEDF3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21 (70.0%)</w:t>
            </w:r>
          </w:p>
        </w:tc>
      </w:tr>
      <w:tr w:rsidR="00E664F2" w:rsidRPr="00B85C27" w14:paraId="47A85E99" w14:textId="77777777" w:rsidTr="00AB0912">
        <w:trPr>
          <w:trHeight w:val="255"/>
        </w:trPr>
        <w:tc>
          <w:tcPr>
            <w:tcW w:w="3450" w:type="dxa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2E8B3361" w14:textId="77777777" w:rsidR="00E664F2" w:rsidRPr="00524680" w:rsidRDefault="00E664F2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Not hanging</w:t>
            </w:r>
          </w:p>
        </w:tc>
        <w:tc>
          <w:tcPr>
            <w:tcW w:w="1678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2D3EEA4E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1AF728C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2 (6.7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22CA5840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4 (13.3%)</w:t>
            </w:r>
          </w:p>
        </w:tc>
      </w:tr>
      <w:tr w:rsidR="00E664F2" w:rsidRPr="00B85C27" w14:paraId="0E278C66" w14:textId="77777777" w:rsidTr="00AB0912">
        <w:trPr>
          <w:trHeight w:val="255"/>
        </w:trPr>
        <w:tc>
          <w:tcPr>
            <w:tcW w:w="345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141FB23" w14:textId="77777777" w:rsidR="00E664F2" w:rsidRPr="00524680" w:rsidRDefault="00E664F2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Stored unpacked</w:t>
            </w:r>
          </w:p>
        </w:tc>
        <w:tc>
          <w:tcPr>
            <w:tcW w:w="167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B4C223C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 (3.3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2CA64AA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2 (6.7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98493D2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 (3.3%)</w:t>
            </w:r>
          </w:p>
        </w:tc>
      </w:tr>
      <w:tr w:rsidR="00E664F2" w:rsidRPr="00B85C27" w14:paraId="030A8D6A" w14:textId="77777777" w:rsidTr="00AB0912">
        <w:trPr>
          <w:trHeight w:val="300"/>
        </w:trPr>
        <w:tc>
          <w:tcPr>
            <w:tcW w:w="3450" w:type="dxa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1E41E5DF" w14:textId="77777777" w:rsidR="00E664F2" w:rsidRPr="00524680" w:rsidRDefault="00E664F2">
            <w:pPr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Type of sleeping space (if used)</w:t>
            </w:r>
          </w:p>
        </w:tc>
        <w:tc>
          <w:tcPr>
            <w:tcW w:w="167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1C540E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16D19832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01C87A5A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</w:tr>
      <w:tr w:rsidR="00E664F2" w:rsidRPr="00B85C27" w14:paraId="6F243116" w14:textId="77777777" w:rsidTr="00AB0912">
        <w:trPr>
          <w:trHeight w:val="300"/>
        </w:trPr>
        <w:tc>
          <w:tcPr>
            <w:tcW w:w="3450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46DFD042" w14:textId="77777777" w:rsidR="00E664F2" w:rsidRPr="00524680" w:rsidRDefault="00E664F2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Bed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456006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6 (53.3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67816F2A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9 (63.3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6B9285CE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21 (70.0%)</w:t>
            </w:r>
          </w:p>
        </w:tc>
      </w:tr>
      <w:tr w:rsidR="00E664F2" w:rsidRPr="00B85C27" w14:paraId="0574969A" w14:textId="77777777" w:rsidTr="00AB0912">
        <w:trPr>
          <w:trHeight w:val="300"/>
        </w:trPr>
        <w:tc>
          <w:tcPr>
            <w:tcW w:w="3450" w:type="dxa"/>
            <w:tcBorders>
              <w:top w:val="nil"/>
              <w:left w:val="nil"/>
              <w:bottom w:val="nil"/>
              <w:right w:val="single" w:sz="4" w:space="0" w:color="000000"/>
            </w:tcBorders>
            <w:vAlign w:val="center"/>
            <w:hideMark/>
          </w:tcPr>
          <w:p w14:paraId="5A7BFF91" w14:textId="77777777" w:rsidR="00E664F2" w:rsidRPr="00524680" w:rsidRDefault="00E664F2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Mattress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085123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5 (16.7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741DA865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4 (13.3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30D20E1F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3 (10.0%)</w:t>
            </w:r>
          </w:p>
        </w:tc>
      </w:tr>
      <w:tr w:rsidR="00E664F2" w:rsidRPr="00B85C27" w14:paraId="21725035" w14:textId="77777777" w:rsidTr="00AB0912">
        <w:trPr>
          <w:trHeight w:val="255"/>
        </w:trPr>
        <w:tc>
          <w:tcPr>
            <w:tcW w:w="345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noWrap/>
            <w:vAlign w:val="center"/>
            <w:hideMark/>
          </w:tcPr>
          <w:p w14:paraId="64C25587" w14:textId="77777777" w:rsidR="00E664F2" w:rsidRPr="00524680" w:rsidRDefault="00E664F2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Mat/ground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58161B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9 (30.0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6454B929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7 (23.3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2150524E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6 (20.0%)</w:t>
            </w:r>
          </w:p>
        </w:tc>
      </w:tr>
      <w:tr w:rsidR="00E664F2" w:rsidRPr="00B85C27" w14:paraId="706F149F" w14:textId="77777777" w:rsidTr="00AB0912">
        <w:trPr>
          <w:trHeight w:val="255"/>
        </w:trPr>
        <w:tc>
          <w:tcPr>
            <w:tcW w:w="3450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397BBAE0" w14:textId="77777777" w:rsidR="00E664F2" w:rsidRPr="00524680" w:rsidRDefault="00E664F2">
            <w:pPr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et users</w:t>
            </w:r>
          </w:p>
        </w:tc>
        <w:tc>
          <w:tcPr>
            <w:tcW w:w="167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BCF100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1D766DBC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635C8BE1" w14:textId="77777777" w:rsidR="00E664F2" w:rsidRPr="00524680" w:rsidRDefault="00E664F2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</w:tr>
      <w:tr w:rsidR="00E664F2" w:rsidRPr="00B85C27" w14:paraId="10CB84DD" w14:textId="77777777" w:rsidTr="00AB0912">
        <w:trPr>
          <w:trHeight w:val="255"/>
        </w:trPr>
        <w:tc>
          <w:tcPr>
            <w:tcW w:w="3450" w:type="dxa"/>
            <w:tcBorders>
              <w:top w:val="nil"/>
              <w:left w:val="nil"/>
              <w:bottom w:val="nil"/>
              <w:right w:val="single" w:sz="4" w:space="0" w:color="000000"/>
            </w:tcBorders>
            <w:vAlign w:val="center"/>
            <w:hideMark/>
          </w:tcPr>
          <w:p w14:paraId="70770874" w14:textId="77777777" w:rsidR="00E664F2" w:rsidRPr="00524680" w:rsidRDefault="00E664F2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Child(ren) only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8C2B2D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7 (23.3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14:paraId="19611985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7 (23.3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14:paraId="3D1CB153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5 (16.7%)</w:t>
            </w:r>
          </w:p>
        </w:tc>
      </w:tr>
      <w:tr w:rsidR="00E664F2" w:rsidRPr="00B85C27" w14:paraId="1AB206DF" w14:textId="77777777" w:rsidTr="00AB0912">
        <w:trPr>
          <w:trHeight w:val="255"/>
        </w:trPr>
        <w:tc>
          <w:tcPr>
            <w:tcW w:w="3450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6AB4BF3D" w14:textId="77777777" w:rsidR="00E664F2" w:rsidRPr="00524680" w:rsidRDefault="00E664F2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Child(ren) and adult(s)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1986C4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1 (36.7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14:paraId="7553CD7D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1 (36.7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14:paraId="2AFF2EC5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7 (23.3%)</w:t>
            </w:r>
          </w:p>
        </w:tc>
      </w:tr>
      <w:tr w:rsidR="00E664F2" w:rsidRPr="00B85C27" w14:paraId="7323726F" w14:textId="77777777" w:rsidTr="00AB0912">
        <w:trPr>
          <w:trHeight w:val="255"/>
        </w:trPr>
        <w:tc>
          <w:tcPr>
            <w:tcW w:w="3450" w:type="dxa"/>
            <w:tcBorders>
              <w:top w:val="nil"/>
              <w:left w:val="nil"/>
              <w:bottom w:val="single" w:sz="4" w:space="0" w:color="auto"/>
              <w:right w:val="single" w:sz="4" w:space="0" w:color="000000"/>
            </w:tcBorders>
            <w:noWrap/>
            <w:vAlign w:val="center"/>
            <w:hideMark/>
          </w:tcPr>
          <w:p w14:paraId="3ABE618B" w14:textId="77777777" w:rsidR="00E664F2" w:rsidRPr="00524680" w:rsidRDefault="00E664F2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Adult(s) only</w:t>
            </w:r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4B0E4BE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2 (40.0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14:paraId="01441F4D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2 (40.0%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D716B05" w14:textId="77777777" w:rsidR="00E664F2" w:rsidRPr="00524680" w:rsidRDefault="00E664F2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8 (60.0%)</w:t>
            </w:r>
          </w:p>
        </w:tc>
      </w:tr>
    </w:tbl>
    <w:p w14:paraId="61276300" w14:textId="32596E7B" w:rsidR="00F20564" w:rsidRPr="00524680" w:rsidRDefault="00F20564">
      <w:pPr>
        <w:rPr>
          <w:sz w:val="22"/>
          <w:szCs w:val="22"/>
        </w:rPr>
      </w:pPr>
      <w:r w:rsidRPr="00524680">
        <w:rPr>
          <w:i/>
          <w:sz w:val="22"/>
          <w:szCs w:val="22"/>
        </w:rPr>
        <w:t xml:space="preserve">Table 6: Reported </w:t>
      </w:r>
      <w:r w:rsidR="005705A2">
        <w:rPr>
          <w:i/>
          <w:sz w:val="22"/>
          <w:szCs w:val="22"/>
        </w:rPr>
        <w:t>u</w:t>
      </w:r>
      <w:r w:rsidRPr="00524680">
        <w:rPr>
          <w:i/>
          <w:sz w:val="22"/>
          <w:szCs w:val="22"/>
        </w:rPr>
        <w:t xml:space="preserve">se of </w:t>
      </w:r>
      <w:r w:rsidR="005705A2">
        <w:rPr>
          <w:i/>
          <w:sz w:val="22"/>
          <w:szCs w:val="22"/>
        </w:rPr>
        <w:t>c</w:t>
      </w:r>
      <w:r w:rsidRPr="00524680">
        <w:rPr>
          <w:i/>
          <w:sz w:val="22"/>
          <w:szCs w:val="22"/>
        </w:rPr>
        <w:t xml:space="preserve">ampaign </w:t>
      </w:r>
      <w:r w:rsidR="005705A2">
        <w:rPr>
          <w:i/>
          <w:sz w:val="22"/>
          <w:szCs w:val="22"/>
        </w:rPr>
        <w:t>n</w:t>
      </w:r>
      <w:r w:rsidRPr="00524680">
        <w:rPr>
          <w:i/>
          <w:sz w:val="22"/>
          <w:szCs w:val="22"/>
        </w:rPr>
        <w:t>ets</w:t>
      </w:r>
    </w:p>
    <w:tbl>
      <w:tblPr>
        <w:tblW w:w="9924" w:type="dxa"/>
        <w:tblInd w:w="-720" w:type="dxa"/>
        <w:tblLook w:val="04A0" w:firstRow="1" w:lastRow="0" w:firstColumn="1" w:lastColumn="0" w:noHBand="0" w:noVBand="1"/>
      </w:tblPr>
      <w:tblGrid>
        <w:gridCol w:w="4900"/>
        <w:gridCol w:w="1632"/>
        <w:gridCol w:w="1691"/>
        <w:gridCol w:w="1701"/>
      </w:tblGrid>
      <w:tr w:rsidR="00E06F9D" w:rsidRPr="00B85C27" w14:paraId="1EF3F68B" w14:textId="77777777" w:rsidTr="00AB0912">
        <w:trPr>
          <w:trHeight w:val="795"/>
        </w:trPr>
        <w:tc>
          <w:tcPr>
            <w:tcW w:w="490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B68D813" w14:textId="77777777" w:rsidR="00E06F9D" w:rsidRPr="00524680" w:rsidRDefault="00E06F9D">
            <w:pPr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60362DBD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 xml:space="preserve">First Round </w:t>
            </w:r>
          </w:p>
          <w:p w14:paraId="19858786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(12 months)</w:t>
            </w:r>
          </w:p>
          <w:p w14:paraId="32ACEDAE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 (%)</w:t>
            </w:r>
          </w:p>
        </w:tc>
        <w:tc>
          <w:tcPr>
            <w:tcW w:w="1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2F27096C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 xml:space="preserve">Second Round </w:t>
            </w:r>
          </w:p>
          <w:p w14:paraId="07A14C94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(24 months)</w:t>
            </w:r>
          </w:p>
          <w:p w14:paraId="52038329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 (%)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6BCB9AFA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 xml:space="preserve">Third Round </w:t>
            </w:r>
          </w:p>
          <w:p w14:paraId="7D0555EA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(36 months)</w:t>
            </w:r>
          </w:p>
          <w:p w14:paraId="50BDDDD4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 (%)</w:t>
            </w:r>
          </w:p>
        </w:tc>
      </w:tr>
      <w:tr w:rsidR="00E06F9D" w:rsidRPr="00B85C27" w14:paraId="4393A86A" w14:textId="77777777" w:rsidTr="00AB0912">
        <w:trPr>
          <w:trHeight w:val="255"/>
        </w:trPr>
        <w:tc>
          <w:tcPr>
            <w:tcW w:w="49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045F4E3" w14:textId="77777777" w:rsidR="00E06F9D" w:rsidRPr="00524680" w:rsidRDefault="00E06F9D">
            <w:pPr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Lagdo (IG2)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D05964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202429E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C299D1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E06F9D" w:rsidRPr="00B85C27" w14:paraId="4E1A6A04" w14:textId="77777777" w:rsidTr="00AB0912">
        <w:trPr>
          <w:trHeight w:val="255"/>
        </w:trPr>
        <w:tc>
          <w:tcPr>
            <w:tcW w:w="49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2B0BAE9" w14:textId="77777777" w:rsidR="00E06F9D" w:rsidRPr="00524680" w:rsidRDefault="00E06F9D">
            <w:pPr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Used last night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000000"/>
              <w:bottom w:val="nil"/>
              <w:right w:val="nil"/>
            </w:tcBorders>
            <w:vAlign w:val="center"/>
            <w:hideMark/>
          </w:tcPr>
          <w:p w14:paraId="20FF2C4D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691" w:type="dxa"/>
            <w:tcBorders>
              <w:top w:val="single" w:sz="4" w:space="0" w:color="auto"/>
              <w:left w:val="single" w:sz="4" w:space="0" w:color="000000"/>
              <w:bottom w:val="nil"/>
              <w:right w:val="nil"/>
            </w:tcBorders>
            <w:vAlign w:val="center"/>
            <w:hideMark/>
          </w:tcPr>
          <w:p w14:paraId="78534D87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000000"/>
              <w:bottom w:val="nil"/>
              <w:right w:val="nil"/>
            </w:tcBorders>
            <w:vAlign w:val="center"/>
            <w:hideMark/>
          </w:tcPr>
          <w:p w14:paraId="2ED21FCB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</w:tr>
      <w:tr w:rsidR="00E06F9D" w:rsidRPr="00B85C27" w14:paraId="3133EE1F" w14:textId="77777777" w:rsidTr="00AB0912">
        <w:trPr>
          <w:trHeight w:val="255"/>
        </w:trPr>
        <w:tc>
          <w:tcPr>
            <w:tcW w:w="4900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661E8ED" w14:textId="77777777" w:rsidR="00E06F9D" w:rsidRPr="00524680" w:rsidRDefault="00E06F9D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Last night</w:t>
            </w:r>
          </w:p>
        </w:tc>
        <w:tc>
          <w:tcPr>
            <w:tcW w:w="1632" w:type="dxa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000000"/>
            </w:tcBorders>
            <w:noWrap/>
            <w:vAlign w:val="center"/>
            <w:hideMark/>
          </w:tcPr>
          <w:p w14:paraId="5531C541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1 (70.0%)</w:t>
            </w:r>
          </w:p>
        </w:tc>
        <w:tc>
          <w:tcPr>
            <w:tcW w:w="169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noWrap/>
            <w:vAlign w:val="center"/>
            <w:hideMark/>
          </w:tcPr>
          <w:p w14:paraId="716943CC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2 (73.3%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000000"/>
              <w:right w:val="nil"/>
            </w:tcBorders>
            <w:noWrap/>
            <w:vAlign w:val="center"/>
            <w:hideMark/>
          </w:tcPr>
          <w:p w14:paraId="6E5AEC9B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1 (70.0%)</w:t>
            </w:r>
          </w:p>
        </w:tc>
      </w:tr>
      <w:tr w:rsidR="00E06F9D" w:rsidRPr="00B85C27" w14:paraId="3D6CF221" w14:textId="77777777" w:rsidTr="00AB0912">
        <w:trPr>
          <w:trHeight w:val="255"/>
        </w:trPr>
        <w:tc>
          <w:tcPr>
            <w:tcW w:w="4900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3042DFD3" w14:textId="77777777" w:rsidR="00E06F9D" w:rsidRPr="00524680" w:rsidRDefault="00E06F9D">
            <w:pPr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Used last week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915CD9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691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33A3B757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2ABD5B86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</w:tr>
      <w:tr w:rsidR="00E06F9D" w:rsidRPr="00B85C27" w14:paraId="5E1E9B5A" w14:textId="77777777" w:rsidTr="00AB0912">
        <w:trPr>
          <w:trHeight w:val="255"/>
        </w:trPr>
        <w:tc>
          <w:tcPr>
            <w:tcW w:w="4900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1791BCA6" w14:textId="77777777" w:rsidR="00E06F9D" w:rsidRPr="00524680" w:rsidRDefault="00E06F9D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Every night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FEEBEB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21 (70.0%)</w:t>
            </w:r>
          </w:p>
        </w:tc>
        <w:tc>
          <w:tcPr>
            <w:tcW w:w="1691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6AAD7860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4 (46.7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EFEB32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7 (56.7%)</w:t>
            </w:r>
          </w:p>
        </w:tc>
      </w:tr>
      <w:tr w:rsidR="00E06F9D" w:rsidRPr="00B85C27" w14:paraId="5677AC74" w14:textId="77777777" w:rsidTr="00AB0912">
        <w:trPr>
          <w:trHeight w:val="300"/>
        </w:trPr>
        <w:tc>
          <w:tcPr>
            <w:tcW w:w="4900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573AC2C1" w14:textId="77777777" w:rsidR="00E06F9D" w:rsidRPr="00524680" w:rsidRDefault="00E06F9D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lastRenderedPageBreak/>
              <w:t>Most nights (5-6 nights)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4E5802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 (3.3%)</w:t>
            </w:r>
          </w:p>
        </w:tc>
        <w:tc>
          <w:tcPr>
            <w:tcW w:w="1691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4C92FBCC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9 (30.0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D2AE5B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3 (10.0%)</w:t>
            </w:r>
          </w:p>
        </w:tc>
      </w:tr>
      <w:tr w:rsidR="00E06F9D" w:rsidRPr="00B85C27" w14:paraId="7D8701FA" w14:textId="77777777" w:rsidTr="00AB0912">
        <w:trPr>
          <w:trHeight w:val="300"/>
        </w:trPr>
        <w:tc>
          <w:tcPr>
            <w:tcW w:w="4900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481FBE59" w14:textId="77777777" w:rsidR="00E06F9D" w:rsidRPr="00524680" w:rsidRDefault="00E06F9D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Some nights (1-4 nights)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D63EDE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691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2A3678A8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3 (10.0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BF8CBE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2 (6.7%)</w:t>
            </w:r>
          </w:p>
        </w:tc>
      </w:tr>
      <w:tr w:rsidR="00E06F9D" w:rsidRPr="00B85C27" w14:paraId="6D2E2696" w14:textId="77777777" w:rsidTr="00AB0912">
        <w:trPr>
          <w:trHeight w:val="300"/>
        </w:trPr>
        <w:tc>
          <w:tcPr>
            <w:tcW w:w="4900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3F63D36C" w14:textId="77777777" w:rsidR="00E06F9D" w:rsidRPr="00524680" w:rsidRDefault="00E06F9D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Not used last week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B2BCF5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6 (20.0%)</w:t>
            </w:r>
          </w:p>
        </w:tc>
        <w:tc>
          <w:tcPr>
            <w:tcW w:w="1691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2B080455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4 (13.3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9AF822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8 (26.7%)</w:t>
            </w:r>
          </w:p>
        </w:tc>
      </w:tr>
      <w:tr w:rsidR="00E06F9D" w:rsidRPr="00B85C27" w14:paraId="5EB86CD9" w14:textId="77777777" w:rsidTr="00AB0912">
        <w:trPr>
          <w:trHeight w:val="255"/>
        </w:trPr>
        <w:tc>
          <w:tcPr>
            <w:tcW w:w="49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noWrap/>
            <w:vAlign w:val="center"/>
            <w:hideMark/>
          </w:tcPr>
          <w:p w14:paraId="1E8B3A9C" w14:textId="77777777" w:rsidR="00E06F9D" w:rsidRPr="00524680" w:rsidRDefault="00E06F9D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Never used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E543EB9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2 (6.7%)</w:t>
            </w:r>
          </w:p>
        </w:tc>
        <w:tc>
          <w:tcPr>
            <w:tcW w:w="16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000000"/>
            </w:tcBorders>
            <w:noWrap/>
            <w:vAlign w:val="center"/>
            <w:hideMark/>
          </w:tcPr>
          <w:p w14:paraId="60F7270E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4A23ADA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0 (0.0%)</w:t>
            </w:r>
          </w:p>
        </w:tc>
      </w:tr>
      <w:tr w:rsidR="00E06F9D" w:rsidRPr="00B85C27" w14:paraId="55634002" w14:textId="77777777" w:rsidTr="00AB0912">
        <w:trPr>
          <w:trHeight w:val="255"/>
        </w:trPr>
        <w:tc>
          <w:tcPr>
            <w:tcW w:w="4900" w:type="dxa"/>
            <w:tcBorders>
              <w:top w:val="nil"/>
              <w:left w:val="nil"/>
              <w:bottom w:val="nil"/>
              <w:right w:val="single" w:sz="4" w:space="0" w:color="000000"/>
            </w:tcBorders>
            <w:vAlign w:val="center"/>
            <w:hideMark/>
          </w:tcPr>
          <w:p w14:paraId="6434AEC0" w14:textId="77777777" w:rsidR="00E06F9D" w:rsidRPr="00524680" w:rsidRDefault="00E06F9D">
            <w:pPr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Seasonal use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420E77F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691" w:type="dxa"/>
            <w:tcBorders>
              <w:top w:val="nil"/>
              <w:left w:val="single" w:sz="4" w:space="0" w:color="000000"/>
              <w:bottom w:val="nil"/>
              <w:right w:val="nil"/>
            </w:tcBorders>
            <w:vAlign w:val="center"/>
            <w:hideMark/>
          </w:tcPr>
          <w:p w14:paraId="0D5DD49F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vAlign w:val="center"/>
            <w:hideMark/>
          </w:tcPr>
          <w:p w14:paraId="63B2974D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</w:tr>
      <w:tr w:rsidR="00E06F9D" w:rsidRPr="00B85C27" w14:paraId="54220A12" w14:textId="77777777" w:rsidTr="00AB0912">
        <w:trPr>
          <w:trHeight w:val="255"/>
        </w:trPr>
        <w:tc>
          <w:tcPr>
            <w:tcW w:w="4900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5B9B812A" w14:textId="77777777" w:rsidR="00E06F9D" w:rsidRPr="00524680" w:rsidRDefault="00E06F9D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Equally in rainy and dry seasons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77B70C6F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4 (80.0%)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4464F8E8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8 (93.3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ADBC69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5 (83.3%)</w:t>
            </w:r>
          </w:p>
        </w:tc>
      </w:tr>
      <w:tr w:rsidR="00E06F9D" w:rsidRPr="00B85C27" w14:paraId="12EEBCFD" w14:textId="77777777" w:rsidTr="00AB0912">
        <w:trPr>
          <w:trHeight w:val="255"/>
        </w:trPr>
        <w:tc>
          <w:tcPr>
            <w:tcW w:w="4900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38E92D2E" w14:textId="77777777" w:rsidR="00E06F9D" w:rsidRPr="00524680" w:rsidRDefault="00E06F9D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Mainly rainy season, sometimes also dry season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647712FA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 (6.7%)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471FF5C9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 (6.7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24E840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 (6.7%)</w:t>
            </w:r>
          </w:p>
        </w:tc>
      </w:tr>
      <w:tr w:rsidR="00E06F9D" w:rsidRPr="00B85C27" w14:paraId="7BF83452" w14:textId="77777777" w:rsidTr="00AB0912">
        <w:trPr>
          <w:trHeight w:val="255"/>
        </w:trPr>
        <w:tc>
          <w:tcPr>
            <w:tcW w:w="4900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6BD4F24D" w14:textId="77777777" w:rsidR="00E06F9D" w:rsidRPr="00524680" w:rsidRDefault="00E06F9D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Rainy season only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63605D3F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 (3.3%)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02E61BAC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C04A88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 (10.0%)</w:t>
            </w:r>
          </w:p>
        </w:tc>
      </w:tr>
      <w:tr w:rsidR="00E06F9D" w:rsidRPr="00B85C27" w14:paraId="36D8CBE3" w14:textId="77777777" w:rsidTr="00AB0912">
        <w:trPr>
          <w:trHeight w:val="255"/>
        </w:trPr>
        <w:tc>
          <w:tcPr>
            <w:tcW w:w="4900" w:type="dxa"/>
            <w:tcBorders>
              <w:top w:val="nil"/>
              <w:left w:val="nil"/>
              <w:bottom w:val="nil"/>
              <w:right w:val="single" w:sz="4" w:space="0" w:color="000000"/>
            </w:tcBorders>
            <w:vAlign w:val="center"/>
            <w:hideMark/>
          </w:tcPr>
          <w:p w14:paraId="7BFC3ABA" w14:textId="77777777" w:rsidR="00E06F9D" w:rsidRPr="00524680" w:rsidRDefault="00E06F9D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Mainly in dry season</w:t>
            </w:r>
          </w:p>
        </w:tc>
        <w:tc>
          <w:tcPr>
            <w:tcW w:w="16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1665E50A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5E1060A9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35591DCB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</w:tr>
      <w:tr w:rsidR="00E06F9D" w:rsidRPr="00B85C27" w14:paraId="2D5BF53E" w14:textId="77777777" w:rsidTr="00AB0912">
        <w:trPr>
          <w:trHeight w:val="255"/>
        </w:trPr>
        <w:tc>
          <w:tcPr>
            <w:tcW w:w="4900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3612A6D2" w14:textId="77777777" w:rsidR="00E06F9D" w:rsidRPr="00524680" w:rsidRDefault="00E06F9D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Not used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04969A96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 (6.7%)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20B52D3C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9507E0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</w:tr>
      <w:tr w:rsidR="00E06F9D" w:rsidRPr="00B85C27" w14:paraId="077FE425" w14:textId="77777777" w:rsidTr="00AB0912">
        <w:trPr>
          <w:trHeight w:val="255"/>
        </w:trPr>
        <w:tc>
          <w:tcPr>
            <w:tcW w:w="49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noWrap/>
            <w:vAlign w:val="center"/>
            <w:hideMark/>
          </w:tcPr>
          <w:p w14:paraId="3BDC0F56" w14:textId="77777777" w:rsidR="00E06F9D" w:rsidRPr="00524680" w:rsidRDefault="00E06F9D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Don’t know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0445187C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 (3.3%)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69C8F009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AD82CD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</w:tr>
      <w:tr w:rsidR="00E06F9D" w:rsidRPr="00B85C27" w14:paraId="461DF751" w14:textId="77777777" w:rsidTr="00AB0912">
        <w:trPr>
          <w:trHeight w:val="255"/>
        </w:trPr>
        <w:tc>
          <w:tcPr>
            <w:tcW w:w="4900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060019C" w14:textId="77777777" w:rsidR="00E06F9D" w:rsidRPr="00524680" w:rsidRDefault="00E06F9D">
            <w:pPr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Pitoa (DNP)</w:t>
            </w:r>
          </w:p>
        </w:tc>
        <w:tc>
          <w:tcPr>
            <w:tcW w:w="1632" w:type="dxa"/>
            <w:tcBorders>
              <w:top w:val="single" w:sz="4" w:space="0" w:color="000000"/>
              <w:left w:val="nil"/>
              <w:bottom w:val="nil"/>
              <w:right w:val="nil"/>
            </w:tcBorders>
            <w:vAlign w:val="center"/>
            <w:hideMark/>
          </w:tcPr>
          <w:p w14:paraId="0E2A90EC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69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20659A5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70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8A9D35B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E06F9D" w:rsidRPr="00B85C27" w14:paraId="70469799" w14:textId="77777777" w:rsidTr="00AB0912">
        <w:trPr>
          <w:trHeight w:val="255"/>
        </w:trPr>
        <w:tc>
          <w:tcPr>
            <w:tcW w:w="49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A5AD2E" w14:textId="77777777" w:rsidR="00E06F9D" w:rsidRPr="00524680" w:rsidRDefault="00E06F9D">
            <w:pPr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Used last night</w:t>
            </w:r>
          </w:p>
        </w:tc>
        <w:tc>
          <w:tcPr>
            <w:tcW w:w="1632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vAlign w:val="center"/>
            <w:hideMark/>
          </w:tcPr>
          <w:p w14:paraId="1CF16D85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single" w:sz="4" w:space="0" w:color="000000"/>
            </w:tcBorders>
            <w:vAlign w:val="center"/>
            <w:hideMark/>
          </w:tcPr>
          <w:p w14:paraId="75033672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4C96EC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</w:tr>
      <w:tr w:rsidR="00E06F9D" w:rsidRPr="00B85C27" w14:paraId="5FE417EC" w14:textId="77777777" w:rsidTr="00AB0912">
        <w:trPr>
          <w:trHeight w:val="300"/>
        </w:trPr>
        <w:tc>
          <w:tcPr>
            <w:tcW w:w="4900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F32CDCE" w14:textId="77777777" w:rsidR="00E06F9D" w:rsidRPr="00524680" w:rsidRDefault="00E06F9D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Last night</w:t>
            </w:r>
          </w:p>
        </w:tc>
        <w:tc>
          <w:tcPr>
            <w:tcW w:w="1632" w:type="dxa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000000"/>
            </w:tcBorders>
            <w:noWrap/>
            <w:vAlign w:val="center"/>
            <w:hideMark/>
          </w:tcPr>
          <w:p w14:paraId="3B0E302D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9 (96.7%)</w:t>
            </w:r>
          </w:p>
        </w:tc>
        <w:tc>
          <w:tcPr>
            <w:tcW w:w="169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noWrap/>
            <w:vAlign w:val="center"/>
            <w:hideMark/>
          </w:tcPr>
          <w:p w14:paraId="2A5B0E1C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5 (83.3%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000000"/>
              <w:right w:val="nil"/>
            </w:tcBorders>
            <w:noWrap/>
            <w:vAlign w:val="center"/>
            <w:hideMark/>
          </w:tcPr>
          <w:p w14:paraId="023900E6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7 (56.7%)</w:t>
            </w:r>
          </w:p>
        </w:tc>
      </w:tr>
      <w:tr w:rsidR="00E06F9D" w:rsidRPr="00B85C27" w14:paraId="51493484" w14:textId="77777777" w:rsidTr="00AB0912">
        <w:trPr>
          <w:trHeight w:val="300"/>
        </w:trPr>
        <w:tc>
          <w:tcPr>
            <w:tcW w:w="49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C76A48F" w14:textId="77777777" w:rsidR="00E06F9D" w:rsidRPr="00524680" w:rsidRDefault="00E06F9D">
            <w:pPr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Used last week</w:t>
            </w:r>
          </w:p>
        </w:tc>
        <w:tc>
          <w:tcPr>
            <w:tcW w:w="1632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vAlign w:val="center"/>
            <w:hideMark/>
          </w:tcPr>
          <w:p w14:paraId="7E93DB09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single" w:sz="4" w:space="0" w:color="000000"/>
            </w:tcBorders>
            <w:vAlign w:val="center"/>
            <w:hideMark/>
          </w:tcPr>
          <w:p w14:paraId="0946E75A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14:paraId="00261D93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</w:tr>
      <w:tr w:rsidR="00E06F9D" w:rsidRPr="00B85C27" w14:paraId="310D275F" w14:textId="77777777" w:rsidTr="00AB0912">
        <w:trPr>
          <w:trHeight w:val="300"/>
        </w:trPr>
        <w:tc>
          <w:tcPr>
            <w:tcW w:w="4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709AED" w14:textId="77777777" w:rsidR="00E06F9D" w:rsidRPr="00524680" w:rsidRDefault="00E06F9D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Every night</w:t>
            </w:r>
          </w:p>
        </w:tc>
        <w:tc>
          <w:tcPr>
            <w:tcW w:w="16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7AF43855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26 (86.7%)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0622049A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7 (56.7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6217405D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3 (43.3%)</w:t>
            </w:r>
          </w:p>
        </w:tc>
      </w:tr>
      <w:tr w:rsidR="00E06F9D" w:rsidRPr="00B85C27" w14:paraId="4AD51FFC" w14:textId="77777777" w:rsidTr="00AB0912">
        <w:trPr>
          <w:trHeight w:val="300"/>
        </w:trPr>
        <w:tc>
          <w:tcPr>
            <w:tcW w:w="4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AC3D74" w14:textId="77777777" w:rsidR="00E06F9D" w:rsidRPr="00524680" w:rsidRDefault="00E06F9D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Most nights (5-6 nights)</w:t>
            </w:r>
          </w:p>
        </w:tc>
        <w:tc>
          <w:tcPr>
            <w:tcW w:w="16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4ABE7217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072BCC3A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5 (16.7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364687D1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4 (13.3%)</w:t>
            </w:r>
          </w:p>
        </w:tc>
      </w:tr>
      <w:tr w:rsidR="00E06F9D" w:rsidRPr="00B85C27" w14:paraId="2B068ECB" w14:textId="77777777" w:rsidTr="00AB0912">
        <w:trPr>
          <w:trHeight w:val="300"/>
        </w:trPr>
        <w:tc>
          <w:tcPr>
            <w:tcW w:w="4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38F630" w14:textId="77777777" w:rsidR="00E06F9D" w:rsidRPr="00524680" w:rsidRDefault="00E06F9D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Some nights (1-4 nights)</w:t>
            </w:r>
          </w:p>
        </w:tc>
        <w:tc>
          <w:tcPr>
            <w:tcW w:w="16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3D498201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3 (10.0%)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480D2FDD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4 (13.3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3CF20069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5 (16.7%)</w:t>
            </w:r>
          </w:p>
        </w:tc>
      </w:tr>
      <w:tr w:rsidR="00E06F9D" w:rsidRPr="00B85C27" w14:paraId="4F88C848" w14:textId="77777777" w:rsidTr="00AB0912">
        <w:trPr>
          <w:trHeight w:val="255"/>
        </w:trPr>
        <w:tc>
          <w:tcPr>
            <w:tcW w:w="4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A0C2A3" w14:textId="77777777" w:rsidR="00E06F9D" w:rsidRPr="00524680" w:rsidRDefault="00E06F9D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Not used last week</w:t>
            </w:r>
          </w:p>
        </w:tc>
        <w:tc>
          <w:tcPr>
            <w:tcW w:w="16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7357A63A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 (3.3%)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0490F60F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2 (6.7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483C6202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6 (20.0%)</w:t>
            </w:r>
          </w:p>
        </w:tc>
      </w:tr>
      <w:tr w:rsidR="00E06F9D" w:rsidRPr="00B85C27" w14:paraId="4113A29B" w14:textId="77777777" w:rsidTr="00AB0912">
        <w:trPr>
          <w:trHeight w:val="255"/>
        </w:trPr>
        <w:tc>
          <w:tcPr>
            <w:tcW w:w="4900" w:type="dxa"/>
            <w:tcBorders>
              <w:top w:val="nil"/>
              <w:left w:val="nil"/>
              <w:bottom w:val="single" w:sz="4" w:space="0" w:color="000000"/>
              <w:right w:val="nil"/>
            </w:tcBorders>
            <w:noWrap/>
            <w:vAlign w:val="center"/>
            <w:hideMark/>
          </w:tcPr>
          <w:p w14:paraId="4D785F07" w14:textId="77777777" w:rsidR="00E06F9D" w:rsidRPr="00524680" w:rsidRDefault="00E06F9D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Never used</w:t>
            </w:r>
          </w:p>
        </w:tc>
        <w:tc>
          <w:tcPr>
            <w:tcW w:w="1632" w:type="dxa"/>
            <w:tcBorders>
              <w:top w:val="nil"/>
              <w:left w:val="single" w:sz="4" w:space="0" w:color="000000"/>
              <w:bottom w:val="single" w:sz="4" w:space="0" w:color="auto"/>
              <w:right w:val="single" w:sz="4" w:space="0" w:color="000000"/>
            </w:tcBorders>
            <w:noWrap/>
            <w:vAlign w:val="center"/>
            <w:hideMark/>
          </w:tcPr>
          <w:p w14:paraId="1DE26676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691" w:type="dxa"/>
            <w:tcBorders>
              <w:top w:val="nil"/>
              <w:left w:val="nil"/>
              <w:bottom w:val="single" w:sz="4" w:space="0" w:color="auto"/>
              <w:right w:val="single" w:sz="4" w:space="0" w:color="000000"/>
            </w:tcBorders>
            <w:noWrap/>
            <w:vAlign w:val="center"/>
            <w:hideMark/>
          </w:tcPr>
          <w:p w14:paraId="11818B52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 (3.3%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1CA8316" w14:textId="77777777" w:rsidR="00E06F9D" w:rsidRPr="00524680" w:rsidRDefault="00E06F9D">
            <w:pPr>
              <w:jc w:val="center"/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1 (3.3%)</w:t>
            </w:r>
          </w:p>
        </w:tc>
      </w:tr>
      <w:tr w:rsidR="00E06F9D" w:rsidRPr="00B85C27" w14:paraId="0D44B8F2" w14:textId="77777777" w:rsidTr="00AB0912">
        <w:trPr>
          <w:trHeight w:val="255"/>
        </w:trPr>
        <w:tc>
          <w:tcPr>
            <w:tcW w:w="4900" w:type="dxa"/>
            <w:tcBorders>
              <w:top w:val="nil"/>
              <w:left w:val="nil"/>
              <w:bottom w:val="nil"/>
              <w:right w:val="single" w:sz="4" w:space="0" w:color="000000"/>
            </w:tcBorders>
            <w:vAlign w:val="center"/>
            <w:hideMark/>
          </w:tcPr>
          <w:p w14:paraId="2951F651" w14:textId="77777777" w:rsidR="00E06F9D" w:rsidRPr="00524680" w:rsidRDefault="00E06F9D">
            <w:pPr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Seasonal use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8634B61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69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244FACCB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FA4B872" w14:textId="77777777" w:rsidR="00E06F9D" w:rsidRPr="00524680" w:rsidRDefault="00E06F9D">
            <w:pPr>
              <w:jc w:val="center"/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</w:tr>
      <w:tr w:rsidR="00E06F9D" w:rsidRPr="00B85C27" w14:paraId="133E3D0E" w14:textId="77777777" w:rsidTr="00AB0912">
        <w:trPr>
          <w:trHeight w:val="255"/>
        </w:trPr>
        <w:tc>
          <w:tcPr>
            <w:tcW w:w="4900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2077D2FD" w14:textId="77777777" w:rsidR="00E06F9D" w:rsidRPr="00524680" w:rsidRDefault="00E06F9D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Equally in rainy and dry seasons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2FE5FACB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9 (96.7%)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24D31125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4 (80.0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457249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6 (86.7%)</w:t>
            </w:r>
          </w:p>
        </w:tc>
      </w:tr>
      <w:tr w:rsidR="00E06F9D" w:rsidRPr="00B85C27" w14:paraId="1D444F53" w14:textId="77777777" w:rsidTr="00AB0912">
        <w:trPr>
          <w:trHeight w:val="255"/>
        </w:trPr>
        <w:tc>
          <w:tcPr>
            <w:tcW w:w="4900" w:type="dxa"/>
            <w:tcBorders>
              <w:top w:val="nil"/>
              <w:left w:val="nil"/>
              <w:bottom w:val="nil"/>
              <w:right w:val="single" w:sz="4" w:space="0" w:color="000000"/>
            </w:tcBorders>
            <w:vAlign w:val="center"/>
            <w:hideMark/>
          </w:tcPr>
          <w:p w14:paraId="55B8F017" w14:textId="77777777" w:rsidR="00E06F9D" w:rsidRPr="00524680" w:rsidRDefault="00E06F9D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Mainly rainy season, sometimes also dry season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32DF906D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45B478EB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8FA89D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</w:tr>
      <w:tr w:rsidR="00E06F9D" w:rsidRPr="00B85C27" w14:paraId="6ABE6D48" w14:textId="77777777" w:rsidTr="00AB0912">
        <w:trPr>
          <w:trHeight w:val="255"/>
        </w:trPr>
        <w:tc>
          <w:tcPr>
            <w:tcW w:w="4900" w:type="dxa"/>
            <w:tcBorders>
              <w:top w:val="nil"/>
              <w:left w:val="nil"/>
              <w:bottom w:val="nil"/>
              <w:right w:val="single" w:sz="4" w:space="0" w:color="000000"/>
            </w:tcBorders>
            <w:vAlign w:val="center"/>
            <w:hideMark/>
          </w:tcPr>
          <w:p w14:paraId="60A3F725" w14:textId="77777777" w:rsidR="00E06F9D" w:rsidRPr="00524680" w:rsidRDefault="00E06F9D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Rainy season only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0D4D3809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 (3.3%)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666B72D4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 (16.7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212CBF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 (13.3%)</w:t>
            </w:r>
          </w:p>
        </w:tc>
      </w:tr>
      <w:tr w:rsidR="00E06F9D" w:rsidRPr="00B85C27" w14:paraId="7AD95F9D" w14:textId="77777777" w:rsidTr="00AB0912">
        <w:trPr>
          <w:trHeight w:val="255"/>
        </w:trPr>
        <w:tc>
          <w:tcPr>
            <w:tcW w:w="4900" w:type="dxa"/>
            <w:tcBorders>
              <w:top w:val="nil"/>
              <w:left w:val="nil"/>
              <w:bottom w:val="nil"/>
              <w:right w:val="single" w:sz="4" w:space="0" w:color="000000"/>
            </w:tcBorders>
            <w:vAlign w:val="center"/>
            <w:hideMark/>
          </w:tcPr>
          <w:p w14:paraId="26735174" w14:textId="77777777" w:rsidR="00E06F9D" w:rsidRPr="00524680" w:rsidRDefault="00E06F9D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lastRenderedPageBreak/>
              <w:t>Mainly in dry season</w:t>
            </w:r>
          </w:p>
        </w:tc>
        <w:tc>
          <w:tcPr>
            <w:tcW w:w="16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31089101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30AFA03E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5CA32BEF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</w:tr>
      <w:tr w:rsidR="00E06F9D" w:rsidRPr="00B85C27" w14:paraId="48A8CA6C" w14:textId="77777777" w:rsidTr="00AB0912">
        <w:trPr>
          <w:trHeight w:val="300"/>
        </w:trPr>
        <w:tc>
          <w:tcPr>
            <w:tcW w:w="4900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00360A8B" w14:textId="77777777" w:rsidR="00E06F9D" w:rsidRPr="00524680" w:rsidRDefault="00E06F9D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Not used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343F1764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73712733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 (3.3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F9CFE1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</w:tr>
      <w:tr w:rsidR="00E06F9D" w:rsidRPr="00B85C27" w14:paraId="51B704B9" w14:textId="77777777" w:rsidTr="00AB0912">
        <w:trPr>
          <w:trHeight w:val="300"/>
        </w:trPr>
        <w:tc>
          <w:tcPr>
            <w:tcW w:w="49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E6A695A" w14:textId="77777777" w:rsidR="00E06F9D" w:rsidRPr="00524680" w:rsidRDefault="00E06F9D">
            <w:pPr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kern w:val="0"/>
                <w:sz w:val="22"/>
                <w:szCs w:val="22"/>
                <w14:ligatures w14:val="none"/>
              </w:rPr>
              <w:t>Don’t know</w:t>
            </w:r>
          </w:p>
        </w:tc>
        <w:tc>
          <w:tcPr>
            <w:tcW w:w="1632" w:type="dxa"/>
            <w:tcBorders>
              <w:top w:val="nil"/>
              <w:left w:val="single" w:sz="4" w:space="0" w:color="000000"/>
              <w:bottom w:val="single" w:sz="4" w:space="0" w:color="auto"/>
              <w:right w:val="single" w:sz="4" w:space="0" w:color="000000"/>
            </w:tcBorders>
            <w:noWrap/>
            <w:vAlign w:val="center"/>
            <w:hideMark/>
          </w:tcPr>
          <w:p w14:paraId="23586C8D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691" w:type="dxa"/>
            <w:tcBorders>
              <w:top w:val="nil"/>
              <w:left w:val="nil"/>
              <w:bottom w:val="single" w:sz="4" w:space="0" w:color="auto"/>
              <w:right w:val="single" w:sz="4" w:space="0" w:color="000000"/>
            </w:tcBorders>
            <w:noWrap/>
            <w:vAlign w:val="center"/>
            <w:hideMark/>
          </w:tcPr>
          <w:p w14:paraId="1249224F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AB5F64F" w14:textId="77777777" w:rsidR="00E06F9D" w:rsidRPr="00524680" w:rsidRDefault="00E06F9D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</w:tr>
    </w:tbl>
    <w:p w14:paraId="6AC15EA5" w14:textId="433D9D56" w:rsidR="00F20564" w:rsidRPr="00524680" w:rsidRDefault="00F20564">
      <w:pPr>
        <w:rPr>
          <w:i/>
          <w:sz w:val="22"/>
          <w:szCs w:val="22"/>
        </w:rPr>
      </w:pPr>
      <w:r w:rsidRPr="00524680">
        <w:rPr>
          <w:i/>
          <w:sz w:val="22"/>
          <w:szCs w:val="22"/>
        </w:rPr>
        <w:t xml:space="preserve">Table 7: Reported </w:t>
      </w:r>
      <w:r w:rsidR="005705A2">
        <w:rPr>
          <w:i/>
          <w:iCs/>
          <w:sz w:val="22"/>
          <w:szCs w:val="22"/>
        </w:rPr>
        <w:t>w</w:t>
      </w:r>
      <w:r w:rsidRPr="00524680">
        <w:rPr>
          <w:i/>
          <w:iCs/>
          <w:sz w:val="22"/>
          <w:szCs w:val="22"/>
        </w:rPr>
        <w:t>ashing</w:t>
      </w:r>
      <w:r w:rsidRPr="00524680">
        <w:rPr>
          <w:i/>
          <w:sz w:val="22"/>
          <w:szCs w:val="22"/>
        </w:rPr>
        <w:t xml:space="preserve"> of </w:t>
      </w:r>
      <w:r w:rsidR="005705A2">
        <w:rPr>
          <w:i/>
          <w:iCs/>
          <w:sz w:val="22"/>
          <w:szCs w:val="22"/>
        </w:rPr>
        <w:t>c</w:t>
      </w:r>
      <w:r w:rsidRPr="00524680">
        <w:rPr>
          <w:i/>
          <w:iCs/>
          <w:sz w:val="22"/>
          <w:szCs w:val="22"/>
        </w:rPr>
        <w:t xml:space="preserve">ampaign </w:t>
      </w:r>
      <w:r w:rsidR="005705A2">
        <w:rPr>
          <w:i/>
          <w:iCs/>
          <w:sz w:val="22"/>
          <w:szCs w:val="22"/>
        </w:rPr>
        <w:t>n</w:t>
      </w:r>
      <w:r w:rsidRPr="00524680">
        <w:rPr>
          <w:i/>
          <w:iCs/>
          <w:sz w:val="22"/>
          <w:szCs w:val="22"/>
        </w:rPr>
        <w:t>ets</w:t>
      </w:r>
    </w:p>
    <w:tbl>
      <w:tblPr>
        <w:tblW w:w="11003" w:type="dxa"/>
        <w:tblInd w:w="-1170" w:type="dxa"/>
        <w:tblLook w:val="04A0" w:firstRow="1" w:lastRow="0" w:firstColumn="1" w:lastColumn="0" w:noHBand="0" w:noVBand="1"/>
      </w:tblPr>
      <w:tblGrid>
        <w:gridCol w:w="5423"/>
        <w:gridCol w:w="1860"/>
        <w:gridCol w:w="1860"/>
        <w:gridCol w:w="1860"/>
      </w:tblGrid>
      <w:tr w:rsidR="000A6B29" w:rsidRPr="00B85C27" w14:paraId="1D212151" w14:textId="77777777" w:rsidTr="00AB0912">
        <w:trPr>
          <w:trHeight w:val="780"/>
        </w:trPr>
        <w:tc>
          <w:tcPr>
            <w:tcW w:w="542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70DBEC6E" w14:textId="77777777" w:rsidR="00B92F22" w:rsidRPr="00524680" w:rsidRDefault="00B92F22">
            <w:pPr>
              <w:rPr>
                <w:rFonts w:eastAsia="Times New Roman" w:cs="Times New Roman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8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400A1E9D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 xml:space="preserve">First Round </w:t>
            </w:r>
          </w:p>
          <w:p w14:paraId="5F45412E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(12 months)</w:t>
            </w:r>
          </w:p>
          <w:p w14:paraId="7EE25ADF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 (%)</w:t>
            </w:r>
          </w:p>
        </w:tc>
        <w:tc>
          <w:tcPr>
            <w:tcW w:w="18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4CC5230F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 xml:space="preserve">Second Round </w:t>
            </w:r>
          </w:p>
          <w:p w14:paraId="41DECEA4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(24 months)</w:t>
            </w:r>
          </w:p>
          <w:p w14:paraId="1BAA3B67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 (%)</w:t>
            </w:r>
          </w:p>
        </w:tc>
        <w:tc>
          <w:tcPr>
            <w:tcW w:w="18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6CB59F61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 xml:space="preserve">Third Round </w:t>
            </w:r>
          </w:p>
          <w:p w14:paraId="0EB03897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(36 months)</w:t>
            </w:r>
          </w:p>
          <w:p w14:paraId="19779F26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 (%)</w:t>
            </w:r>
          </w:p>
        </w:tc>
      </w:tr>
      <w:tr w:rsidR="00BF0B71" w:rsidRPr="00B85C27" w14:paraId="0A6CD15E" w14:textId="77777777" w:rsidTr="00AB0912">
        <w:trPr>
          <w:trHeight w:val="300"/>
        </w:trPr>
        <w:tc>
          <w:tcPr>
            <w:tcW w:w="542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B07CFDC" w14:textId="77777777" w:rsidR="00B92F22" w:rsidRPr="00524680" w:rsidRDefault="00B92F22">
            <w:pPr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Lagdo (IG2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BDDD94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FEA2227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42CEC2A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BF0B71" w:rsidRPr="00B85C27" w14:paraId="6D91D2CB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A8A8EA" w14:textId="77777777" w:rsidR="00B92F22" w:rsidRPr="00524680" w:rsidRDefault="00B92F22">
            <w:pPr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  <w:t>Ever washed</w:t>
            </w:r>
          </w:p>
        </w:tc>
        <w:tc>
          <w:tcPr>
            <w:tcW w:w="1860" w:type="dxa"/>
            <w:tcBorders>
              <w:top w:val="single" w:sz="4" w:space="0" w:color="000000"/>
              <w:left w:val="single" w:sz="4" w:space="0" w:color="auto"/>
              <w:bottom w:val="nil"/>
              <w:right w:val="single" w:sz="4" w:space="0" w:color="000000"/>
            </w:tcBorders>
            <w:vAlign w:val="center"/>
            <w:hideMark/>
          </w:tcPr>
          <w:p w14:paraId="6064E176" w14:textId="77777777" w:rsidR="00B92F22" w:rsidRPr="00524680" w:rsidRDefault="00B92F22">
            <w:pPr>
              <w:jc w:val="center"/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4" w:space="0" w:color="000000"/>
            </w:tcBorders>
            <w:vAlign w:val="center"/>
            <w:hideMark/>
          </w:tcPr>
          <w:p w14:paraId="192A5E83" w14:textId="77777777" w:rsidR="00B92F22" w:rsidRPr="00524680" w:rsidRDefault="00B92F22">
            <w:pPr>
              <w:jc w:val="center"/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14:paraId="0978779F" w14:textId="77777777" w:rsidR="00B92F22" w:rsidRPr="00524680" w:rsidRDefault="00B92F22">
            <w:pPr>
              <w:jc w:val="center"/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</w:tr>
      <w:tr w:rsidR="00BF0B71" w:rsidRPr="00B85C27" w14:paraId="5DFBA601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E50B341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Ever washed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000000"/>
            </w:tcBorders>
            <w:noWrap/>
            <w:vAlign w:val="center"/>
            <w:hideMark/>
          </w:tcPr>
          <w:p w14:paraId="48F981AE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0 (66.7%)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noWrap/>
            <w:vAlign w:val="center"/>
            <w:hideMark/>
          </w:tcPr>
          <w:p w14:paraId="26F0CB7A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8 (93.3%)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000000"/>
              <w:right w:val="nil"/>
            </w:tcBorders>
            <w:noWrap/>
            <w:vAlign w:val="center"/>
            <w:hideMark/>
          </w:tcPr>
          <w:p w14:paraId="7EBAC3EF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8 (93.3%)</w:t>
            </w:r>
          </w:p>
        </w:tc>
      </w:tr>
      <w:tr w:rsidR="00BF0B71" w:rsidRPr="00B85C27" w14:paraId="07B49904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1C49B6" w14:textId="77777777" w:rsidR="00B92F22" w:rsidRPr="00524680" w:rsidRDefault="00B92F22">
            <w:pPr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  <w:t>Washes in the last six months among washed nets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4A447A52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40158643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0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14CC9674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8</w:t>
            </w:r>
          </w:p>
        </w:tc>
      </w:tr>
      <w:tr w:rsidR="00BF0B71" w:rsidRPr="00B85C27" w14:paraId="6C17778A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5EDCC2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7047E20E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.7 [2.0-3.4]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10B81C4A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.2 [2.5-3.9]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21F743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.7 [2.1-3.3]</w:t>
            </w:r>
          </w:p>
        </w:tc>
      </w:tr>
      <w:tr w:rsidR="00BF0B71" w:rsidRPr="00B85C27" w14:paraId="009DC727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51DDCC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6EB6C4D5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.0 [2.0-3.0]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74AA0487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.0 [1.0-5.0]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7CB7A3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.5 [2.0-4.0]</w:t>
            </w:r>
          </w:p>
        </w:tc>
      </w:tr>
      <w:tr w:rsidR="00BF0B71" w:rsidRPr="00B85C27" w14:paraId="60ADF2E0" w14:textId="77777777" w:rsidTr="00AB0912">
        <w:trPr>
          <w:trHeight w:val="300"/>
        </w:trPr>
        <w:tc>
          <w:tcPr>
            <w:tcW w:w="5423" w:type="dxa"/>
            <w:tcBorders>
              <w:top w:val="single" w:sz="4" w:space="0" w:color="000000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EDDBF7" w14:textId="77777777" w:rsidR="00B92F22" w:rsidRPr="00524680" w:rsidRDefault="00B92F22">
            <w:pPr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  <w:t>Soap used for last wash</w:t>
            </w:r>
          </w:p>
        </w:tc>
        <w:tc>
          <w:tcPr>
            <w:tcW w:w="1860" w:type="dxa"/>
            <w:tcBorders>
              <w:top w:val="single" w:sz="4" w:space="0" w:color="000000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231C606F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0</w:t>
            </w:r>
          </w:p>
        </w:tc>
        <w:tc>
          <w:tcPr>
            <w:tcW w:w="1860" w:type="dxa"/>
            <w:tcBorders>
              <w:top w:val="single" w:sz="4" w:space="0" w:color="000000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12AC4F21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8</w:t>
            </w:r>
          </w:p>
        </w:tc>
        <w:tc>
          <w:tcPr>
            <w:tcW w:w="1860" w:type="dxa"/>
            <w:tcBorders>
              <w:top w:val="single" w:sz="4" w:space="0" w:color="000000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77645F6E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8</w:t>
            </w:r>
          </w:p>
        </w:tc>
      </w:tr>
      <w:tr w:rsidR="00BF0B71" w:rsidRPr="00B85C27" w14:paraId="637E0199" w14:textId="77777777" w:rsidTr="00AB0912">
        <w:trPr>
          <w:trHeight w:val="315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4B5538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Soap bar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4110F0A7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5 (75.0%)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41ED100F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4 (85.7%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8DDDAD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5 (53.6%)</w:t>
            </w:r>
          </w:p>
        </w:tc>
      </w:tr>
      <w:tr w:rsidR="00BF0B71" w:rsidRPr="00B85C27" w14:paraId="2963026C" w14:textId="77777777" w:rsidTr="00AB0912">
        <w:trPr>
          <w:trHeight w:val="315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103CEB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Detergent or bleach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2DFE0A9E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 (25.0%)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05EA23FF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 (10.7%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73A3E4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3 (46.4%)</w:t>
            </w:r>
          </w:p>
        </w:tc>
      </w:tr>
      <w:tr w:rsidR="00BF0B71" w:rsidRPr="00B85C27" w14:paraId="6A9A480A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660C399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Mix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vAlign w:val="center"/>
            <w:hideMark/>
          </w:tcPr>
          <w:p w14:paraId="593CB7AC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095F1B54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 (3.6%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A810D4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</w:tr>
      <w:tr w:rsidR="00BF0B71" w:rsidRPr="00B85C27" w14:paraId="6CAC0836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BCA9C39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None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000000"/>
            </w:tcBorders>
            <w:noWrap/>
            <w:vAlign w:val="center"/>
            <w:hideMark/>
          </w:tcPr>
          <w:p w14:paraId="66D80275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000000"/>
            </w:tcBorders>
            <w:noWrap/>
            <w:vAlign w:val="center"/>
            <w:hideMark/>
          </w:tcPr>
          <w:p w14:paraId="07E334D9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26F235A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</w:tr>
      <w:tr w:rsidR="00BF0B71" w:rsidRPr="00B85C27" w14:paraId="3DA2DAAF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C3FBA0" w14:textId="77777777" w:rsidR="00B92F22" w:rsidRPr="00524680" w:rsidRDefault="00B92F22">
            <w:pPr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  <w:t>How was net dried after last wash?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5F98F447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0</w:t>
            </w:r>
          </w:p>
        </w:tc>
        <w:tc>
          <w:tcPr>
            <w:tcW w:w="1860" w:type="dxa"/>
            <w:tcBorders>
              <w:top w:val="single" w:sz="4" w:space="0" w:color="000000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09E028C1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8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7788293C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8</w:t>
            </w:r>
          </w:p>
        </w:tc>
      </w:tr>
      <w:tr w:rsidR="00BF0B71" w:rsidRPr="00B85C27" w14:paraId="71851963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AC3707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Outside on a line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08C7DE04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8 (90.0%)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769CE417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4 (85.7%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E73FBC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5 (89.3%)</w:t>
            </w:r>
          </w:p>
        </w:tc>
      </w:tr>
      <w:tr w:rsidR="00BF0B71" w:rsidRPr="00B85C27" w14:paraId="1494F5BB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2BE22E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Inside on a line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2090B1E4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 (10.0%)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6A052DA0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 (7.1%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3B43CFF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</w:tr>
      <w:tr w:rsidR="00BF0B71" w:rsidRPr="00B85C27" w14:paraId="60A29D4A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A3BA69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Outside on bush or fence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vAlign w:val="center"/>
            <w:hideMark/>
          </w:tcPr>
          <w:p w14:paraId="71331FD0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51586E51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 (7.1%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8CE7BA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 (10.7%)</w:t>
            </w:r>
          </w:p>
        </w:tc>
      </w:tr>
      <w:tr w:rsidR="00BF0B71" w:rsidRPr="00B85C27" w14:paraId="4F167219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790E1A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Inside on furniture or floor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vAlign w:val="center"/>
            <w:hideMark/>
          </w:tcPr>
          <w:p w14:paraId="141EDCB5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vAlign w:val="center"/>
            <w:hideMark/>
          </w:tcPr>
          <w:p w14:paraId="7F05B662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932DB5E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</w:tr>
      <w:tr w:rsidR="00BF0B71" w:rsidRPr="00B85C27" w14:paraId="02B25D53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single" w:sz="4" w:space="0" w:color="000000"/>
              <w:right w:val="nil"/>
            </w:tcBorders>
            <w:noWrap/>
            <w:vAlign w:val="center"/>
            <w:hideMark/>
          </w:tcPr>
          <w:p w14:paraId="2B2417D4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lastRenderedPageBreak/>
              <w:t>Don’t know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vAlign w:val="center"/>
            <w:hideMark/>
          </w:tcPr>
          <w:p w14:paraId="22B2E554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vAlign w:val="center"/>
            <w:hideMark/>
          </w:tcPr>
          <w:p w14:paraId="44147BAA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0D912C8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</w:tr>
      <w:tr w:rsidR="00BF0B71" w:rsidRPr="00B85C27" w14:paraId="5090B6FC" w14:textId="77777777" w:rsidTr="00AB0912">
        <w:trPr>
          <w:trHeight w:val="315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B2E464" w14:textId="77777777" w:rsidR="00B92F22" w:rsidRPr="00524680" w:rsidRDefault="00B92F22">
            <w:pPr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  <w:t>Where dried after last wash</w:t>
            </w:r>
          </w:p>
        </w:tc>
        <w:tc>
          <w:tcPr>
            <w:tcW w:w="1860" w:type="dxa"/>
            <w:tcBorders>
              <w:top w:val="single" w:sz="4" w:space="0" w:color="000000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5CF07C63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0</w:t>
            </w:r>
          </w:p>
        </w:tc>
        <w:tc>
          <w:tcPr>
            <w:tcW w:w="1860" w:type="dxa"/>
            <w:tcBorders>
              <w:top w:val="single" w:sz="4" w:space="0" w:color="000000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10E0CB51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8</w:t>
            </w:r>
          </w:p>
        </w:tc>
        <w:tc>
          <w:tcPr>
            <w:tcW w:w="1860" w:type="dxa"/>
            <w:tcBorders>
              <w:top w:val="single" w:sz="4" w:space="0" w:color="000000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1AE4A4BD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8</w:t>
            </w:r>
          </w:p>
        </w:tc>
      </w:tr>
      <w:tr w:rsidR="00BF0B71" w:rsidRPr="00B85C27" w14:paraId="2D00FA63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C8B098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Shade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vAlign w:val="center"/>
            <w:hideMark/>
          </w:tcPr>
          <w:p w14:paraId="602BA942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 (5.0%)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vAlign w:val="center"/>
            <w:hideMark/>
          </w:tcPr>
          <w:p w14:paraId="0609345A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 (14.3%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A2A1F56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 (10.7%)</w:t>
            </w:r>
          </w:p>
        </w:tc>
      </w:tr>
      <w:tr w:rsidR="00BF0B71" w:rsidRPr="00B85C27" w14:paraId="2842978F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928122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Sun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vAlign w:val="center"/>
            <w:hideMark/>
          </w:tcPr>
          <w:p w14:paraId="2470AEAC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9 (95.0%)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vAlign w:val="center"/>
            <w:hideMark/>
          </w:tcPr>
          <w:p w14:paraId="11E9D49A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4 (85.7%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28DE2CC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5 (89.3%)</w:t>
            </w:r>
          </w:p>
        </w:tc>
      </w:tr>
      <w:tr w:rsidR="00BF0B71" w:rsidRPr="00B85C27" w14:paraId="315CB5DB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BD0E8F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Don’t know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vAlign w:val="center"/>
            <w:hideMark/>
          </w:tcPr>
          <w:p w14:paraId="78E453F8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vAlign w:val="center"/>
            <w:hideMark/>
          </w:tcPr>
          <w:p w14:paraId="6A7650FE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80E22DF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</w:tr>
      <w:tr w:rsidR="00516106" w:rsidRPr="00B85C27" w14:paraId="399438F9" w14:textId="77777777" w:rsidTr="00AB0912">
        <w:trPr>
          <w:trHeight w:val="300"/>
        </w:trPr>
        <w:tc>
          <w:tcPr>
            <w:tcW w:w="542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CB95B2A" w14:textId="77777777" w:rsidR="00B92F22" w:rsidRPr="00524680" w:rsidRDefault="00B92F22">
            <w:pPr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Pitoa (DNP)</w:t>
            </w:r>
          </w:p>
        </w:tc>
        <w:tc>
          <w:tcPr>
            <w:tcW w:w="186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DEB3478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86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348D41B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186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BFDFB08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BF0B71" w:rsidRPr="00B85C27" w14:paraId="2B81DD71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5A84D9" w14:textId="77777777" w:rsidR="00B92F22" w:rsidRPr="00524680" w:rsidRDefault="00B92F22">
            <w:pPr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  <w:t>Ever washed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vAlign w:val="center"/>
            <w:hideMark/>
          </w:tcPr>
          <w:p w14:paraId="59A72AE2" w14:textId="77777777" w:rsidR="00B92F22" w:rsidRPr="00524680" w:rsidRDefault="00B92F22">
            <w:pPr>
              <w:jc w:val="center"/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4" w:space="0" w:color="000000"/>
            </w:tcBorders>
            <w:vAlign w:val="center"/>
            <w:hideMark/>
          </w:tcPr>
          <w:p w14:paraId="7D2506D3" w14:textId="77777777" w:rsidR="00B92F22" w:rsidRPr="00524680" w:rsidRDefault="00B92F22">
            <w:pPr>
              <w:jc w:val="center"/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14:paraId="1083CDFB" w14:textId="77777777" w:rsidR="00B92F22" w:rsidRPr="00524680" w:rsidRDefault="00B92F22">
            <w:pPr>
              <w:jc w:val="center"/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  <w:t>N=30</w:t>
            </w:r>
          </w:p>
        </w:tc>
      </w:tr>
      <w:tr w:rsidR="00BF0B71" w:rsidRPr="00B85C27" w14:paraId="17EEC1C4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01907ED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Ever washed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000000"/>
            </w:tcBorders>
            <w:noWrap/>
            <w:vAlign w:val="center"/>
            <w:hideMark/>
          </w:tcPr>
          <w:p w14:paraId="4B51DAB3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5 (83.3%)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noWrap/>
            <w:vAlign w:val="center"/>
            <w:hideMark/>
          </w:tcPr>
          <w:p w14:paraId="1E3FE96F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5 (83.3%)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000000"/>
              <w:right w:val="nil"/>
            </w:tcBorders>
            <w:noWrap/>
            <w:vAlign w:val="center"/>
            <w:hideMark/>
          </w:tcPr>
          <w:p w14:paraId="14EB0A17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8 (93.3%)</w:t>
            </w:r>
          </w:p>
        </w:tc>
      </w:tr>
      <w:tr w:rsidR="00BF0B71" w:rsidRPr="00B85C27" w14:paraId="5F9635EC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8C3287" w14:textId="77777777" w:rsidR="00B92F22" w:rsidRPr="00524680" w:rsidRDefault="00B92F22">
            <w:pPr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  <w:t>Washes in the last six months among washed nets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467B32F8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5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7F5F2A55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5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00E801B5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8</w:t>
            </w:r>
          </w:p>
        </w:tc>
      </w:tr>
      <w:tr w:rsidR="00BF0B71" w:rsidRPr="00B85C27" w14:paraId="60E3BB89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9F8F48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2448755B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.5 [1.7-3.3]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0ACAE061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.5 [1.3-2.2]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0EA52F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.9 [2.4-3.3]</w:t>
            </w:r>
          </w:p>
        </w:tc>
      </w:tr>
      <w:tr w:rsidR="00BF0B71" w:rsidRPr="00B85C27" w14:paraId="23D0D7A6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B9E7134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Median [IQR]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2869AA17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.0 [1.0-3.0]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78AEF1CB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.0 [1.0-3.0]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7EF6D9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.0 [2.0-3.5]</w:t>
            </w:r>
          </w:p>
        </w:tc>
      </w:tr>
      <w:tr w:rsidR="00BF0B71" w:rsidRPr="00B85C27" w14:paraId="08DF0690" w14:textId="77777777" w:rsidTr="00AB0912">
        <w:trPr>
          <w:trHeight w:val="300"/>
        </w:trPr>
        <w:tc>
          <w:tcPr>
            <w:tcW w:w="5423" w:type="dxa"/>
            <w:tcBorders>
              <w:top w:val="single" w:sz="4" w:space="0" w:color="000000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EDB59A" w14:textId="77777777" w:rsidR="00B92F22" w:rsidRPr="00524680" w:rsidRDefault="00B92F22">
            <w:pPr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  <w:t>Soap used for last wash</w:t>
            </w:r>
          </w:p>
        </w:tc>
        <w:tc>
          <w:tcPr>
            <w:tcW w:w="1860" w:type="dxa"/>
            <w:tcBorders>
              <w:top w:val="single" w:sz="4" w:space="0" w:color="000000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435C948F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5</w:t>
            </w:r>
          </w:p>
        </w:tc>
        <w:tc>
          <w:tcPr>
            <w:tcW w:w="1860" w:type="dxa"/>
            <w:tcBorders>
              <w:top w:val="single" w:sz="4" w:space="0" w:color="000000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51BC13F4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5</w:t>
            </w:r>
          </w:p>
        </w:tc>
        <w:tc>
          <w:tcPr>
            <w:tcW w:w="1860" w:type="dxa"/>
            <w:tcBorders>
              <w:top w:val="single" w:sz="4" w:space="0" w:color="000000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375667F6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8</w:t>
            </w:r>
          </w:p>
        </w:tc>
      </w:tr>
      <w:tr w:rsidR="00BF0B71" w:rsidRPr="00B85C27" w14:paraId="4AAD1B98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0B6CA5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Soap bar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2453E7D6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7 (68.0%)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41F1B3D1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5 (60.0%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8C1FCE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1 (39.3%)</w:t>
            </w:r>
          </w:p>
        </w:tc>
      </w:tr>
      <w:tr w:rsidR="00BF0B71" w:rsidRPr="00B85C27" w14:paraId="05B62DAE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087680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Detergent or bleach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55B6F5FF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7 (28.0%)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67082E3F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8 (32.0%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E31555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5 (53.6%)</w:t>
            </w:r>
          </w:p>
        </w:tc>
      </w:tr>
      <w:tr w:rsidR="00BF0B71" w:rsidRPr="00B85C27" w14:paraId="2981A4E3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90330D9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Mix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vAlign w:val="center"/>
            <w:hideMark/>
          </w:tcPr>
          <w:p w14:paraId="4A75B6FE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20FA1707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 (8.0%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521879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 (7.1%)</w:t>
            </w:r>
          </w:p>
        </w:tc>
      </w:tr>
      <w:tr w:rsidR="00BF0B71" w:rsidRPr="00B85C27" w14:paraId="20300A44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D9F6484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None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000000"/>
            </w:tcBorders>
            <w:noWrap/>
            <w:vAlign w:val="center"/>
            <w:hideMark/>
          </w:tcPr>
          <w:p w14:paraId="16E003CE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 (4.0%)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vAlign w:val="center"/>
            <w:hideMark/>
          </w:tcPr>
          <w:p w14:paraId="2AFEC663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0D818F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</w:tr>
      <w:tr w:rsidR="00BF0B71" w:rsidRPr="00B85C27" w14:paraId="211C4106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0698D5" w14:textId="77777777" w:rsidR="00B92F22" w:rsidRPr="00524680" w:rsidRDefault="00B92F22">
            <w:pPr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  <w:t>How was net dried after last wash?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0E22242F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5</w:t>
            </w:r>
          </w:p>
        </w:tc>
        <w:tc>
          <w:tcPr>
            <w:tcW w:w="1860" w:type="dxa"/>
            <w:tcBorders>
              <w:top w:val="single" w:sz="4" w:space="0" w:color="000000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4ED2DBD7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5</w:t>
            </w:r>
          </w:p>
        </w:tc>
        <w:tc>
          <w:tcPr>
            <w:tcW w:w="1860" w:type="dxa"/>
            <w:tcBorders>
              <w:top w:val="single" w:sz="4" w:space="0" w:color="000000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0A48ACDD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8</w:t>
            </w:r>
          </w:p>
        </w:tc>
      </w:tr>
      <w:tr w:rsidR="00BF0B71" w:rsidRPr="00B85C27" w14:paraId="174CB871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F7597F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Outside on a line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53314091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5 (100.0%)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2386D5F1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2 (88.0%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CA3B2C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8 (100.0%)</w:t>
            </w:r>
          </w:p>
        </w:tc>
      </w:tr>
      <w:tr w:rsidR="00BF0B71" w:rsidRPr="00B85C27" w14:paraId="344B018E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4C7607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Inside on a line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1158E67A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1A8E9A95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BCD0BCF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</w:tr>
      <w:tr w:rsidR="00BF0B71" w:rsidRPr="00B85C27" w14:paraId="4A7F9549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877A14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Outside on bush or fence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vAlign w:val="center"/>
            <w:hideMark/>
          </w:tcPr>
          <w:p w14:paraId="346334C5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5CEC4BCC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 (12.0%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24AFF7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</w:tr>
      <w:tr w:rsidR="00BF0B71" w:rsidRPr="00B85C27" w14:paraId="1B9B4BB2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8EE36B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Inside on furniture or floor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vAlign w:val="center"/>
            <w:hideMark/>
          </w:tcPr>
          <w:p w14:paraId="53B747CD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vAlign w:val="center"/>
            <w:hideMark/>
          </w:tcPr>
          <w:p w14:paraId="394A6BB3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127EE7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</w:tr>
      <w:tr w:rsidR="00BF0B71" w:rsidRPr="00B85C27" w14:paraId="4A380DB9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single" w:sz="4" w:space="0" w:color="000000"/>
              <w:right w:val="nil"/>
            </w:tcBorders>
            <w:noWrap/>
            <w:vAlign w:val="center"/>
            <w:hideMark/>
          </w:tcPr>
          <w:p w14:paraId="2FB3B52C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Don’t know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vAlign w:val="center"/>
            <w:hideMark/>
          </w:tcPr>
          <w:p w14:paraId="1C3A13BB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vAlign w:val="center"/>
            <w:hideMark/>
          </w:tcPr>
          <w:p w14:paraId="7B13AFFE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D5392EB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</w:tr>
      <w:tr w:rsidR="00BF0B71" w:rsidRPr="00B85C27" w14:paraId="1415C2D7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734F91" w14:textId="77777777" w:rsidR="00B92F22" w:rsidRPr="00524680" w:rsidRDefault="00B92F22">
            <w:pPr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  <w:t>Where dried after last wash</w:t>
            </w:r>
          </w:p>
        </w:tc>
        <w:tc>
          <w:tcPr>
            <w:tcW w:w="1860" w:type="dxa"/>
            <w:tcBorders>
              <w:top w:val="single" w:sz="4" w:space="0" w:color="000000"/>
              <w:left w:val="single" w:sz="4" w:space="0" w:color="auto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59C053F4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5</w:t>
            </w:r>
          </w:p>
        </w:tc>
        <w:tc>
          <w:tcPr>
            <w:tcW w:w="1860" w:type="dxa"/>
            <w:tcBorders>
              <w:top w:val="single" w:sz="4" w:space="0" w:color="000000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42618F28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5</w:t>
            </w:r>
          </w:p>
        </w:tc>
        <w:tc>
          <w:tcPr>
            <w:tcW w:w="1860" w:type="dxa"/>
            <w:tcBorders>
              <w:top w:val="single" w:sz="4" w:space="0" w:color="000000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33BDD15E" w14:textId="77777777" w:rsidR="00B92F22" w:rsidRPr="00524680" w:rsidRDefault="00B92F22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8</w:t>
            </w:r>
          </w:p>
        </w:tc>
      </w:tr>
      <w:tr w:rsidR="00BF0B71" w:rsidRPr="00B85C27" w14:paraId="417020E1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E074B8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lastRenderedPageBreak/>
              <w:t>Shade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vAlign w:val="center"/>
            <w:hideMark/>
          </w:tcPr>
          <w:p w14:paraId="3AEA7CAD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vAlign w:val="center"/>
            <w:hideMark/>
          </w:tcPr>
          <w:p w14:paraId="50BDDDC6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7 (28.0%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EF1E879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1 (39.3%)</w:t>
            </w:r>
          </w:p>
        </w:tc>
      </w:tr>
      <w:tr w:rsidR="00BF0B71" w:rsidRPr="00B85C27" w14:paraId="7A9C7E33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AA370D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Sun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vAlign w:val="center"/>
            <w:hideMark/>
          </w:tcPr>
          <w:p w14:paraId="6E0EA2FF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5 (100.0%)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vAlign w:val="center"/>
            <w:hideMark/>
          </w:tcPr>
          <w:p w14:paraId="428FF018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8 (72.0%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FAB272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7 (60.7%)</w:t>
            </w:r>
          </w:p>
        </w:tc>
      </w:tr>
      <w:tr w:rsidR="00BF0B71" w:rsidRPr="00B85C27" w14:paraId="77278928" w14:textId="77777777" w:rsidTr="00AB0912">
        <w:trPr>
          <w:trHeight w:val="300"/>
        </w:trPr>
        <w:tc>
          <w:tcPr>
            <w:tcW w:w="542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0A272F8" w14:textId="77777777" w:rsidR="00B92F22" w:rsidRPr="00524680" w:rsidRDefault="00B92F22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Don’t know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14:paraId="53218B74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8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14:paraId="48EFC88B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1ED4973" w14:textId="77777777" w:rsidR="00B92F22" w:rsidRPr="00524680" w:rsidRDefault="00B92F22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0 (0.0%)</w:t>
            </w:r>
          </w:p>
        </w:tc>
      </w:tr>
    </w:tbl>
    <w:p w14:paraId="76E7D76F" w14:textId="6CF53EC8" w:rsidR="00F20564" w:rsidRPr="00524680" w:rsidRDefault="00F20564">
      <w:pPr>
        <w:rPr>
          <w:i/>
          <w:sz w:val="22"/>
          <w:szCs w:val="22"/>
        </w:rPr>
      </w:pPr>
      <w:r w:rsidRPr="00524680">
        <w:rPr>
          <w:i/>
          <w:sz w:val="22"/>
          <w:szCs w:val="22"/>
        </w:rPr>
        <w:t xml:space="preserve">Table 8: Physical </w:t>
      </w:r>
      <w:r w:rsidR="005705A2">
        <w:rPr>
          <w:i/>
          <w:iCs/>
          <w:sz w:val="22"/>
          <w:szCs w:val="22"/>
        </w:rPr>
        <w:t>i</w:t>
      </w:r>
      <w:r w:rsidRPr="00524680">
        <w:rPr>
          <w:i/>
          <w:iCs/>
          <w:sz w:val="22"/>
          <w:szCs w:val="22"/>
        </w:rPr>
        <w:t>ntegrity</w:t>
      </w:r>
      <w:r w:rsidRPr="00524680">
        <w:rPr>
          <w:i/>
          <w:sz w:val="22"/>
          <w:szCs w:val="22"/>
        </w:rPr>
        <w:t xml:space="preserve"> of </w:t>
      </w:r>
      <w:r w:rsidR="005705A2">
        <w:rPr>
          <w:i/>
          <w:iCs/>
          <w:sz w:val="22"/>
          <w:szCs w:val="22"/>
        </w:rPr>
        <w:t>o</w:t>
      </w:r>
      <w:r w:rsidRPr="00524680">
        <w:rPr>
          <w:i/>
          <w:iCs/>
          <w:sz w:val="22"/>
          <w:szCs w:val="22"/>
        </w:rPr>
        <w:t>bserved</w:t>
      </w:r>
      <w:r w:rsidRPr="00524680">
        <w:rPr>
          <w:i/>
          <w:sz w:val="22"/>
          <w:szCs w:val="22"/>
        </w:rPr>
        <w:t xml:space="preserve"> ITNs</w:t>
      </w:r>
    </w:p>
    <w:tbl>
      <w:tblPr>
        <w:tblW w:w="10890" w:type="dxa"/>
        <w:tblInd w:w="-630" w:type="dxa"/>
        <w:tblLayout w:type="fixed"/>
        <w:tblLook w:val="04A0" w:firstRow="1" w:lastRow="0" w:firstColumn="1" w:lastColumn="0" w:noHBand="0" w:noVBand="1"/>
      </w:tblPr>
      <w:tblGrid>
        <w:gridCol w:w="4090"/>
        <w:gridCol w:w="2266"/>
        <w:gridCol w:w="2267"/>
        <w:gridCol w:w="2267"/>
      </w:tblGrid>
      <w:tr w:rsidR="005C12AA" w:rsidRPr="00B85C27" w14:paraId="00D50752" w14:textId="77777777" w:rsidTr="00524680">
        <w:trPr>
          <w:trHeight w:val="810"/>
        </w:trPr>
        <w:tc>
          <w:tcPr>
            <w:tcW w:w="409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1B75AA7A" w14:textId="77777777" w:rsidR="009616F5" w:rsidRPr="00524680" w:rsidRDefault="009616F5">
            <w:pPr>
              <w:rPr>
                <w:rFonts w:eastAsia="Times New Roman" w:cs="Times New Roman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0C19C3CB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 xml:space="preserve">First Round </w:t>
            </w:r>
          </w:p>
          <w:p w14:paraId="5379026F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(12 months)</w:t>
            </w:r>
          </w:p>
          <w:p w14:paraId="645F454C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 (%)</w:t>
            </w:r>
          </w:p>
        </w:tc>
        <w:tc>
          <w:tcPr>
            <w:tcW w:w="22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35F260CF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 xml:space="preserve">Second Round </w:t>
            </w:r>
          </w:p>
          <w:p w14:paraId="2E78A3C4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(24 months)</w:t>
            </w:r>
          </w:p>
          <w:p w14:paraId="652F6361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 (%)</w:t>
            </w:r>
          </w:p>
        </w:tc>
        <w:tc>
          <w:tcPr>
            <w:tcW w:w="22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66045D86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 xml:space="preserve">Third Round </w:t>
            </w:r>
          </w:p>
          <w:p w14:paraId="5084BCFD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(36 months)</w:t>
            </w:r>
          </w:p>
          <w:p w14:paraId="0F53118D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 (%)</w:t>
            </w:r>
          </w:p>
        </w:tc>
      </w:tr>
      <w:tr w:rsidR="005C12AA" w:rsidRPr="00B85C27" w14:paraId="7FA783DA" w14:textId="77777777" w:rsidTr="00524680">
        <w:trPr>
          <w:trHeight w:val="255"/>
        </w:trPr>
        <w:tc>
          <w:tcPr>
            <w:tcW w:w="409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7869801" w14:textId="77777777" w:rsidR="009616F5" w:rsidRPr="00524680" w:rsidRDefault="009616F5">
            <w:pPr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Lagdo (IG2)</w:t>
            </w:r>
          </w:p>
        </w:tc>
        <w:tc>
          <w:tcPr>
            <w:tcW w:w="2266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1820F38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58EA6CF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CA20BB2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5C12AA" w:rsidRPr="00B85C27" w14:paraId="5761897D" w14:textId="77777777" w:rsidTr="00524680">
        <w:trPr>
          <w:trHeight w:val="300"/>
        </w:trPr>
        <w:tc>
          <w:tcPr>
            <w:tcW w:w="409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87A3A61" w14:textId="77777777" w:rsidR="009616F5" w:rsidRPr="00524680" w:rsidRDefault="009616F5">
            <w:pPr>
              <w:rPr>
                <w:rFonts w:eastAsia="Times New Roman" w:cs="Times New Roman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b/>
                <w:color w:val="000000"/>
                <w:kern w:val="0"/>
                <w:sz w:val="22"/>
                <w:szCs w:val="22"/>
                <w14:ligatures w14:val="none"/>
              </w:rPr>
              <w:t>Integrity Classification</w:t>
            </w:r>
          </w:p>
        </w:tc>
        <w:tc>
          <w:tcPr>
            <w:tcW w:w="2266" w:type="dxa"/>
            <w:tcBorders>
              <w:top w:val="nil"/>
              <w:left w:val="nil"/>
              <w:bottom w:val="single" w:sz="4" w:space="0" w:color="auto"/>
              <w:right w:val="single" w:sz="4" w:space="0" w:color="000000"/>
            </w:tcBorders>
            <w:noWrap/>
            <w:vAlign w:val="center"/>
            <w:hideMark/>
          </w:tcPr>
          <w:p w14:paraId="641E8290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4" w:space="0" w:color="auto"/>
              <w:right w:val="single" w:sz="4" w:space="0" w:color="000000"/>
            </w:tcBorders>
            <w:noWrap/>
            <w:vAlign w:val="center"/>
            <w:hideMark/>
          </w:tcPr>
          <w:p w14:paraId="0183BAAA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59CB1E6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30</w:t>
            </w:r>
          </w:p>
        </w:tc>
      </w:tr>
      <w:tr w:rsidR="005C12AA" w:rsidRPr="00B85C27" w14:paraId="4F6750CF" w14:textId="77777777" w:rsidTr="00524680">
        <w:trPr>
          <w:trHeight w:val="300"/>
        </w:trPr>
        <w:tc>
          <w:tcPr>
            <w:tcW w:w="40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E469E9" w14:textId="77777777" w:rsidR="009616F5" w:rsidRPr="00524680" w:rsidRDefault="009616F5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ITNs with any holes</w:t>
            </w:r>
          </w:p>
        </w:tc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7CBFDFE4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0 (66.7%)</w:t>
            </w:r>
          </w:p>
        </w:tc>
        <w:tc>
          <w:tcPr>
            <w:tcW w:w="226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67FD1C45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0 (66.7%)</w:t>
            </w:r>
          </w:p>
        </w:tc>
        <w:tc>
          <w:tcPr>
            <w:tcW w:w="2267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327960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4 (80.0%)</w:t>
            </w:r>
          </w:p>
        </w:tc>
      </w:tr>
      <w:tr w:rsidR="005C12AA" w:rsidRPr="00B85C27" w14:paraId="54D18455" w14:textId="77777777" w:rsidTr="00524680">
        <w:trPr>
          <w:trHeight w:val="300"/>
        </w:trPr>
        <w:tc>
          <w:tcPr>
            <w:tcW w:w="40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93F5A2" w14:textId="77777777" w:rsidR="009616F5" w:rsidRPr="00524680" w:rsidRDefault="009616F5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ITNs classified as “Good”</w:t>
            </w:r>
          </w:p>
        </w:tc>
        <w:tc>
          <w:tcPr>
            <w:tcW w:w="2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4C4318EC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0 (66.7%)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4520041B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8 (60.0%)</w:t>
            </w:r>
          </w:p>
        </w:tc>
        <w:tc>
          <w:tcPr>
            <w:tcW w:w="2267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784A48A3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2 (40.0%)</w:t>
            </w:r>
          </w:p>
        </w:tc>
      </w:tr>
      <w:tr w:rsidR="005C12AA" w:rsidRPr="00B85C27" w14:paraId="12651DC4" w14:textId="77777777" w:rsidTr="00524680">
        <w:trPr>
          <w:trHeight w:val="300"/>
        </w:trPr>
        <w:tc>
          <w:tcPr>
            <w:tcW w:w="40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CE991C" w14:textId="77777777" w:rsidR="009616F5" w:rsidRPr="00524680" w:rsidRDefault="009616F5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ITNs classified as “Too torn”</w:t>
            </w:r>
          </w:p>
        </w:tc>
        <w:tc>
          <w:tcPr>
            <w:tcW w:w="2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04D46DB0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 (3.3%)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6480BA59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7 (23.3%)</w:t>
            </w:r>
          </w:p>
        </w:tc>
        <w:tc>
          <w:tcPr>
            <w:tcW w:w="2267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3979D820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7 (23.3%)</w:t>
            </w:r>
          </w:p>
        </w:tc>
      </w:tr>
      <w:tr w:rsidR="005C12AA" w:rsidRPr="00B85C27" w14:paraId="0616ABCD" w14:textId="77777777" w:rsidTr="00524680">
        <w:trPr>
          <w:trHeight w:val="300"/>
        </w:trPr>
        <w:tc>
          <w:tcPr>
            <w:tcW w:w="4090" w:type="dxa"/>
            <w:tcBorders>
              <w:top w:val="nil"/>
              <w:left w:val="nil"/>
              <w:bottom w:val="single" w:sz="4" w:space="0" w:color="000000"/>
              <w:right w:val="nil"/>
            </w:tcBorders>
            <w:noWrap/>
            <w:vAlign w:val="center"/>
            <w:hideMark/>
          </w:tcPr>
          <w:p w14:paraId="4C33AF62" w14:textId="77777777" w:rsidR="009616F5" w:rsidRPr="00524680" w:rsidRDefault="009616F5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ITNs classified as “Serviceable”</w:t>
            </w:r>
          </w:p>
        </w:tc>
        <w:tc>
          <w:tcPr>
            <w:tcW w:w="2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5DC31DE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9 (96.7%)</w:t>
            </w:r>
          </w:p>
        </w:tc>
        <w:tc>
          <w:tcPr>
            <w:tcW w:w="22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B7207BD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3 (76.7%)</w:t>
            </w:r>
          </w:p>
        </w:tc>
        <w:tc>
          <w:tcPr>
            <w:tcW w:w="2267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09F9B55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3 (76.7%)</w:t>
            </w:r>
          </w:p>
        </w:tc>
      </w:tr>
      <w:tr w:rsidR="005C12AA" w:rsidRPr="00B85C27" w14:paraId="4CE9D7E4" w14:textId="77777777" w:rsidTr="00524680">
        <w:trPr>
          <w:trHeight w:val="300"/>
        </w:trPr>
        <w:tc>
          <w:tcPr>
            <w:tcW w:w="409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noWrap/>
            <w:vAlign w:val="center"/>
            <w:hideMark/>
          </w:tcPr>
          <w:p w14:paraId="2EC9997D" w14:textId="77777777" w:rsidR="009616F5" w:rsidRPr="00524680" w:rsidRDefault="009616F5">
            <w:pPr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  <w:t>Among ITNs with any holes</w:t>
            </w:r>
          </w:p>
        </w:tc>
        <w:tc>
          <w:tcPr>
            <w:tcW w:w="226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noWrap/>
            <w:vAlign w:val="center"/>
            <w:hideMark/>
          </w:tcPr>
          <w:p w14:paraId="0712105C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0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noWrap/>
            <w:vAlign w:val="center"/>
            <w:hideMark/>
          </w:tcPr>
          <w:p w14:paraId="5B0A5999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0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4" w:space="0" w:color="000000"/>
              <w:right w:val="nil"/>
            </w:tcBorders>
            <w:noWrap/>
            <w:vAlign w:val="center"/>
            <w:hideMark/>
          </w:tcPr>
          <w:p w14:paraId="371C1F4F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0</w:t>
            </w:r>
          </w:p>
        </w:tc>
      </w:tr>
      <w:tr w:rsidR="005C12AA" w:rsidRPr="00B85C27" w14:paraId="1731534A" w14:textId="77777777" w:rsidTr="00524680">
        <w:trPr>
          <w:trHeight w:val="300"/>
        </w:trPr>
        <w:tc>
          <w:tcPr>
            <w:tcW w:w="409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noWrap/>
            <w:vAlign w:val="center"/>
            <w:hideMark/>
          </w:tcPr>
          <w:p w14:paraId="420C1687" w14:textId="77777777" w:rsidR="009616F5" w:rsidRPr="00524680" w:rsidRDefault="009616F5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Median pHI for ITNs with any holes</w:t>
            </w:r>
          </w:p>
        </w:tc>
        <w:tc>
          <w:tcPr>
            <w:tcW w:w="226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4C90492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08.0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EC1327A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87.0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4BA3934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18.5</w:t>
            </w:r>
          </w:p>
        </w:tc>
      </w:tr>
      <w:tr w:rsidR="005C12AA" w:rsidRPr="00B85C27" w14:paraId="39B0E13F" w14:textId="77777777" w:rsidTr="00524680">
        <w:trPr>
          <w:trHeight w:val="255"/>
        </w:trPr>
        <w:tc>
          <w:tcPr>
            <w:tcW w:w="4090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A54F7BA" w14:textId="77777777" w:rsidR="009616F5" w:rsidRPr="00524680" w:rsidRDefault="009616F5">
            <w:pPr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kern w:val="0"/>
                <w:sz w:val="22"/>
                <w:szCs w:val="22"/>
                <w14:ligatures w14:val="none"/>
              </w:rPr>
              <w:t>Pitoa (DNP)</w:t>
            </w:r>
          </w:p>
        </w:tc>
        <w:tc>
          <w:tcPr>
            <w:tcW w:w="2266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8B07D1B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5BC22D0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D9073A2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 </w:t>
            </w:r>
          </w:p>
        </w:tc>
      </w:tr>
      <w:tr w:rsidR="005C12AA" w:rsidRPr="00B85C27" w14:paraId="493C0CEB" w14:textId="77777777" w:rsidTr="00524680">
        <w:trPr>
          <w:trHeight w:val="255"/>
        </w:trPr>
        <w:tc>
          <w:tcPr>
            <w:tcW w:w="409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1BE0E18" w14:textId="77777777" w:rsidR="009616F5" w:rsidRPr="00524680" w:rsidRDefault="009616F5">
            <w:pPr>
              <w:rPr>
                <w:rFonts w:eastAsia="Times New Roman" w:cs="Times New Roman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b/>
                <w:color w:val="000000"/>
                <w:kern w:val="0"/>
                <w:sz w:val="22"/>
                <w:szCs w:val="22"/>
                <w14:ligatures w14:val="none"/>
              </w:rPr>
              <w:t>Integrity Classification</w:t>
            </w:r>
          </w:p>
        </w:tc>
        <w:tc>
          <w:tcPr>
            <w:tcW w:w="226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noWrap/>
            <w:vAlign w:val="center"/>
            <w:hideMark/>
          </w:tcPr>
          <w:p w14:paraId="032F9141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noWrap/>
            <w:vAlign w:val="center"/>
            <w:hideMark/>
          </w:tcPr>
          <w:p w14:paraId="52E4189E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30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4" w:space="0" w:color="000000"/>
              <w:right w:val="nil"/>
            </w:tcBorders>
            <w:noWrap/>
            <w:vAlign w:val="center"/>
            <w:hideMark/>
          </w:tcPr>
          <w:p w14:paraId="13915379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30</w:t>
            </w:r>
          </w:p>
        </w:tc>
      </w:tr>
      <w:tr w:rsidR="005C12AA" w:rsidRPr="00B85C27" w14:paraId="3199AB2F" w14:textId="77777777" w:rsidTr="00524680">
        <w:trPr>
          <w:trHeight w:val="300"/>
        </w:trPr>
        <w:tc>
          <w:tcPr>
            <w:tcW w:w="4090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1FC8638C" w14:textId="77777777" w:rsidR="009616F5" w:rsidRPr="00524680" w:rsidRDefault="009616F5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ITNs with any holes</w:t>
            </w:r>
          </w:p>
        </w:tc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659FB2F8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7 (56.7%)</w:t>
            </w:r>
          </w:p>
        </w:tc>
        <w:tc>
          <w:tcPr>
            <w:tcW w:w="226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3AA1CE61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4 (80.0%)</w:t>
            </w:r>
          </w:p>
        </w:tc>
        <w:tc>
          <w:tcPr>
            <w:tcW w:w="2267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77237F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3 (76.7%)</w:t>
            </w:r>
          </w:p>
        </w:tc>
      </w:tr>
      <w:tr w:rsidR="005C12AA" w:rsidRPr="00B85C27" w14:paraId="2BB2313C" w14:textId="77777777" w:rsidTr="00524680">
        <w:trPr>
          <w:trHeight w:val="300"/>
        </w:trPr>
        <w:tc>
          <w:tcPr>
            <w:tcW w:w="4090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6F490137" w14:textId="77777777" w:rsidR="009616F5" w:rsidRPr="00524680" w:rsidRDefault="009616F5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ITNs classified as “Good”</w:t>
            </w:r>
          </w:p>
        </w:tc>
        <w:tc>
          <w:tcPr>
            <w:tcW w:w="2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5EC07E55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1 (70.0%)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19BB7DB0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1 (70.0%)</w:t>
            </w:r>
          </w:p>
        </w:tc>
        <w:tc>
          <w:tcPr>
            <w:tcW w:w="2267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48D1979D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9 (63.3%)</w:t>
            </w:r>
          </w:p>
        </w:tc>
      </w:tr>
      <w:tr w:rsidR="005C12AA" w:rsidRPr="00B85C27" w14:paraId="0D2330B6" w14:textId="77777777" w:rsidTr="00524680">
        <w:trPr>
          <w:trHeight w:val="300"/>
        </w:trPr>
        <w:tc>
          <w:tcPr>
            <w:tcW w:w="4090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center"/>
            <w:hideMark/>
          </w:tcPr>
          <w:p w14:paraId="6E17A469" w14:textId="77777777" w:rsidR="009616F5" w:rsidRPr="00524680" w:rsidRDefault="009616F5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ITNs classified as “Too torn”</w:t>
            </w:r>
          </w:p>
        </w:tc>
        <w:tc>
          <w:tcPr>
            <w:tcW w:w="2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1C0B3347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 (13.3%)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74BAEA41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 (10.0%)</w:t>
            </w:r>
          </w:p>
        </w:tc>
        <w:tc>
          <w:tcPr>
            <w:tcW w:w="2267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41B9BA0C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4 (13.3%)</w:t>
            </w:r>
          </w:p>
        </w:tc>
      </w:tr>
      <w:tr w:rsidR="005C12AA" w:rsidRPr="00B85C27" w14:paraId="41F45914" w14:textId="77777777" w:rsidTr="00524680">
        <w:trPr>
          <w:trHeight w:val="300"/>
        </w:trPr>
        <w:tc>
          <w:tcPr>
            <w:tcW w:w="409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noWrap/>
            <w:vAlign w:val="center"/>
            <w:hideMark/>
          </w:tcPr>
          <w:p w14:paraId="1A105B22" w14:textId="77777777" w:rsidR="009616F5" w:rsidRPr="00524680" w:rsidRDefault="009616F5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ITNs classified as “Serviceable”</w:t>
            </w:r>
          </w:p>
        </w:tc>
        <w:tc>
          <w:tcPr>
            <w:tcW w:w="2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084F6DB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6 (86.7%)</w:t>
            </w:r>
          </w:p>
        </w:tc>
        <w:tc>
          <w:tcPr>
            <w:tcW w:w="22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7FED853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7 (90.0%)</w:t>
            </w:r>
          </w:p>
        </w:tc>
        <w:tc>
          <w:tcPr>
            <w:tcW w:w="2267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6BD946F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26 (86.7%)</w:t>
            </w:r>
          </w:p>
        </w:tc>
      </w:tr>
      <w:tr w:rsidR="005C12AA" w:rsidRPr="00B85C27" w14:paraId="17A7AE99" w14:textId="77777777" w:rsidTr="00524680">
        <w:trPr>
          <w:trHeight w:val="300"/>
        </w:trPr>
        <w:tc>
          <w:tcPr>
            <w:tcW w:w="409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60A21E4" w14:textId="77777777" w:rsidR="009616F5" w:rsidRPr="00524680" w:rsidRDefault="009616F5">
            <w:pPr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b/>
                <w:kern w:val="0"/>
                <w:sz w:val="22"/>
                <w:szCs w:val="22"/>
                <w14:ligatures w14:val="none"/>
              </w:rPr>
              <w:t>Among ITNs with any holes</w:t>
            </w:r>
          </w:p>
        </w:tc>
        <w:tc>
          <w:tcPr>
            <w:tcW w:w="2266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DC3088F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17</w:t>
            </w:r>
          </w:p>
        </w:tc>
        <w:tc>
          <w:tcPr>
            <w:tcW w:w="2267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E2C42E6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4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30F2914" w14:textId="77777777" w:rsidR="009616F5" w:rsidRPr="00524680" w:rsidRDefault="009616F5">
            <w:pPr>
              <w:jc w:val="center"/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b/>
                <w:color w:val="000000"/>
                <w:kern w:val="0"/>
                <w:sz w:val="22"/>
                <w:szCs w:val="22"/>
                <w14:ligatures w14:val="none"/>
              </w:rPr>
              <w:t>N=24</w:t>
            </w:r>
          </w:p>
        </w:tc>
      </w:tr>
      <w:tr w:rsidR="005C12AA" w:rsidRPr="00B85C27" w14:paraId="79EF8E3C" w14:textId="77777777" w:rsidTr="00524680">
        <w:trPr>
          <w:trHeight w:val="300"/>
        </w:trPr>
        <w:tc>
          <w:tcPr>
            <w:tcW w:w="4090" w:type="dxa"/>
            <w:tcBorders>
              <w:top w:val="nil"/>
              <w:left w:val="nil"/>
              <w:bottom w:val="single" w:sz="4" w:space="0" w:color="auto"/>
              <w:right w:val="single" w:sz="4" w:space="0" w:color="000000"/>
            </w:tcBorders>
            <w:noWrap/>
            <w:vAlign w:val="center"/>
            <w:hideMark/>
          </w:tcPr>
          <w:p w14:paraId="16E1DE41" w14:textId="77777777" w:rsidR="009616F5" w:rsidRPr="00524680" w:rsidRDefault="009616F5">
            <w:pPr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Median pHI for ITNs with any holes</w:t>
            </w:r>
          </w:p>
        </w:tc>
        <w:tc>
          <w:tcPr>
            <w:tcW w:w="2266" w:type="dxa"/>
            <w:tcBorders>
              <w:top w:val="nil"/>
              <w:left w:val="nil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14:paraId="72181FB4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143.0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14:paraId="22853028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32.0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A953A6E" w14:textId="77777777" w:rsidR="009616F5" w:rsidRPr="00524680" w:rsidRDefault="009616F5">
            <w:pPr>
              <w:jc w:val="center"/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</w:pPr>
            <w:r w:rsidRPr="00524680">
              <w:rPr>
                <w:rFonts w:eastAsia="Times New Roman" w:cs="Calibri"/>
                <w:color w:val="000000"/>
                <w:kern w:val="0"/>
                <w:sz w:val="22"/>
                <w:szCs w:val="22"/>
                <w14:ligatures w14:val="none"/>
              </w:rPr>
              <w:t>57.0</w:t>
            </w:r>
          </w:p>
        </w:tc>
      </w:tr>
    </w:tbl>
    <w:p w14:paraId="78505197" w14:textId="77777777" w:rsidR="00E55B12" w:rsidRPr="00524680" w:rsidRDefault="00E55B12" w:rsidP="00E262FE">
      <w:pPr>
        <w:rPr>
          <w:sz w:val="22"/>
          <w:szCs w:val="22"/>
        </w:rPr>
      </w:pPr>
    </w:p>
    <w:sectPr w:rsidR="00E55B12" w:rsidRPr="00524680" w:rsidSect="00951A32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1BC7D87" w14:textId="77777777" w:rsidR="00BD3B4B" w:rsidRDefault="00BD3B4B" w:rsidP="00420C75">
      <w:pPr>
        <w:spacing w:line="240" w:lineRule="auto"/>
      </w:pPr>
      <w:r>
        <w:separator/>
      </w:r>
    </w:p>
  </w:endnote>
  <w:endnote w:type="continuationSeparator" w:id="0">
    <w:p w14:paraId="52F16CA2" w14:textId="77777777" w:rsidR="00BD3B4B" w:rsidRDefault="00BD3B4B" w:rsidP="00420C7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Gill Sans Nova Light">
    <w:charset w:val="00"/>
    <w:family w:val="swiss"/>
    <w:pitch w:val="variable"/>
    <w:sig w:usb0="80000287" w:usb1="00000002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200ACFF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CA6B363" w14:textId="77777777" w:rsidR="00BD3B4B" w:rsidRDefault="00BD3B4B" w:rsidP="00420C75">
      <w:pPr>
        <w:spacing w:line="240" w:lineRule="auto"/>
      </w:pPr>
      <w:r>
        <w:separator/>
      </w:r>
    </w:p>
  </w:footnote>
  <w:footnote w:type="continuationSeparator" w:id="0">
    <w:p w14:paraId="14C6C351" w14:textId="77777777" w:rsidR="00BD3B4B" w:rsidRDefault="00BD3B4B" w:rsidP="00420C75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84456A9"/>
    <w:multiLevelType w:val="hybridMultilevel"/>
    <w:tmpl w:val="32F44B18"/>
    <w:lvl w:ilvl="0" w:tplc="2000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0E5D2C96"/>
    <w:multiLevelType w:val="hybridMultilevel"/>
    <w:tmpl w:val="36A004E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CC22AEA4">
      <w:start w:val="1"/>
      <w:numFmt w:val="decimal"/>
      <w:lvlText w:val="%3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 w:tplc="08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33052AC"/>
    <w:multiLevelType w:val="multilevel"/>
    <w:tmpl w:val="9482B750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3" w15:restartNumberingAfterBreak="0">
    <w:nsid w:val="2E0128EC"/>
    <w:multiLevelType w:val="multilevel"/>
    <w:tmpl w:val="5A5ACC6E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4" w15:restartNumberingAfterBreak="0">
    <w:nsid w:val="32DD7401"/>
    <w:multiLevelType w:val="hybridMultilevel"/>
    <w:tmpl w:val="B3B6F9D2"/>
    <w:lvl w:ilvl="0" w:tplc="F5D2166C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1" w:tplc="CF3A78B8">
      <w:start w:val="1"/>
      <w:numFmt w:val="bullet"/>
      <w:lvlText w:val=""/>
      <w:lvlJc w:val="left"/>
      <w:pPr>
        <w:ind w:left="2160" w:hanging="360"/>
      </w:pPr>
      <w:rPr>
        <w:rFonts w:ascii="Symbol" w:hAnsi="Symbol"/>
      </w:rPr>
    </w:lvl>
    <w:lvl w:ilvl="2" w:tplc="70747B98">
      <w:start w:val="1"/>
      <w:numFmt w:val="bullet"/>
      <w:lvlText w:val=""/>
      <w:lvlJc w:val="left"/>
      <w:pPr>
        <w:ind w:left="2880" w:hanging="360"/>
      </w:pPr>
      <w:rPr>
        <w:rFonts w:ascii="Symbol" w:hAnsi="Symbol"/>
      </w:rPr>
    </w:lvl>
    <w:lvl w:ilvl="3" w:tplc="AEE05006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4" w:tplc="5D3E7182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5" w:tplc="039A855C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6" w:tplc="A864B404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7" w:tplc="8F7AA1BE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8" w:tplc="6C8E23BC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</w:abstractNum>
  <w:abstractNum w:abstractNumId="5" w15:restartNumberingAfterBreak="0">
    <w:nsid w:val="35BF2AB1"/>
    <w:multiLevelType w:val="hybridMultilevel"/>
    <w:tmpl w:val="05865D7A"/>
    <w:lvl w:ilvl="0" w:tplc="DAC0B23A">
      <w:start w:val="10"/>
      <w:numFmt w:val="bullet"/>
      <w:lvlText w:val="-"/>
      <w:lvlJc w:val="left"/>
      <w:pPr>
        <w:ind w:left="720" w:hanging="360"/>
      </w:pPr>
      <w:rPr>
        <w:rFonts w:ascii="Aptos" w:eastAsiaTheme="minorHAnsi" w:hAnsi="Aptos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A2020F8"/>
    <w:multiLevelType w:val="hybridMultilevel"/>
    <w:tmpl w:val="E3FE31D2"/>
    <w:lvl w:ilvl="0" w:tplc="B286578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CF30F168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D1867F48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57CE05F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DE68FC6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30F21F78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C9988432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26A039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F0F0C966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4DB7227F"/>
    <w:multiLevelType w:val="hybridMultilevel"/>
    <w:tmpl w:val="3B7EB40E"/>
    <w:lvl w:ilvl="0" w:tplc="FFDC672A">
      <w:start w:val="1"/>
      <w:numFmt w:val="bullet"/>
      <w:pStyle w:val="TableTitle"/>
      <w:lvlText w:val="−"/>
      <w:lvlJc w:val="left"/>
      <w:pPr>
        <w:ind w:left="1440" w:hanging="360"/>
      </w:pPr>
      <w:rPr>
        <w:rFonts w:ascii="Garamond" w:hAnsi="Garamond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 w15:restartNumberingAfterBreak="0">
    <w:nsid w:val="5D1F2B69"/>
    <w:multiLevelType w:val="hybridMultilevel"/>
    <w:tmpl w:val="66D20310"/>
    <w:lvl w:ilvl="0" w:tplc="E778AC7C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1" w:tplc="86781E38">
      <w:start w:val="1"/>
      <w:numFmt w:val="bullet"/>
      <w:lvlText w:val=""/>
      <w:lvlJc w:val="left"/>
      <w:pPr>
        <w:ind w:left="2160" w:hanging="360"/>
      </w:pPr>
      <w:rPr>
        <w:rFonts w:ascii="Symbol" w:hAnsi="Symbol"/>
      </w:rPr>
    </w:lvl>
    <w:lvl w:ilvl="2" w:tplc="E05A980C">
      <w:start w:val="1"/>
      <w:numFmt w:val="bullet"/>
      <w:lvlText w:val=""/>
      <w:lvlJc w:val="left"/>
      <w:pPr>
        <w:ind w:left="2880" w:hanging="360"/>
      </w:pPr>
      <w:rPr>
        <w:rFonts w:ascii="Symbol" w:hAnsi="Symbol"/>
      </w:rPr>
    </w:lvl>
    <w:lvl w:ilvl="3" w:tplc="DFFC514C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4" w:tplc="2E9C8110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5" w:tplc="B4A21EEC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6" w:tplc="9D2A04F8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7" w:tplc="F32C768C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8" w:tplc="6344A212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</w:abstractNum>
  <w:abstractNum w:abstractNumId="9" w15:restartNumberingAfterBreak="0">
    <w:nsid w:val="5D6E0F13"/>
    <w:multiLevelType w:val="hybridMultilevel"/>
    <w:tmpl w:val="4396251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F7735BF"/>
    <w:multiLevelType w:val="multilevel"/>
    <w:tmpl w:val="2D86E2EC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11" w15:restartNumberingAfterBreak="0">
    <w:nsid w:val="61EE4005"/>
    <w:multiLevelType w:val="hybridMultilevel"/>
    <w:tmpl w:val="EDFC8F8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292383F"/>
    <w:multiLevelType w:val="hybridMultilevel"/>
    <w:tmpl w:val="FC2247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8FB3646"/>
    <w:multiLevelType w:val="hybridMultilevel"/>
    <w:tmpl w:val="9506AA02"/>
    <w:lvl w:ilvl="0" w:tplc="7F30CA38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B8A625D"/>
    <w:multiLevelType w:val="multilevel"/>
    <w:tmpl w:val="A476B9E8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15" w15:restartNumberingAfterBreak="0">
    <w:nsid w:val="71A76BC6"/>
    <w:multiLevelType w:val="hybridMultilevel"/>
    <w:tmpl w:val="09F2E206"/>
    <w:lvl w:ilvl="0" w:tplc="13E0FA72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1" w:tplc="3A0E9E04">
      <w:start w:val="1"/>
      <w:numFmt w:val="bullet"/>
      <w:lvlText w:val=""/>
      <w:lvlJc w:val="left"/>
      <w:pPr>
        <w:ind w:left="2160" w:hanging="360"/>
      </w:pPr>
      <w:rPr>
        <w:rFonts w:ascii="Symbol" w:hAnsi="Symbol"/>
      </w:rPr>
    </w:lvl>
    <w:lvl w:ilvl="2" w:tplc="AF2CA102">
      <w:start w:val="1"/>
      <w:numFmt w:val="bullet"/>
      <w:lvlText w:val=""/>
      <w:lvlJc w:val="left"/>
      <w:pPr>
        <w:ind w:left="2880" w:hanging="360"/>
      </w:pPr>
      <w:rPr>
        <w:rFonts w:ascii="Symbol" w:hAnsi="Symbol"/>
      </w:rPr>
    </w:lvl>
    <w:lvl w:ilvl="3" w:tplc="6B5C37AA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4" w:tplc="E2BC0298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5" w:tplc="FC66759A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6" w:tplc="2876A624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7" w:tplc="50CC175C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8" w:tplc="9926D1F8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</w:abstractNum>
  <w:abstractNum w:abstractNumId="16" w15:restartNumberingAfterBreak="0">
    <w:nsid w:val="71D01B29"/>
    <w:multiLevelType w:val="multilevel"/>
    <w:tmpl w:val="3628F7FE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17" w15:restartNumberingAfterBreak="0">
    <w:nsid w:val="78040225"/>
    <w:multiLevelType w:val="hybridMultilevel"/>
    <w:tmpl w:val="4FD65A0A"/>
    <w:lvl w:ilvl="0" w:tplc="864233D6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1" w:tplc="CDC21344">
      <w:start w:val="1"/>
      <w:numFmt w:val="bullet"/>
      <w:lvlText w:val=""/>
      <w:lvlJc w:val="left"/>
      <w:pPr>
        <w:ind w:left="2160" w:hanging="360"/>
      </w:pPr>
      <w:rPr>
        <w:rFonts w:ascii="Symbol" w:hAnsi="Symbol"/>
      </w:rPr>
    </w:lvl>
    <w:lvl w:ilvl="2" w:tplc="89064B8E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3" w:tplc="0D04AC56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4" w:tplc="11EE50D0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5" w:tplc="B6E8903E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6" w:tplc="3D901EEA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7" w:tplc="81ECA972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8" w:tplc="1E8AFFFC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</w:abstractNum>
  <w:abstractNum w:abstractNumId="18" w15:restartNumberingAfterBreak="0">
    <w:nsid w:val="7B7506CB"/>
    <w:multiLevelType w:val="multilevel"/>
    <w:tmpl w:val="B4AA6576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num w:numId="1" w16cid:durableId="275989944">
    <w:abstractNumId w:val="5"/>
  </w:num>
  <w:num w:numId="2" w16cid:durableId="38356739">
    <w:abstractNumId w:val="11"/>
  </w:num>
  <w:num w:numId="3" w16cid:durableId="230585012">
    <w:abstractNumId w:val="9"/>
  </w:num>
  <w:num w:numId="4" w16cid:durableId="831600404">
    <w:abstractNumId w:val="1"/>
  </w:num>
  <w:num w:numId="5" w16cid:durableId="1893105573">
    <w:abstractNumId w:val="6"/>
  </w:num>
  <w:num w:numId="6" w16cid:durableId="1112087686">
    <w:abstractNumId w:val="14"/>
  </w:num>
  <w:num w:numId="7" w16cid:durableId="1700887748">
    <w:abstractNumId w:val="18"/>
  </w:num>
  <w:num w:numId="8" w16cid:durableId="672343674">
    <w:abstractNumId w:val="3"/>
  </w:num>
  <w:num w:numId="9" w16cid:durableId="707146206">
    <w:abstractNumId w:val="16"/>
  </w:num>
  <w:num w:numId="10" w16cid:durableId="424158634">
    <w:abstractNumId w:val="10"/>
  </w:num>
  <w:num w:numId="11" w16cid:durableId="1960528586">
    <w:abstractNumId w:val="2"/>
  </w:num>
  <w:num w:numId="12" w16cid:durableId="1572228756">
    <w:abstractNumId w:val="7"/>
  </w:num>
  <w:num w:numId="13" w16cid:durableId="1454521186">
    <w:abstractNumId w:val="13"/>
  </w:num>
  <w:num w:numId="14" w16cid:durableId="1444689446">
    <w:abstractNumId w:val="0"/>
  </w:num>
  <w:num w:numId="15" w16cid:durableId="1529684318">
    <w:abstractNumId w:val="15"/>
  </w:num>
  <w:num w:numId="16" w16cid:durableId="900873421">
    <w:abstractNumId w:val="4"/>
  </w:num>
  <w:num w:numId="17" w16cid:durableId="361592282">
    <w:abstractNumId w:val="8"/>
  </w:num>
  <w:num w:numId="18" w16cid:durableId="107235811">
    <w:abstractNumId w:val="17"/>
  </w:num>
  <w:num w:numId="19" w16cid:durableId="762259901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D4659"/>
    <w:rsid w:val="0000089E"/>
    <w:rsid w:val="00000ADB"/>
    <w:rsid w:val="00000E97"/>
    <w:rsid w:val="000015BB"/>
    <w:rsid w:val="000017B4"/>
    <w:rsid w:val="000020A7"/>
    <w:rsid w:val="00002279"/>
    <w:rsid w:val="0000234A"/>
    <w:rsid w:val="0000247D"/>
    <w:rsid w:val="0000289D"/>
    <w:rsid w:val="00002EB3"/>
    <w:rsid w:val="00003667"/>
    <w:rsid w:val="000037C6"/>
    <w:rsid w:val="00003E5C"/>
    <w:rsid w:val="000041C8"/>
    <w:rsid w:val="0000443E"/>
    <w:rsid w:val="00004640"/>
    <w:rsid w:val="000048DA"/>
    <w:rsid w:val="00004C86"/>
    <w:rsid w:val="00004F6A"/>
    <w:rsid w:val="00005286"/>
    <w:rsid w:val="00005444"/>
    <w:rsid w:val="0000754D"/>
    <w:rsid w:val="00007823"/>
    <w:rsid w:val="00007A15"/>
    <w:rsid w:val="00010037"/>
    <w:rsid w:val="000100AD"/>
    <w:rsid w:val="000104D4"/>
    <w:rsid w:val="00010929"/>
    <w:rsid w:val="00010BBF"/>
    <w:rsid w:val="0001258F"/>
    <w:rsid w:val="00012F23"/>
    <w:rsid w:val="000133D9"/>
    <w:rsid w:val="000141B2"/>
    <w:rsid w:val="000145A0"/>
    <w:rsid w:val="000146E5"/>
    <w:rsid w:val="0001479C"/>
    <w:rsid w:val="00015345"/>
    <w:rsid w:val="0001588C"/>
    <w:rsid w:val="000169E9"/>
    <w:rsid w:val="00016AB7"/>
    <w:rsid w:val="00016BA0"/>
    <w:rsid w:val="00017A77"/>
    <w:rsid w:val="00017ADA"/>
    <w:rsid w:val="00017EB1"/>
    <w:rsid w:val="0002016A"/>
    <w:rsid w:val="00020AC8"/>
    <w:rsid w:val="00021490"/>
    <w:rsid w:val="00021976"/>
    <w:rsid w:val="00022AC3"/>
    <w:rsid w:val="000235D8"/>
    <w:rsid w:val="00023B80"/>
    <w:rsid w:val="00024193"/>
    <w:rsid w:val="000248A3"/>
    <w:rsid w:val="00024A4E"/>
    <w:rsid w:val="00025875"/>
    <w:rsid w:val="00025FBE"/>
    <w:rsid w:val="00026AA7"/>
    <w:rsid w:val="00026D86"/>
    <w:rsid w:val="0002784E"/>
    <w:rsid w:val="000304EC"/>
    <w:rsid w:val="00030F5A"/>
    <w:rsid w:val="000325BB"/>
    <w:rsid w:val="000327C2"/>
    <w:rsid w:val="000327E7"/>
    <w:rsid w:val="00032B8A"/>
    <w:rsid w:val="00034791"/>
    <w:rsid w:val="00034DB2"/>
    <w:rsid w:val="000354BB"/>
    <w:rsid w:val="000355F6"/>
    <w:rsid w:val="00035647"/>
    <w:rsid w:val="000356E3"/>
    <w:rsid w:val="00035931"/>
    <w:rsid w:val="00035A8E"/>
    <w:rsid w:val="000360B7"/>
    <w:rsid w:val="0003622F"/>
    <w:rsid w:val="00036829"/>
    <w:rsid w:val="0003798F"/>
    <w:rsid w:val="00037A2F"/>
    <w:rsid w:val="0003C666"/>
    <w:rsid w:val="00040362"/>
    <w:rsid w:val="000414E6"/>
    <w:rsid w:val="0004160C"/>
    <w:rsid w:val="00044BAF"/>
    <w:rsid w:val="00044DB2"/>
    <w:rsid w:val="000454E0"/>
    <w:rsid w:val="00046822"/>
    <w:rsid w:val="00047670"/>
    <w:rsid w:val="00047CAD"/>
    <w:rsid w:val="00047DF4"/>
    <w:rsid w:val="000514E8"/>
    <w:rsid w:val="00051851"/>
    <w:rsid w:val="00051B5B"/>
    <w:rsid w:val="00051CC1"/>
    <w:rsid w:val="000537A8"/>
    <w:rsid w:val="00053A8D"/>
    <w:rsid w:val="0005511A"/>
    <w:rsid w:val="0005651A"/>
    <w:rsid w:val="0005687E"/>
    <w:rsid w:val="00056BF5"/>
    <w:rsid w:val="000578B0"/>
    <w:rsid w:val="00057B71"/>
    <w:rsid w:val="00057B96"/>
    <w:rsid w:val="00057F23"/>
    <w:rsid w:val="00060681"/>
    <w:rsid w:val="00060970"/>
    <w:rsid w:val="00061F4C"/>
    <w:rsid w:val="0006356F"/>
    <w:rsid w:val="00063C3D"/>
    <w:rsid w:val="00063E62"/>
    <w:rsid w:val="000650DC"/>
    <w:rsid w:val="0006557E"/>
    <w:rsid w:val="00065C7A"/>
    <w:rsid w:val="00065FB3"/>
    <w:rsid w:val="0006700E"/>
    <w:rsid w:val="00067C2C"/>
    <w:rsid w:val="00067C56"/>
    <w:rsid w:val="00070424"/>
    <w:rsid w:val="00070952"/>
    <w:rsid w:val="00071F8C"/>
    <w:rsid w:val="000725B7"/>
    <w:rsid w:val="00072788"/>
    <w:rsid w:val="00072AC7"/>
    <w:rsid w:val="00072D44"/>
    <w:rsid w:val="00073ABA"/>
    <w:rsid w:val="00074835"/>
    <w:rsid w:val="00074D35"/>
    <w:rsid w:val="00075EAE"/>
    <w:rsid w:val="0007686B"/>
    <w:rsid w:val="000769A2"/>
    <w:rsid w:val="0007795C"/>
    <w:rsid w:val="000807C5"/>
    <w:rsid w:val="00080FDC"/>
    <w:rsid w:val="000811F4"/>
    <w:rsid w:val="00082C5A"/>
    <w:rsid w:val="00083295"/>
    <w:rsid w:val="000833A4"/>
    <w:rsid w:val="00083BB0"/>
    <w:rsid w:val="00083E94"/>
    <w:rsid w:val="000849DA"/>
    <w:rsid w:val="00085B73"/>
    <w:rsid w:val="000868DC"/>
    <w:rsid w:val="0008757E"/>
    <w:rsid w:val="000877F3"/>
    <w:rsid w:val="00087D53"/>
    <w:rsid w:val="00090C3C"/>
    <w:rsid w:val="00093978"/>
    <w:rsid w:val="00094382"/>
    <w:rsid w:val="00094B19"/>
    <w:rsid w:val="00094F2A"/>
    <w:rsid w:val="0009501A"/>
    <w:rsid w:val="000969E6"/>
    <w:rsid w:val="00096B4D"/>
    <w:rsid w:val="00096E26"/>
    <w:rsid w:val="00097B16"/>
    <w:rsid w:val="000A023D"/>
    <w:rsid w:val="000A0326"/>
    <w:rsid w:val="000A050E"/>
    <w:rsid w:val="000A0C90"/>
    <w:rsid w:val="000A13B4"/>
    <w:rsid w:val="000A2AD1"/>
    <w:rsid w:val="000A2DFB"/>
    <w:rsid w:val="000A3E0D"/>
    <w:rsid w:val="000A5531"/>
    <w:rsid w:val="000A56F3"/>
    <w:rsid w:val="000A5ECA"/>
    <w:rsid w:val="000A6B29"/>
    <w:rsid w:val="000B04CF"/>
    <w:rsid w:val="000B2373"/>
    <w:rsid w:val="000B2789"/>
    <w:rsid w:val="000B2E33"/>
    <w:rsid w:val="000B4116"/>
    <w:rsid w:val="000B4171"/>
    <w:rsid w:val="000B46EE"/>
    <w:rsid w:val="000B4E5C"/>
    <w:rsid w:val="000B54AE"/>
    <w:rsid w:val="000B56A6"/>
    <w:rsid w:val="000B6AB9"/>
    <w:rsid w:val="000B79C5"/>
    <w:rsid w:val="000B7BF9"/>
    <w:rsid w:val="000B7D8A"/>
    <w:rsid w:val="000C068B"/>
    <w:rsid w:val="000C0B6E"/>
    <w:rsid w:val="000C13A5"/>
    <w:rsid w:val="000C2573"/>
    <w:rsid w:val="000C2CB9"/>
    <w:rsid w:val="000C320E"/>
    <w:rsid w:val="000C3E7D"/>
    <w:rsid w:val="000C4ECB"/>
    <w:rsid w:val="000C4F17"/>
    <w:rsid w:val="000C529D"/>
    <w:rsid w:val="000C6A54"/>
    <w:rsid w:val="000C6AD6"/>
    <w:rsid w:val="000D001F"/>
    <w:rsid w:val="000D049E"/>
    <w:rsid w:val="000D0C94"/>
    <w:rsid w:val="000D1416"/>
    <w:rsid w:val="000D1DF8"/>
    <w:rsid w:val="000D2021"/>
    <w:rsid w:val="000D3113"/>
    <w:rsid w:val="000D34B7"/>
    <w:rsid w:val="000D3B92"/>
    <w:rsid w:val="000D444C"/>
    <w:rsid w:val="000D48A4"/>
    <w:rsid w:val="000D49AE"/>
    <w:rsid w:val="000D5132"/>
    <w:rsid w:val="000D57A3"/>
    <w:rsid w:val="000D659C"/>
    <w:rsid w:val="000D737F"/>
    <w:rsid w:val="000D73A7"/>
    <w:rsid w:val="000E0A27"/>
    <w:rsid w:val="000E12CB"/>
    <w:rsid w:val="000E17DD"/>
    <w:rsid w:val="000E1D60"/>
    <w:rsid w:val="000E21C3"/>
    <w:rsid w:val="000E2EEC"/>
    <w:rsid w:val="000E3710"/>
    <w:rsid w:val="000E3A12"/>
    <w:rsid w:val="000E4AAD"/>
    <w:rsid w:val="000E4E68"/>
    <w:rsid w:val="000E5A68"/>
    <w:rsid w:val="000E608C"/>
    <w:rsid w:val="000E617A"/>
    <w:rsid w:val="000F0841"/>
    <w:rsid w:val="000F1465"/>
    <w:rsid w:val="000F18E2"/>
    <w:rsid w:val="000F190D"/>
    <w:rsid w:val="000F215F"/>
    <w:rsid w:val="000F2244"/>
    <w:rsid w:val="000F269C"/>
    <w:rsid w:val="000F3173"/>
    <w:rsid w:val="000F37A0"/>
    <w:rsid w:val="000F3B49"/>
    <w:rsid w:val="000F410D"/>
    <w:rsid w:val="000F4B94"/>
    <w:rsid w:val="000F4BC5"/>
    <w:rsid w:val="000F6CC5"/>
    <w:rsid w:val="000F6F12"/>
    <w:rsid w:val="000F71D8"/>
    <w:rsid w:val="000F760A"/>
    <w:rsid w:val="0010005C"/>
    <w:rsid w:val="00100BF5"/>
    <w:rsid w:val="00100EB5"/>
    <w:rsid w:val="00100F67"/>
    <w:rsid w:val="001018C3"/>
    <w:rsid w:val="0010270C"/>
    <w:rsid w:val="00102AD4"/>
    <w:rsid w:val="001032AB"/>
    <w:rsid w:val="00103AB6"/>
    <w:rsid w:val="001044BC"/>
    <w:rsid w:val="00105B96"/>
    <w:rsid w:val="00105D0D"/>
    <w:rsid w:val="00106C24"/>
    <w:rsid w:val="00106CE9"/>
    <w:rsid w:val="00107906"/>
    <w:rsid w:val="00107C71"/>
    <w:rsid w:val="00107D48"/>
    <w:rsid w:val="001107D3"/>
    <w:rsid w:val="001109E4"/>
    <w:rsid w:val="00110D0F"/>
    <w:rsid w:val="0011126F"/>
    <w:rsid w:val="0011372B"/>
    <w:rsid w:val="00114714"/>
    <w:rsid w:val="00114C8A"/>
    <w:rsid w:val="0011622A"/>
    <w:rsid w:val="001172ED"/>
    <w:rsid w:val="00117C4B"/>
    <w:rsid w:val="00117F2C"/>
    <w:rsid w:val="00120468"/>
    <w:rsid w:val="001208AD"/>
    <w:rsid w:val="00120E26"/>
    <w:rsid w:val="001213C2"/>
    <w:rsid w:val="00121656"/>
    <w:rsid w:val="0012409B"/>
    <w:rsid w:val="001242A0"/>
    <w:rsid w:val="0012435D"/>
    <w:rsid w:val="00124B09"/>
    <w:rsid w:val="00124CFB"/>
    <w:rsid w:val="00124DD7"/>
    <w:rsid w:val="001258C8"/>
    <w:rsid w:val="00125B9E"/>
    <w:rsid w:val="00126486"/>
    <w:rsid w:val="001268D3"/>
    <w:rsid w:val="001269CE"/>
    <w:rsid w:val="00126B0F"/>
    <w:rsid w:val="001309AB"/>
    <w:rsid w:val="0013141B"/>
    <w:rsid w:val="001325D7"/>
    <w:rsid w:val="001326F1"/>
    <w:rsid w:val="001333B6"/>
    <w:rsid w:val="00133C2F"/>
    <w:rsid w:val="00133FEA"/>
    <w:rsid w:val="0013422E"/>
    <w:rsid w:val="001345BA"/>
    <w:rsid w:val="001345BD"/>
    <w:rsid w:val="00136069"/>
    <w:rsid w:val="001365AE"/>
    <w:rsid w:val="001374F0"/>
    <w:rsid w:val="00137783"/>
    <w:rsid w:val="00137EF0"/>
    <w:rsid w:val="00140760"/>
    <w:rsid w:val="00140899"/>
    <w:rsid w:val="00140A03"/>
    <w:rsid w:val="00142718"/>
    <w:rsid w:val="00142C01"/>
    <w:rsid w:val="00143DA2"/>
    <w:rsid w:val="00144553"/>
    <w:rsid w:val="00144A23"/>
    <w:rsid w:val="0014545C"/>
    <w:rsid w:val="00146AFE"/>
    <w:rsid w:val="00146DA2"/>
    <w:rsid w:val="00146E1F"/>
    <w:rsid w:val="001475FC"/>
    <w:rsid w:val="00147736"/>
    <w:rsid w:val="00150EA4"/>
    <w:rsid w:val="00151518"/>
    <w:rsid w:val="00151F02"/>
    <w:rsid w:val="00151F84"/>
    <w:rsid w:val="00152695"/>
    <w:rsid w:val="001526A9"/>
    <w:rsid w:val="001530FC"/>
    <w:rsid w:val="00153B92"/>
    <w:rsid w:val="00155694"/>
    <w:rsid w:val="00155905"/>
    <w:rsid w:val="00156E39"/>
    <w:rsid w:val="00160BEE"/>
    <w:rsid w:val="00160DB2"/>
    <w:rsid w:val="00160FD9"/>
    <w:rsid w:val="00161DE7"/>
    <w:rsid w:val="00161F2B"/>
    <w:rsid w:val="001621DA"/>
    <w:rsid w:val="00163C73"/>
    <w:rsid w:val="00164AEA"/>
    <w:rsid w:val="00164DC1"/>
    <w:rsid w:val="00164F53"/>
    <w:rsid w:val="0016612F"/>
    <w:rsid w:val="00166209"/>
    <w:rsid w:val="00166606"/>
    <w:rsid w:val="00167C63"/>
    <w:rsid w:val="00170441"/>
    <w:rsid w:val="001717C0"/>
    <w:rsid w:val="00171CF6"/>
    <w:rsid w:val="00171FB1"/>
    <w:rsid w:val="001732FA"/>
    <w:rsid w:val="00173DED"/>
    <w:rsid w:val="001746F2"/>
    <w:rsid w:val="00174E0E"/>
    <w:rsid w:val="00175A67"/>
    <w:rsid w:val="00176316"/>
    <w:rsid w:val="001774BF"/>
    <w:rsid w:val="00177800"/>
    <w:rsid w:val="00177BA8"/>
    <w:rsid w:val="00180003"/>
    <w:rsid w:val="00180A9B"/>
    <w:rsid w:val="0018191E"/>
    <w:rsid w:val="0018218B"/>
    <w:rsid w:val="001833D5"/>
    <w:rsid w:val="00183812"/>
    <w:rsid w:val="00183AC2"/>
    <w:rsid w:val="00184017"/>
    <w:rsid w:val="001854EB"/>
    <w:rsid w:val="001859F6"/>
    <w:rsid w:val="00185A04"/>
    <w:rsid w:val="00185B21"/>
    <w:rsid w:val="00186474"/>
    <w:rsid w:val="001875EF"/>
    <w:rsid w:val="0019063D"/>
    <w:rsid w:val="0019066B"/>
    <w:rsid w:val="00190703"/>
    <w:rsid w:val="00190ECB"/>
    <w:rsid w:val="001913A8"/>
    <w:rsid w:val="0019196B"/>
    <w:rsid w:val="0019199B"/>
    <w:rsid w:val="00191C5B"/>
    <w:rsid w:val="00192A5C"/>
    <w:rsid w:val="00194969"/>
    <w:rsid w:val="001949FC"/>
    <w:rsid w:val="00194AA7"/>
    <w:rsid w:val="00194D33"/>
    <w:rsid w:val="0019653C"/>
    <w:rsid w:val="00196A72"/>
    <w:rsid w:val="001977D1"/>
    <w:rsid w:val="001A0617"/>
    <w:rsid w:val="001A0689"/>
    <w:rsid w:val="001A0F3F"/>
    <w:rsid w:val="001A16F2"/>
    <w:rsid w:val="001A1C19"/>
    <w:rsid w:val="001A36CC"/>
    <w:rsid w:val="001A3758"/>
    <w:rsid w:val="001A4D0A"/>
    <w:rsid w:val="001A51E3"/>
    <w:rsid w:val="001A5359"/>
    <w:rsid w:val="001A55EC"/>
    <w:rsid w:val="001A5A97"/>
    <w:rsid w:val="001A5DB2"/>
    <w:rsid w:val="001A62B9"/>
    <w:rsid w:val="001A668C"/>
    <w:rsid w:val="001A726D"/>
    <w:rsid w:val="001A7C91"/>
    <w:rsid w:val="001A7F0F"/>
    <w:rsid w:val="001A7F70"/>
    <w:rsid w:val="001B009E"/>
    <w:rsid w:val="001B043D"/>
    <w:rsid w:val="001B0BD3"/>
    <w:rsid w:val="001B0FAA"/>
    <w:rsid w:val="001B12D2"/>
    <w:rsid w:val="001B1F16"/>
    <w:rsid w:val="001B23EB"/>
    <w:rsid w:val="001B309D"/>
    <w:rsid w:val="001B3CF3"/>
    <w:rsid w:val="001B49CD"/>
    <w:rsid w:val="001B5623"/>
    <w:rsid w:val="001B6EF4"/>
    <w:rsid w:val="001B6FCE"/>
    <w:rsid w:val="001B7E01"/>
    <w:rsid w:val="001C0276"/>
    <w:rsid w:val="001C0501"/>
    <w:rsid w:val="001C1B74"/>
    <w:rsid w:val="001C277B"/>
    <w:rsid w:val="001C2D8A"/>
    <w:rsid w:val="001C3055"/>
    <w:rsid w:val="001C36CA"/>
    <w:rsid w:val="001C4E2B"/>
    <w:rsid w:val="001C4EF4"/>
    <w:rsid w:val="001C50C2"/>
    <w:rsid w:val="001C519F"/>
    <w:rsid w:val="001C55C0"/>
    <w:rsid w:val="001C5BEB"/>
    <w:rsid w:val="001C6891"/>
    <w:rsid w:val="001C6C6C"/>
    <w:rsid w:val="001C746A"/>
    <w:rsid w:val="001C7A0C"/>
    <w:rsid w:val="001C7DBE"/>
    <w:rsid w:val="001D0ADB"/>
    <w:rsid w:val="001D195F"/>
    <w:rsid w:val="001D1DE2"/>
    <w:rsid w:val="001D26AA"/>
    <w:rsid w:val="001D270D"/>
    <w:rsid w:val="001D27B9"/>
    <w:rsid w:val="001D285A"/>
    <w:rsid w:val="001D39E5"/>
    <w:rsid w:val="001D3D76"/>
    <w:rsid w:val="001D4756"/>
    <w:rsid w:val="001D633D"/>
    <w:rsid w:val="001D64B6"/>
    <w:rsid w:val="001D6CA4"/>
    <w:rsid w:val="001D7513"/>
    <w:rsid w:val="001E1235"/>
    <w:rsid w:val="001E145B"/>
    <w:rsid w:val="001E2801"/>
    <w:rsid w:val="001E28FB"/>
    <w:rsid w:val="001E29FD"/>
    <w:rsid w:val="001E3AFF"/>
    <w:rsid w:val="001E3B0F"/>
    <w:rsid w:val="001E454B"/>
    <w:rsid w:val="001E48B7"/>
    <w:rsid w:val="001E49A4"/>
    <w:rsid w:val="001E5B23"/>
    <w:rsid w:val="001E5FA2"/>
    <w:rsid w:val="001E7235"/>
    <w:rsid w:val="001E7F43"/>
    <w:rsid w:val="001F0307"/>
    <w:rsid w:val="001F08C6"/>
    <w:rsid w:val="001F0E68"/>
    <w:rsid w:val="001F19FB"/>
    <w:rsid w:val="001F3178"/>
    <w:rsid w:val="001F32D6"/>
    <w:rsid w:val="001F57EE"/>
    <w:rsid w:val="001F5B0A"/>
    <w:rsid w:val="001F5D70"/>
    <w:rsid w:val="001F67C7"/>
    <w:rsid w:val="001F725C"/>
    <w:rsid w:val="001F797E"/>
    <w:rsid w:val="001F7995"/>
    <w:rsid w:val="002010C0"/>
    <w:rsid w:val="00202B53"/>
    <w:rsid w:val="00202BB4"/>
    <w:rsid w:val="002053C4"/>
    <w:rsid w:val="00205EE7"/>
    <w:rsid w:val="002061B9"/>
    <w:rsid w:val="002066DF"/>
    <w:rsid w:val="00207012"/>
    <w:rsid w:val="00207528"/>
    <w:rsid w:val="0020755B"/>
    <w:rsid w:val="00207639"/>
    <w:rsid w:val="00207F13"/>
    <w:rsid w:val="00207F20"/>
    <w:rsid w:val="002107C5"/>
    <w:rsid w:val="002111EA"/>
    <w:rsid w:val="00211927"/>
    <w:rsid w:val="002120A8"/>
    <w:rsid w:val="00212B76"/>
    <w:rsid w:val="00212C34"/>
    <w:rsid w:val="00213991"/>
    <w:rsid w:val="00213F62"/>
    <w:rsid w:val="002145F3"/>
    <w:rsid w:val="002146AE"/>
    <w:rsid w:val="00215314"/>
    <w:rsid w:val="00215F06"/>
    <w:rsid w:val="002162D0"/>
    <w:rsid w:val="00216643"/>
    <w:rsid w:val="00217AC3"/>
    <w:rsid w:val="002205CC"/>
    <w:rsid w:val="00220B48"/>
    <w:rsid w:val="002215F6"/>
    <w:rsid w:val="00221649"/>
    <w:rsid w:val="00222011"/>
    <w:rsid w:val="00223DC9"/>
    <w:rsid w:val="00227C25"/>
    <w:rsid w:val="002305AD"/>
    <w:rsid w:val="00230CAD"/>
    <w:rsid w:val="00231245"/>
    <w:rsid w:val="0023174A"/>
    <w:rsid w:val="00233B03"/>
    <w:rsid w:val="002342EF"/>
    <w:rsid w:val="00234A0F"/>
    <w:rsid w:val="00234A6E"/>
    <w:rsid w:val="00235D04"/>
    <w:rsid w:val="00236ED5"/>
    <w:rsid w:val="002372B1"/>
    <w:rsid w:val="0024036E"/>
    <w:rsid w:val="00240396"/>
    <w:rsid w:val="00240779"/>
    <w:rsid w:val="00240913"/>
    <w:rsid w:val="00240D2F"/>
    <w:rsid w:val="00241B4A"/>
    <w:rsid w:val="00241C40"/>
    <w:rsid w:val="00241E71"/>
    <w:rsid w:val="002423B3"/>
    <w:rsid w:val="00242A7E"/>
    <w:rsid w:val="00243FB7"/>
    <w:rsid w:val="0024468E"/>
    <w:rsid w:val="00244EEB"/>
    <w:rsid w:val="00244F60"/>
    <w:rsid w:val="002458A5"/>
    <w:rsid w:val="00245DA7"/>
    <w:rsid w:val="0024603F"/>
    <w:rsid w:val="00246239"/>
    <w:rsid w:val="00246C0B"/>
    <w:rsid w:val="0024719E"/>
    <w:rsid w:val="002473EB"/>
    <w:rsid w:val="00247976"/>
    <w:rsid w:val="00247C85"/>
    <w:rsid w:val="00250812"/>
    <w:rsid w:val="002509DF"/>
    <w:rsid w:val="00251686"/>
    <w:rsid w:val="002521F2"/>
    <w:rsid w:val="00252A38"/>
    <w:rsid w:val="00253842"/>
    <w:rsid w:val="002545A6"/>
    <w:rsid w:val="002546B1"/>
    <w:rsid w:val="0025612C"/>
    <w:rsid w:val="00256154"/>
    <w:rsid w:val="00256635"/>
    <w:rsid w:val="002568AB"/>
    <w:rsid w:val="00256EAC"/>
    <w:rsid w:val="00256F8B"/>
    <w:rsid w:val="0025780D"/>
    <w:rsid w:val="00257B81"/>
    <w:rsid w:val="0026283E"/>
    <w:rsid w:val="00262C12"/>
    <w:rsid w:val="00262CC2"/>
    <w:rsid w:val="00262FB5"/>
    <w:rsid w:val="0026359F"/>
    <w:rsid w:val="0026389D"/>
    <w:rsid w:val="00263EA5"/>
    <w:rsid w:val="002640B2"/>
    <w:rsid w:val="002640F4"/>
    <w:rsid w:val="00264D64"/>
    <w:rsid w:val="00264E14"/>
    <w:rsid w:val="00265C3D"/>
    <w:rsid w:val="002666AF"/>
    <w:rsid w:val="002669A4"/>
    <w:rsid w:val="00267617"/>
    <w:rsid w:val="0026779F"/>
    <w:rsid w:val="002708EF"/>
    <w:rsid w:val="00270C63"/>
    <w:rsid w:val="002718D2"/>
    <w:rsid w:val="00272EE3"/>
    <w:rsid w:val="00273437"/>
    <w:rsid w:val="0027435B"/>
    <w:rsid w:val="00275418"/>
    <w:rsid w:val="002774CB"/>
    <w:rsid w:val="002774DC"/>
    <w:rsid w:val="0028088A"/>
    <w:rsid w:val="00281873"/>
    <w:rsid w:val="0028206E"/>
    <w:rsid w:val="00282381"/>
    <w:rsid w:val="00282877"/>
    <w:rsid w:val="002844B7"/>
    <w:rsid w:val="002845A3"/>
    <w:rsid w:val="00284D72"/>
    <w:rsid w:val="00284E43"/>
    <w:rsid w:val="00284FBD"/>
    <w:rsid w:val="00285274"/>
    <w:rsid w:val="00286026"/>
    <w:rsid w:val="002860F7"/>
    <w:rsid w:val="00286B51"/>
    <w:rsid w:val="002871DE"/>
    <w:rsid w:val="002874FD"/>
    <w:rsid w:val="002879EF"/>
    <w:rsid w:val="00287A19"/>
    <w:rsid w:val="002900C3"/>
    <w:rsid w:val="00290A31"/>
    <w:rsid w:val="0029198C"/>
    <w:rsid w:val="00291C8A"/>
    <w:rsid w:val="002949EB"/>
    <w:rsid w:val="00294EED"/>
    <w:rsid w:val="00295CF4"/>
    <w:rsid w:val="002961CA"/>
    <w:rsid w:val="002966B6"/>
    <w:rsid w:val="00297499"/>
    <w:rsid w:val="002975A5"/>
    <w:rsid w:val="00297719"/>
    <w:rsid w:val="0029784D"/>
    <w:rsid w:val="00297FCC"/>
    <w:rsid w:val="002A0324"/>
    <w:rsid w:val="002A13F4"/>
    <w:rsid w:val="002A18F7"/>
    <w:rsid w:val="002A1ECE"/>
    <w:rsid w:val="002A2C92"/>
    <w:rsid w:val="002A35FC"/>
    <w:rsid w:val="002A3E8F"/>
    <w:rsid w:val="002A4002"/>
    <w:rsid w:val="002A4FBD"/>
    <w:rsid w:val="002A63C4"/>
    <w:rsid w:val="002A64C5"/>
    <w:rsid w:val="002B0F3A"/>
    <w:rsid w:val="002B132B"/>
    <w:rsid w:val="002B208A"/>
    <w:rsid w:val="002B2178"/>
    <w:rsid w:val="002B2305"/>
    <w:rsid w:val="002B290D"/>
    <w:rsid w:val="002B3089"/>
    <w:rsid w:val="002B3976"/>
    <w:rsid w:val="002B512B"/>
    <w:rsid w:val="002B59D7"/>
    <w:rsid w:val="002B6475"/>
    <w:rsid w:val="002B64CA"/>
    <w:rsid w:val="002B6532"/>
    <w:rsid w:val="002C0A69"/>
    <w:rsid w:val="002C0B18"/>
    <w:rsid w:val="002C0D66"/>
    <w:rsid w:val="002C1425"/>
    <w:rsid w:val="002C2CAD"/>
    <w:rsid w:val="002C4A1F"/>
    <w:rsid w:val="002C4B4B"/>
    <w:rsid w:val="002C5299"/>
    <w:rsid w:val="002C58AC"/>
    <w:rsid w:val="002C64B6"/>
    <w:rsid w:val="002D0180"/>
    <w:rsid w:val="002D0829"/>
    <w:rsid w:val="002D0A13"/>
    <w:rsid w:val="002D2480"/>
    <w:rsid w:val="002D3D00"/>
    <w:rsid w:val="002D5EA8"/>
    <w:rsid w:val="002D5F11"/>
    <w:rsid w:val="002D601E"/>
    <w:rsid w:val="002D79FC"/>
    <w:rsid w:val="002E05D9"/>
    <w:rsid w:val="002E1061"/>
    <w:rsid w:val="002E1EC3"/>
    <w:rsid w:val="002E217F"/>
    <w:rsid w:val="002E26A6"/>
    <w:rsid w:val="002E26B2"/>
    <w:rsid w:val="002E2720"/>
    <w:rsid w:val="002E2B4A"/>
    <w:rsid w:val="002E32C8"/>
    <w:rsid w:val="002E3415"/>
    <w:rsid w:val="002E4FFD"/>
    <w:rsid w:val="002E551D"/>
    <w:rsid w:val="002E611F"/>
    <w:rsid w:val="002E69E0"/>
    <w:rsid w:val="002E78FD"/>
    <w:rsid w:val="002E7F3C"/>
    <w:rsid w:val="002F04CB"/>
    <w:rsid w:val="002F056A"/>
    <w:rsid w:val="002F2298"/>
    <w:rsid w:val="002F25DA"/>
    <w:rsid w:val="002F3DDC"/>
    <w:rsid w:val="002F3EA3"/>
    <w:rsid w:val="002F482E"/>
    <w:rsid w:val="002F4C2C"/>
    <w:rsid w:val="002F59D5"/>
    <w:rsid w:val="002F5C23"/>
    <w:rsid w:val="002F5F71"/>
    <w:rsid w:val="002F603E"/>
    <w:rsid w:val="002F646F"/>
    <w:rsid w:val="002F64AD"/>
    <w:rsid w:val="002F70F8"/>
    <w:rsid w:val="002F79AA"/>
    <w:rsid w:val="002F7A26"/>
    <w:rsid w:val="002F7AE5"/>
    <w:rsid w:val="00300FD9"/>
    <w:rsid w:val="00301165"/>
    <w:rsid w:val="0030262B"/>
    <w:rsid w:val="00302D19"/>
    <w:rsid w:val="00304647"/>
    <w:rsid w:val="0030518E"/>
    <w:rsid w:val="00305819"/>
    <w:rsid w:val="00305F8E"/>
    <w:rsid w:val="003063DE"/>
    <w:rsid w:val="00306A09"/>
    <w:rsid w:val="0030727D"/>
    <w:rsid w:val="00307D2A"/>
    <w:rsid w:val="0031142E"/>
    <w:rsid w:val="0031165B"/>
    <w:rsid w:val="0031242E"/>
    <w:rsid w:val="00313909"/>
    <w:rsid w:val="00315384"/>
    <w:rsid w:val="003170E7"/>
    <w:rsid w:val="00317715"/>
    <w:rsid w:val="003205F9"/>
    <w:rsid w:val="003214C2"/>
    <w:rsid w:val="00323DB0"/>
    <w:rsid w:val="0032568A"/>
    <w:rsid w:val="00327371"/>
    <w:rsid w:val="00331105"/>
    <w:rsid w:val="0033167A"/>
    <w:rsid w:val="00331F5F"/>
    <w:rsid w:val="0033288F"/>
    <w:rsid w:val="003332C4"/>
    <w:rsid w:val="0033335A"/>
    <w:rsid w:val="003334B4"/>
    <w:rsid w:val="00334382"/>
    <w:rsid w:val="0033478E"/>
    <w:rsid w:val="00335660"/>
    <w:rsid w:val="00336EF5"/>
    <w:rsid w:val="0033706E"/>
    <w:rsid w:val="003373B8"/>
    <w:rsid w:val="003414C2"/>
    <w:rsid w:val="00341743"/>
    <w:rsid w:val="0034312D"/>
    <w:rsid w:val="00343439"/>
    <w:rsid w:val="0034405F"/>
    <w:rsid w:val="003443EB"/>
    <w:rsid w:val="00344799"/>
    <w:rsid w:val="003460FF"/>
    <w:rsid w:val="0034761D"/>
    <w:rsid w:val="00347705"/>
    <w:rsid w:val="00347A79"/>
    <w:rsid w:val="003506B6"/>
    <w:rsid w:val="003509EF"/>
    <w:rsid w:val="00351425"/>
    <w:rsid w:val="003514EA"/>
    <w:rsid w:val="0035191C"/>
    <w:rsid w:val="00351AD7"/>
    <w:rsid w:val="00352907"/>
    <w:rsid w:val="00352CBD"/>
    <w:rsid w:val="003534B2"/>
    <w:rsid w:val="00353EF5"/>
    <w:rsid w:val="00354800"/>
    <w:rsid w:val="00355778"/>
    <w:rsid w:val="00355AA9"/>
    <w:rsid w:val="00355B4B"/>
    <w:rsid w:val="00356E67"/>
    <w:rsid w:val="003571ED"/>
    <w:rsid w:val="00357C60"/>
    <w:rsid w:val="0036129D"/>
    <w:rsid w:val="003622E7"/>
    <w:rsid w:val="003629E3"/>
    <w:rsid w:val="00362A91"/>
    <w:rsid w:val="0036391F"/>
    <w:rsid w:val="00363E76"/>
    <w:rsid w:val="0036441C"/>
    <w:rsid w:val="0036480E"/>
    <w:rsid w:val="0036496B"/>
    <w:rsid w:val="00364C05"/>
    <w:rsid w:val="00365486"/>
    <w:rsid w:val="0036560D"/>
    <w:rsid w:val="00366501"/>
    <w:rsid w:val="003678EE"/>
    <w:rsid w:val="00367D12"/>
    <w:rsid w:val="00370777"/>
    <w:rsid w:val="00370B4D"/>
    <w:rsid w:val="0037124C"/>
    <w:rsid w:val="003713FE"/>
    <w:rsid w:val="0037195C"/>
    <w:rsid w:val="00371FB7"/>
    <w:rsid w:val="00372A01"/>
    <w:rsid w:val="003730AB"/>
    <w:rsid w:val="003739B6"/>
    <w:rsid w:val="00373EA3"/>
    <w:rsid w:val="00373F24"/>
    <w:rsid w:val="00376DF0"/>
    <w:rsid w:val="00377413"/>
    <w:rsid w:val="00377C33"/>
    <w:rsid w:val="00381B1F"/>
    <w:rsid w:val="00381D8D"/>
    <w:rsid w:val="003829AA"/>
    <w:rsid w:val="00383203"/>
    <w:rsid w:val="003836DA"/>
    <w:rsid w:val="00384B2F"/>
    <w:rsid w:val="00384F85"/>
    <w:rsid w:val="00384FBD"/>
    <w:rsid w:val="003851C2"/>
    <w:rsid w:val="0038589F"/>
    <w:rsid w:val="00385FE1"/>
    <w:rsid w:val="003864B3"/>
    <w:rsid w:val="00387147"/>
    <w:rsid w:val="003873D1"/>
    <w:rsid w:val="00387A9D"/>
    <w:rsid w:val="003924D6"/>
    <w:rsid w:val="00392574"/>
    <w:rsid w:val="00392A0B"/>
    <w:rsid w:val="0039460A"/>
    <w:rsid w:val="00394F70"/>
    <w:rsid w:val="00397B8D"/>
    <w:rsid w:val="003A0B66"/>
    <w:rsid w:val="003A0DCF"/>
    <w:rsid w:val="003A0DEF"/>
    <w:rsid w:val="003A1484"/>
    <w:rsid w:val="003A15DB"/>
    <w:rsid w:val="003A1BA2"/>
    <w:rsid w:val="003A229D"/>
    <w:rsid w:val="003A276D"/>
    <w:rsid w:val="003A2A13"/>
    <w:rsid w:val="003A61DB"/>
    <w:rsid w:val="003A656C"/>
    <w:rsid w:val="003A6F2A"/>
    <w:rsid w:val="003A7998"/>
    <w:rsid w:val="003B0B11"/>
    <w:rsid w:val="003B0E8A"/>
    <w:rsid w:val="003B1EF2"/>
    <w:rsid w:val="003B208F"/>
    <w:rsid w:val="003B276F"/>
    <w:rsid w:val="003B354A"/>
    <w:rsid w:val="003B39CF"/>
    <w:rsid w:val="003B4101"/>
    <w:rsid w:val="003B5A01"/>
    <w:rsid w:val="003B5AD4"/>
    <w:rsid w:val="003B5B73"/>
    <w:rsid w:val="003B5E68"/>
    <w:rsid w:val="003B6ED7"/>
    <w:rsid w:val="003C080F"/>
    <w:rsid w:val="003C0C78"/>
    <w:rsid w:val="003C2204"/>
    <w:rsid w:val="003C223D"/>
    <w:rsid w:val="003C2260"/>
    <w:rsid w:val="003C5603"/>
    <w:rsid w:val="003C612E"/>
    <w:rsid w:val="003C69E4"/>
    <w:rsid w:val="003C6B9E"/>
    <w:rsid w:val="003C7B3A"/>
    <w:rsid w:val="003C7FBA"/>
    <w:rsid w:val="003D150A"/>
    <w:rsid w:val="003D15B2"/>
    <w:rsid w:val="003D1C8A"/>
    <w:rsid w:val="003D2A43"/>
    <w:rsid w:val="003D2B98"/>
    <w:rsid w:val="003D3E27"/>
    <w:rsid w:val="003D42DA"/>
    <w:rsid w:val="003D50A5"/>
    <w:rsid w:val="003D5663"/>
    <w:rsid w:val="003D7792"/>
    <w:rsid w:val="003D7D99"/>
    <w:rsid w:val="003E00E8"/>
    <w:rsid w:val="003E0EEC"/>
    <w:rsid w:val="003E10BA"/>
    <w:rsid w:val="003E1E58"/>
    <w:rsid w:val="003E2808"/>
    <w:rsid w:val="003E2E77"/>
    <w:rsid w:val="003E317A"/>
    <w:rsid w:val="003E350F"/>
    <w:rsid w:val="003E56AA"/>
    <w:rsid w:val="003E5A2D"/>
    <w:rsid w:val="003E669A"/>
    <w:rsid w:val="003E752E"/>
    <w:rsid w:val="003E775F"/>
    <w:rsid w:val="003E782A"/>
    <w:rsid w:val="003F199C"/>
    <w:rsid w:val="003F1FE0"/>
    <w:rsid w:val="003F2691"/>
    <w:rsid w:val="003F2843"/>
    <w:rsid w:val="003F2B15"/>
    <w:rsid w:val="003F2E5E"/>
    <w:rsid w:val="003F3869"/>
    <w:rsid w:val="003F3B98"/>
    <w:rsid w:val="003F3D23"/>
    <w:rsid w:val="003F3D3D"/>
    <w:rsid w:val="003F46FD"/>
    <w:rsid w:val="003F5289"/>
    <w:rsid w:val="003F53BC"/>
    <w:rsid w:val="003F60F9"/>
    <w:rsid w:val="003F7ADF"/>
    <w:rsid w:val="00400F17"/>
    <w:rsid w:val="0040134E"/>
    <w:rsid w:val="00401BBD"/>
    <w:rsid w:val="00401D76"/>
    <w:rsid w:val="00401E00"/>
    <w:rsid w:val="004023E2"/>
    <w:rsid w:val="004024E9"/>
    <w:rsid w:val="004025DB"/>
    <w:rsid w:val="00402DFB"/>
    <w:rsid w:val="00403835"/>
    <w:rsid w:val="00404088"/>
    <w:rsid w:val="004041F9"/>
    <w:rsid w:val="00404ABD"/>
    <w:rsid w:val="0040542C"/>
    <w:rsid w:val="00405A4A"/>
    <w:rsid w:val="00405F73"/>
    <w:rsid w:val="0040651A"/>
    <w:rsid w:val="00406ADA"/>
    <w:rsid w:val="00406EA1"/>
    <w:rsid w:val="0040719E"/>
    <w:rsid w:val="00407808"/>
    <w:rsid w:val="00407A83"/>
    <w:rsid w:val="00407D4A"/>
    <w:rsid w:val="004100C8"/>
    <w:rsid w:val="00411432"/>
    <w:rsid w:val="004120EC"/>
    <w:rsid w:val="004121A1"/>
    <w:rsid w:val="004123C1"/>
    <w:rsid w:val="00412ACF"/>
    <w:rsid w:val="004137D2"/>
    <w:rsid w:val="00413BA8"/>
    <w:rsid w:val="00414681"/>
    <w:rsid w:val="00414947"/>
    <w:rsid w:val="00414FF6"/>
    <w:rsid w:val="00416F15"/>
    <w:rsid w:val="00417069"/>
    <w:rsid w:val="00417B87"/>
    <w:rsid w:val="00420C75"/>
    <w:rsid w:val="00420DFB"/>
    <w:rsid w:val="00421132"/>
    <w:rsid w:val="00421F0B"/>
    <w:rsid w:val="004223E9"/>
    <w:rsid w:val="00422751"/>
    <w:rsid w:val="00423C02"/>
    <w:rsid w:val="004248C4"/>
    <w:rsid w:val="004255B1"/>
    <w:rsid w:val="00425D88"/>
    <w:rsid w:val="004267DE"/>
    <w:rsid w:val="00427D0E"/>
    <w:rsid w:val="00431059"/>
    <w:rsid w:val="004311B5"/>
    <w:rsid w:val="00431B15"/>
    <w:rsid w:val="0043212C"/>
    <w:rsid w:val="004327D1"/>
    <w:rsid w:val="00434153"/>
    <w:rsid w:val="00435564"/>
    <w:rsid w:val="004357B2"/>
    <w:rsid w:val="00436EF0"/>
    <w:rsid w:val="00437A7E"/>
    <w:rsid w:val="00440391"/>
    <w:rsid w:val="0044043A"/>
    <w:rsid w:val="00441AD3"/>
    <w:rsid w:val="004420A2"/>
    <w:rsid w:val="0044243C"/>
    <w:rsid w:val="00442E4D"/>
    <w:rsid w:val="0044390B"/>
    <w:rsid w:val="004453A5"/>
    <w:rsid w:val="00445440"/>
    <w:rsid w:val="0044653A"/>
    <w:rsid w:val="00446606"/>
    <w:rsid w:val="00446C39"/>
    <w:rsid w:val="00447A95"/>
    <w:rsid w:val="00447B1E"/>
    <w:rsid w:val="00447C92"/>
    <w:rsid w:val="0045032D"/>
    <w:rsid w:val="0045077A"/>
    <w:rsid w:val="00450B6F"/>
    <w:rsid w:val="00450E13"/>
    <w:rsid w:val="00452A61"/>
    <w:rsid w:val="00452C7E"/>
    <w:rsid w:val="00452CA0"/>
    <w:rsid w:val="004530F0"/>
    <w:rsid w:val="00453B8C"/>
    <w:rsid w:val="0045419E"/>
    <w:rsid w:val="004543FE"/>
    <w:rsid w:val="00454596"/>
    <w:rsid w:val="00455F1D"/>
    <w:rsid w:val="00456612"/>
    <w:rsid w:val="00456734"/>
    <w:rsid w:val="00456787"/>
    <w:rsid w:val="00456B7E"/>
    <w:rsid w:val="00457300"/>
    <w:rsid w:val="00457CBE"/>
    <w:rsid w:val="00461686"/>
    <w:rsid w:val="00462009"/>
    <w:rsid w:val="004624C9"/>
    <w:rsid w:val="004626DE"/>
    <w:rsid w:val="00462843"/>
    <w:rsid w:val="00462878"/>
    <w:rsid w:val="0046296D"/>
    <w:rsid w:val="00463D60"/>
    <w:rsid w:val="004645C7"/>
    <w:rsid w:val="004653E0"/>
    <w:rsid w:val="004657C5"/>
    <w:rsid w:val="00465DF9"/>
    <w:rsid w:val="004663F4"/>
    <w:rsid w:val="0046650D"/>
    <w:rsid w:val="0046692F"/>
    <w:rsid w:val="00466BDB"/>
    <w:rsid w:val="00466E19"/>
    <w:rsid w:val="00467773"/>
    <w:rsid w:val="00467B77"/>
    <w:rsid w:val="00470653"/>
    <w:rsid w:val="00470A2B"/>
    <w:rsid w:val="00470C2C"/>
    <w:rsid w:val="00471A4A"/>
    <w:rsid w:val="00472B93"/>
    <w:rsid w:val="00472FA1"/>
    <w:rsid w:val="00473C0D"/>
    <w:rsid w:val="00474C83"/>
    <w:rsid w:val="00475166"/>
    <w:rsid w:val="004761C4"/>
    <w:rsid w:val="00476A10"/>
    <w:rsid w:val="00477D0D"/>
    <w:rsid w:val="0047CE52"/>
    <w:rsid w:val="004800D3"/>
    <w:rsid w:val="00480356"/>
    <w:rsid w:val="00480569"/>
    <w:rsid w:val="00480CAB"/>
    <w:rsid w:val="004813B7"/>
    <w:rsid w:val="004818EB"/>
    <w:rsid w:val="00482F28"/>
    <w:rsid w:val="004853A9"/>
    <w:rsid w:val="00485A3C"/>
    <w:rsid w:val="00486C61"/>
    <w:rsid w:val="0048715E"/>
    <w:rsid w:val="00487230"/>
    <w:rsid w:val="0048746F"/>
    <w:rsid w:val="00487625"/>
    <w:rsid w:val="00487A54"/>
    <w:rsid w:val="00487C8C"/>
    <w:rsid w:val="00487F73"/>
    <w:rsid w:val="00490322"/>
    <w:rsid w:val="004903D6"/>
    <w:rsid w:val="00490730"/>
    <w:rsid w:val="00490731"/>
    <w:rsid w:val="00490F3A"/>
    <w:rsid w:val="00491138"/>
    <w:rsid w:val="00491D3F"/>
    <w:rsid w:val="0049219D"/>
    <w:rsid w:val="0049285E"/>
    <w:rsid w:val="0049316B"/>
    <w:rsid w:val="0049369F"/>
    <w:rsid w:val="00493930"/>
    <w:rsid w:val="00493A7B"/>
    <w:rsid w:val="00494490"/>
    <w:rsid w:val="00494DB2"/>
    <w:rsid w:val="00496128"/>
    <w:rsid w:val="00496430"/>
    <w:rsid w:val="0049674E"/>
    <w:rsid w:val="00497496"/>
    <w:rsid w:val="00497841"/>
    <w:rsid w:val="004A3CAC"/>
    <w:rsid w:val="004A4217"/>
    <w:rsid w:val="004A4471"/>
    <w:rsid w:val="004A453A"/>
    <w:rsid w:val="004A49C6"/>
    <w:rsid w:val="004A5E2F"/>
    <w:rsid w:val="004A7723"/>
    <w:rsid w:val="004B014F"/>
    <w:rsid w:val="004B0DF6"/>
    <w:rsid w:val="004B0F4C"/>
    <w:rsid w:val="004B12AD"/>
    <w:rsid w:val="004B13D0"/>
    <w:rsid w:val="004B1AF3"/>
    <w:rsid w:val="004B1BC2"/>
    <w:rsid w:val="004B27B8"/>
    <w:rsid w:val="004B2D03"/>
    <w:rsid w:val="004B3AB2"/>
    <w:rsid w:val="004B4069"/>
    <w:rsid w:val="004B476F"/>
    <w:rsid w:val="004B5040"/>
    <w:rsid w:val="004B538A"/>
    <w:rsid w:val="004B6C92"/>
    <w:rsid w:val="004B77DA"/>
    <w:rsid w:val="004B7A1E"/>
    <w:rsid w:val="004B7D0F"/>
    <w:rsid w:val="004C0A8A"/>
    <w:rsid w:val="004C0D4D"/>
    <w:rsid w:val="004C132C"/>
    <w:rsid w:val="004C20B7"/>
    <w:rsid w:val="004C21BA"/>
    <w:rsid w:val="004C266C"/>
    <w:rsid w:val="004C2780"/>
    <w:rsid w:val="004C2AFD"/>
    <w:rsid w:val="004C3626"/>
    <w:rsid w:val="004C3B99"/>
    <w:rsid w:val="004C40EF"/>
    <w:rsid w:val="004C439D"/>
    <w:rsid w:val="004C4C36"/>
    <w:rsid w:val="004C53D2"/>
    <w:rsid w:val="004C5C5D"/>
    <w:rsid w:val="004C5C62"/>
    <w:rsid w:val="004C701F"/>
    <w:rsid w:val="004C7DF3"/>
    <w:rsid w:val="004D0026"/>
    <w:rsid w:val="004D01EA"/>
    <w:rsid w:val="004D04CB"/>
    <w:rsid w:val="004D065B"/>
    <w:rsid w:val="004D0E99"/>
    <w:rsid w:val="004D0F97"/>
    <w:rsid w:val="004D1EAD"/>
    <w:rsid w:val="004D3574"/>
    <w:rsid w:val="004D3D24"/>
    <w:rsid w:val="004D4400"/>
    <w:rsid w:val="004D45DE"/>
    <w:rsid w:val="004D4EA3"/>
    <w:rsid w:val="004D5C20"/>
    <w:rsid w:val="004D6061"/>
    <w:rsid w:val="004D622D"/>
    <w:rsid w:val="004D7207"/>
    <w:rsid w:val="004E0121"/>
    <w:rsid w:val="004E0BFA"/>
    <w:rsid w:val="004E0DCC"/>
    <w:rsid w:val="004E2595"/>
    <w:rsid w:val="004E28F3"/>
    <w:rsid w:val="004E2BDA"/>
    <w:rsid w:val="004E2D60"/>
    <w:rsid w:val="004F05B4"/>
    <w:rsid w:val="004F13B1"/>
    <w:rsid w:val="004F1BA2"/>
    <w:rsid w:val="004F3AC8"/>
    <w:rsid w:val="004F3B09"/>
    <w:rsid w:val="004F48F4"/>
    <w:rsid w:val="004F4ABB"/>
    <w:rsid w:val="004F4ED3"/>
    <w:rsid w:val="004F6270"/>
    <w:rsid w:val="004F6D40"/>
    <w:rsid w:val="004F7F3B"/>
    <w:rsid w:val="0050080A"/>
    <w:rsid w:val="0050101A"/>
    <w:rsid w:val="00501B2F"/>
    <w:rsid w:val="00502A57"/>
    <w:rsid w:val="00503186"/>
    <w:rsid w:val="00503693"/>
    <w:rsid w:val="00503AC2"/>
    <w:rsid w:val="00503EEC"/>
    <w:rsid w:val="005041C0"/>
    <w:rsid w:val="0050670B"/>
    <w:rsid w:val="005102D0"/>
    <w:rsid w:val="005103A7"/>
    <w:rsid w:val="00510F91"/>
    <w:rsid w:val="00511080"/>
    <w:rsid w:val="005117D5"/>
    <w:rsid w:val="00511959"/>
    <w:rsid w:val="005125B1"/>
    <w:rsid w:val="00512C09"/>
    <w:rsid w:val="005130CA"/>
    <w:rsid w:val="005144B5"/>
    <w:rsid w:val="005154F4"/>
    <w:rsid w:val="005159A0"/>
    <w:rsid w:val="00515A28"/>
    <w:rsid w:val="0051605E"/>
    <w:rsid w:val="00516106"/>
    <w:rsid w:val="00516770"/>
    <w:rsid w:val="00516BA7"/>
    <w:rsid w:val="005174A3"/>
    <w:rsid w:val="005174EE"/>
    <w:rsid w:val="005216A5"/>
    <w:rsid w:val="0052172E"/>
    <w:rsid w:val="00522D29"/>
    <w:rsid w:val="00523E95"/>
    <w:rsid w:val="005243F0"/>
    <w:rsid w:val="005243F9"/>
    <w:rsid w:val="00524680"/>
    <w:rsid w:val="0052510E"/>
    <w:rsid w:val="00525B55"/>
    <w:rsid w:val="005260BC"/>
    <w:rsid w:val="005273C8"/>
    <w:rsid w:val="00527721"/>
    <w:rsid w:val="00527DFE"/>
    <w:rsid w:val="00531812"/>
    <w:rsid w:val="00532007"/>
    <w:rsid w:val="00532206"/>
    <w:rsid w:val="00534572"/>
    <w:rsid w:val="0053499C"/>
    <w:rsid w:val="0053615A"/>
    <w:rsid w:val="00536D40"/>
    <w:rsid w:val="00536EA4"/>
    <w:rsid w:val="005407E9"/>
    <w:rsid w:val="005409FE"/>
    <w:rsid w:val="00541410"/>
    <w:rsid w:val="005418D5"/>
    <w:rsid w:val="00541D93"/>
    <w:rsid w:val="00541DA6"/>
    <w:rsid w:val="005421B8"/>
    <w:rsid w:val="00543176"/>
    <w:rsid w:val="005464D7"/>
    <w:rsid w:val="005471E9"/>
    <w:rsid w:val="00547F53"/>
    <w:rsid w:val="00550215"/>
    <w:rsid w:val="00550D96"/>
    <w:rsid w:val="005510C8"/>
    <w:rsid w:val="00552129"/>
    <w:rsid w:val="005533FD"/>
    <w:rsid w:val="005539E0"/>
    <w:rsid w:val="00553C64"/>
    <w:rsid w:val="00554363"/>
    <w:rsid w:val="0055510E"/>
    <w:rsid w:val="005575A8"/>
    <w:rsid w:val="00557F5F"/>
    <w:rsid w:val="005608ED"/>
    <w:rsid w:val="00561DF5"/>
    <w:rsid w:val="00562031"/>
    <w:rsid w:val="00563CAD"/>
    <w:rsid w:val="0056453D"/>
    <w:rsid w:val="00564671"/>
    <w:rsid w:val="005654F0"/>
    <w:rsid w:val="005659AD"/>
    <w:rsid w:val="00565E53"/>
    <w:rsid w:val="005705A2"/>
    <w:rsid w:val="00570FB1"/>
    <w:rsid w:val="005714F6"/>
    <w:rsid w:val="00571F04"/>
    <w:rsid w:val="005722FD"/>
    <w:rsid w:val="00572FBA"/>
    <w:rsid w:val="00573208"/>
    <w:rsid w:val="00573A2A"/>
    <w:rsid w:val="00573F9B"/>
    <w:rsid w:val="0057488C"/>
    <w:rsid w:val="005758B8"/>
    <w:rsid w:val="0057652C"/>
    <w:rsid w:val="00577680"/>
    <w:rsid w:val="00577D31"/>
    <w:rsid w:val="00580360"/>
    <w:rsid w:val="00580501"/>
    <w:rsid w:val="00581601"/>
    <w:rsid w:val="00582198"/>
    <w:rsid w:val="0058248E"/>
    <w:rsid w:val="005826A0"/>
    <w:rsid w:val="00582BA8"/>
    <w:rsid w:val="0058362E"/>
    <w:rsid w:val="00583C89"/>
    <w:rsid w:val="005848B0"/>
    <w:rsid w:val="00584B21"/>
    <w:rsid w:val="005854F3"/>
    <w:rsid w:val="00585BC9"/>
    <w:rsid w:val="00585CF9"/>
    <w:rsid w:val="00585FFC"/>
    <w:rsid w:val="0058646B"/>
    <w:rsid w:val="00586840"/>
    <w:rsid w:val="00586A4E"/>
    <w:rsid w:val="00586B1C"/>
    <w:rsid w:val="00586FDD"/>
    <w:rsid w:val="00587727"/>
    <w:rsid w:val="00590663"/>
    <w:rsid w:val="00590B45"/>
    <w:rsid w:val="00591466"/>
    <w:rsid w:val="0059159A"/>
    <w:rsid w:val="00591A31"/>
    <w:rsid w:val="00591E12"/>
    <w:rsid w:val="005932EB"/>
    <w:rsid w:val="00593C65"/>
    <w:rsid w:val="00593DE7"/>
    <w:rsid w:val="00594C0D"/>
    <w:rsid w:val="0059509D"/>
    <w:rsid w:val="00595C77"/>
    <w:rsid w:val="00595FE4"/>
    <w:rsid w:val="00597D90"/>
    <w:rsid w:val="005A0607"/>
    <w:rsid w:val="005A1F94"/>
    <w:rsid w:val="005A38B1"/>
    <w:rsid w:val="005A3B1C"/>
    <w:rsid w:val="005A3F60"/>
    <w:rsid w:val="005A4708"/>
    <w:rsid w:val="005A53E0"/>
    <w:rsid w:val="005A53FB"/>
    <w:rsid w:val="005A5960"/>
    <w:rsid w:val="005A5AD2"/>
    <w:rsid w:val="005A5BE0"/>
    <w:rsid w:val="005A5D04"/>
    <w:rsid w:val="005A681D"/>
    <w:rsid w:val="005A7E08"/>
    <w:rsid w:val="005AA29D"/>
    <w:rsid w:val="005B080A"/>
    <w:rsid w:val="005B0DA2"/>
    <w:rsid w:val="005B195A"/>
    <w:rsid w:val="005B195D"/>
    <w:rsid w:val="005B1D09"/>
    <w:rsid w:val="005B2133"/>
    <w:rsid w:val="005B2D2C"/>
    <w:rsid w:val="005B3A80"/>
    <w:rsid w:val="005B48D7"/>
    <w:rsid w:val="005B4FC2"/>
    <w:rsid w:val="005B54DE"/>
    <w:rsid w:val="005B60A2"/>
    <w:rsid w:val="005B6534"/>
    <w:rsid w:val="005B7A79"/>
    <w:rsid w:val="005B7BC6"/>
    <w:rsid w:val="005C0843"/>
    <w:rsid w:val="005C12AA"/>
    <w:rsid w:val="005C385C"/>
    <w:rsid w:val="005C3EDE"/>
    <w:rsid w:val="005C40CE"/>
    <w:rsid w:val="005C4434"/>
    <w:rsid w:val="005C4F00"/>
    <w:rsid w:val="005C4F0D"/>
    <w:rsid w:val="005C50F2"/>
    <w:rsid w:val="005C5A5C"/>
    <w:rsid w:val="005C63A8"/>
    <w:rsid w:val="005C7E9E"/>
    <w:rsid w:val="005D196B"/>
    <w:rsid w:val="005D1B65"/>
    <w:rsid w:val="005D22E1"/>
    <w:rsid w:val="005D25F1"/>
    <w:rsid w:val="005D2B69"/>
    <w:rsid w:val="005D2D0F"/>
    <w:rsid w:val="005D30E4"/>
    <w:rsid w:val="005D3CAB"/>
    <w:rsid w:val="005D4B3E"/>
    <w:rsid w:val="005D55DB"/>
    <w:rsid w:val="005D5B2D"/>
    <w:rsid w:val="005D6557"/>
    <w:rsid w:val="005D687A"/>
    <w:rsid w:val="005D760F"/>
    <w:rsid w:val="005E12E6"/>
    <w:rsid w:val="005E23BA"/>
    <w:rsid w:val="005E3449"/>
    <w:rsid w:val="005E3812"/>
    <w:rsid w:val="005E53C2"/>
    <w:rsid w:val="005E6759"/>
    <w:rsid w:val="005E6C08"/>
    <w:rsid w:val="005F04E3"/>
    <w:rsid w:val="005F0A66"/>
    <w:rsid w:val="005F0AD1"/>
    <w:rsid w:val="005F0B16"/>
    <w:rsid w:val="005F1F07"/>
    <w:rsid w:val="005F2344"/>
    <w:rsid w:val="005F32B0"/>
    <w:rsid w:val="005F3497"/>
    <w:rsid w:val="005F34DB"/>
    <w:rsid w:val="005F392E"/>
    <w:rsid w:val="005F4417"/>
    <w:rsid w:val="005F472F"/>
    <w:rsid w:val="005F61F0"/>
    <w:rsid w:val="005F695A"/>
    <w:rsid w:val="005F6FAC"/>
    <w:rsid w:val="005F7345"/>
    <w:rsid w:val="005F770C"/>
    <w:rsid w:val="005F78B0"/>
    <w:rsid w:val="00600E74"/>
    <w:rsid w:val="0060268E"/>
    <w:rsid w:val="006026BE"/>
    <w:rsid w:val="00602790"/>
    <w:rsid w:val="0060290D"/>
    <w:rsid w:val="00602ECA"/>
    <w:rsid w:val="00603619"/>
    <w:rsid w:val="00604901"/>
    <w:rsid w:val="00604E9D"/>
    <w:rsid w:val="00604EAA"/>
    <w:rsid w:val="00605520"/>
    <w:rsid w:val="0060588A"/>
    <w:rsid w:val="00605954"/>
    <w:rsid w:val="00606053"/>
    <w:rsid w:val="00610200"/>
    <w:rsid w:val="00610CCC"/>
    <w:rsid w:val="006111EC"/>
    <w:rsid w:val="00612486"/>
    <w:rsid w:val="00612498"/>
    <w:rsid w:val="0061292A"/>
    <w:rsid w:val="00612C1C"/>
    <w:rsid w:val="00612DC4"/>
    <w:rsid w:val="00612F09"/>
    <w:rsid w:val="00613160"/>
    <w:rsid w:val="00613FEA"/>
    <w:rsid w:val="006147B4"/>
    <w:rsid w:val="0061490A"/>
    <w:rsid w:val="0061534C"/>
    <w:rsid w:val="00615359"/>
    <w:rsid w:val="00616C28"/>
    <w:rsid w:val="0061741A"/>
    <w:rsid w:val="00617C4F"/>
    <w:rsid w:val="00620A6B"/>
    <w:rsid w:val="00621488"/>
    <w:rsid w:val="00621913"/>
    <w:rsid w:val="00623521"/>
    <w:rsid w:val="006246B6"/>
    <w:rsid w:val="00624EEC"/>
    <w:rsid w:val="00625288"/>
    <w:rsid w:val="00625431"/>
    <w:rsid w:val="00625467"/>
    <w:rsid w:val="0062555C"/>
    <w:rsid w:val="006264E2"/>
    <w:rsid w:val="00627D32"/>
    <w:rsid w:val="006307E5"/>
    <w:rsid w:val="006309BF"/>
    <w:rsid w:val="00630B1C"/>
    <w:rsid w:val="006311B5"/>
    <w:rsid w:val="00631D44"/>
    <w:rsid w:val="0063345C"/>
    <w:rsid w:val="006348BD"/>
    <w:rsid w:val="006354C4"/>
    <w:rsid w:val="006357EC"/>
    <w:rsid w:val="006360F0"/>
    <w:rsid w:val="00636284"/>
    <w:rsid w:val="00636613"/>
    <w:rsid w:val="006367D3"/>
    <w:rsid w:val="00637711"/>
    <w:rsid w:val="006401D4"/>
    <w:rsid w:val="00640800"/>
    <w:rsid w:val="0064163F"/>
    <w:rsid w:val="006418C2"/>
    <w:rsid w:val="006426A1"/>
    <w:rsid w:val="00643B09"/>
    <w:rsid w:val="00643C33"/>
    <w:rsid w:val="006447C6"/>
    <w:rsid w:val="0064501E"/>
    <w:rsid w:val="00645D79"/>
    <w:rsid w:val="00645FD9"/>
    <w:rsid w:val="00646A5C"/>
    <w:rsid w:val="00646EA9"/>
    <w:rsid w:val="00647532"/>
    <w:rsid w:val="00650084"/>
    <w:rsid w:val="00650826"/>
    <w:rsid w:val="00650F97"/>
    <w:rsid w:val="00652D24"/>
    <w:rsid w:val="00652D2E"/>
    <w:rsid w:val="006543B5"/>
    <w:rsid w:val="00655B77"/>
    <w:rsid w:val="00655DDA"/>
    <w:rsid w:val="00655E90"/>
    <w:rsid w:val="00656C2B"/>
    <w:rsid w:val="00657621"/>
    <w:rsid w:val="00657C7F"/>
    <w:rsid w:val="00660430"/>
    <w:rsid w:val="006607F2"/>
    <w:rsid w:val="00660E8F"/>
    <w:rsid w:val="00660EB1"/>
    <w:rsid w:val="00661D29"/>
    <w:rsid w:val="00663EAB"/>
    <w:rsid w:val="00665409"/>
    <w:rsid w:val="00667367"/>
    <w:rsid w:val="00667B61"/>
    <w:rsid w:val="00670349"/>
    <w:rsid w:val="00670756"/>
    <w:rsid w:val="00671EA5"/>
    <w:rsid w:val="006728F4"/>
    <w:rsid w:val="00672C23"/>
    <w:rsid w:val="00672ECE"/>
    <w:rsid w:val="00673965"/>
    <w:rsid w:val="00673D35"/>
    <w:rsid w:val="0067491E"/>
    <w:rsid w:val="006759AD"/>
    <w:rsid w:val="00676013"/>
    <w:rsid w:val="00676917"/>
    <w:rsid w:val="00677C65"/>
    <w:rsid w:val="00677CB7"/>
    <w:rsid w:val="00677D50"/>
    <w:rsid w:val="006809FC"/>
    <w:rsid w:val="00680E76"/>
    <w:rsid w:val="00680F59"/>
    <w:rsid w:val="00681067"/>
    <w:rsid w:val="00681157"/>
    <w:rsid w:val="00681349"/>
    <w:rsid w:val="00682D0E"/>
    <w:rsid w:val="00682D5E"/>
    <w:rsid w:val="00683008"/>
    <w:rsid w:val="0068331A"/>
    <w:rsid w:val="00683655"/>
    <w:rsid w:val="00683706"/>
    <w:rsid w:val="00683AD5"/>
    <w:rsid w:val="006851BC"/>
    <w:rsid w:val="006860A5"/>
    <w:rsid w:val="00690057"/>
    <w:rsid w:val="006909BA"/>
    <w:rsid w:val="00690FAB"/>
    <w:rsid w:val="006919FA"/>
    <w:rsid w:val="00691B78"/>
    <w:rsid w:val="00691C1F"/>
    <w:rsid w:val="00691D70"/>
    <w:rsid w:val="00691EC2"/>
    <w:rsid w:val="00694F3D"/>
    <w:rsid w:val="00695879"/>
    <w:rsid w:val="00695AC8"/>
    <w:rsid w:val="00695B88"/>
    <w:rsid w:val="00695FFE"/>
    <w:rsid w:val="0069617A"/>
    <w:rsid w:val="00696196"/>
    <w:rsid w:val="006A083A"/>
    <w:rsid w:val="006A0D06"/>
    <w:rsid w:val="006A17BF"/>
    <w:rsid w:val="006A32CA"/>
    <w:rsid w:val="006A3F08"/>
    <w:rsid w:val="006A5D4F"/>
    <w:rsid w:val="006B00DD"/>
    <w:rsid w:val="006B04B9"/>
    <w:rsid w:val="006B2E47"/>
    <w:rsid w:val="006B403C"/>
    <w:rsid w:val="006B4172"/>
    <w:rsid w:val="006B4524"/>
    <w:rsid w:val="006B47AE"/>
    <w:rsid w:val="006B5255"/>
    <w:rsid w:val="006B53D0"/>
    <w:rsid w:val="006B6A1A"/>
    <w:rsid w:val="006B6A8B"/>
    <w:rsid w:val="006B7186"/>
    <w:rsid w:val="006B735D"/>
    <w:rsid w:val="006B7BD3"/>
    <w:rsid w:val="006B7CB9"/>
    <w:rsid w:val="006C15D1"/>
    <w:rsid w:val="006C1DD3"/>
    <w:rsid w:val="006C4E30"/>
    <w:rsid w:val="006C4EFD"/>
    <w:rsid w:val="006C5651"/>
    <w:rsid w:val="006C5CD9"/>
    <w:rsid w:val="006C6566"/>
    <w:rsid w:val="006C6821"/>
    <w:rsid w:val="006C6F49"/>
    <w:rsid w:val="006D0133"/>
    <w:rsid w:val="006D0B4F"/>
    <w:rsid w:val="006D1261"/>
    <w:rsid w:val="006D25E7"/>
    <w:rsid w:val="006D3B7D"/>
    <w:rsid w:val="006D3C89"/>
    <w:rsid w:val="006D3D70"/>
    <w:rsid w:val="006D428F"/>
    <w:rsid w:val="006D59BA"/>
    <w:rsid w:val="006D5C43"/>
    <w:rsid w:val="006D6A90"/>
    <w:rsid w:val="006D6B6F"/>
    <w:rsid w:val="006D6EB5"/>
    <w:rsid w:val="006D73F3"/>
    <w:rsid w:val="006D77D6"/>
    <w:rsid w:val="006D7891"/>
    <w:rsid w:val="006D7B4B"/>
    <w:rsid w:val="006D7BC6"/>
    <w:rsid w:val="006E01BC"/>
    <w:rsid w:val="006E01EE"/>
    <w:rsid w:val="006E101E"/>
    <w:rsid w:val="006E17CE"/>
    <w:rsid w:val="006E1B1F"/>
    <w:rsid w:val="006E1BAD"/>
    <w:rsid w:val="006E23CA"/>
    <w:rsid w:val="006E2422"/>
    <w:rsid w:val="006E25FF"/>
    <w:rsid w:val="006E27E0"/>
    <w:rsid w:val="006E336C"/>
    <w:rsid w:val="006E362A"/>
    <w:rsid w:val="006E36C4"/>
    <w:rsid w:val="006E374A"/>
    <w:rsid w:val="006E3D35"/>
    <w:rsid w:val="006E43CE"/>
    <w:rsid w:val="006E4796"/>
    <w:rsid w:val="006E4872"/>
    <w:rsid w:val="006E5581"/>
    <w:rsid w:val="006F0F33"/>
    <w:rsid w:val="006F12FA"/>
    <w:rsid w:val="006F188B"/>
    <w:rsid w:val="006F1B8B"/>
    <w:rsid w:val="006F1BBA"/>
    <w:rsid w:val="006F1C86"/>
    <w:rsid w:val="006F1E4C"/>
    <w:rsid w:val="006F2136"/>
    <w:rsid w:val="006F2807"/>
    <w:rsid w:val="006F359D"/>
    <w:rsid w:val="006F3744"/>
    <w:rsid w:val="006F386A"/>
    <w:rsid w:val="006F3927"/>
    <w:rsid w:val="006F3C61"/>
    <w:rsid w:val="006F44BA"/>
    <w:rsid w:val="006F68D2"/>
    <w:rsid w:val="006F77C1"/>
    <w:rsid w:val="006F7C90"/>
    <w:rsid w:val="00700B64"/>
    <w:rsid w:val="00700D2F"/>
    <w:rsid w:val="00700EF0"/>
    <w:rsid w:val="00701612"/>
    <w:rsid w:val="00701B45"/>
    <w:rsid w:val="007024C8"/>
    <w:rsid w:val="007025BC"/>
    <w:rsid w:val="00702C40"/>
    <w:rsid w:val="00703345"/>
    <w:rsid w:val="0070371A"/>
    <w:rsid w:val="00703A14"/>
    <w:rsid w:val="007055B6"/>
    <w:rsid w:val="00705C49"/>
    <w:rsid w:val="00706CB4"/>
    <w:rsid w:val="00707F4A"/>
    <w:rsid w:val="00710A6E"/>
    <w:rsid w:val="007112CB"/>
    <w:rsid w:val="00715616"/>
    <w:rsid w:val="007160AE"/>
    <w:rsid w:val="00716C1A"/>
    <w:rsid w:val="00717638"/>
    <w:rsid w:val="007213E3"/>
    <w:rsid w:val="00721BFE"/>
    <w:rsid w:val="00721F0D"/>
    <w:rsid w:val="007222C4"/>
    <w:rsid w:val="00723E40"/>
    <w:rsid w:val="007255C2"/>
    <w:rsid w:val="00725627"/>
    <w:rsid w:val="007259BA"/>
    <w:rsid w:val="00725BE1"/>
    <w:rsid w:val="007263AC"/>
    <w:rsid w:val="007279E0"/>
    <w:rsid w:val="007306AB"/>
    <w:rsid w:val="00730C2F"/>
    <w:rsid w:val="00731129"/>
    <w:rsid w:val="0073234D"/>
    <w:rsid w:val="007323AC"/>
    <w:rsid w:val="0073283B"/>
    <w:rsid w:val="0073351C"/>
    <w:rsid w:val="00733824"/>
    <w:rsid w:val="00733A21"/>
    <w:rsid w:val="007341D7"/>
    <w:rsid w:val="00734497"/>
    <w:rsid w:val="00736154"/>
    <w:rsid w:val="007363E4"/>
    <w:rsid w:val="00736BB1"/>
    <w:rsid w:val="00736D14"/>
    <w:rsid w:val="007377DB"/>
    <w:rsid w:val="00740B35"/>
    <w:rsid w:val="00740B96"/>
    <w:rsid w:val="00740C45"/>
    <w:rsid w:val="00740EBC"/>
    <w:rsid w:val="00741168"/>
    <w:rsid w:val="00741482"/>
    <w:rsid w:val="00741771"/>
    <w:rsid w:val="007417BA"/>
    <w:rsid w:val="007418EE"/>
    <w:rsid w:val="00741E05"/>
    <w:rsid w:val="00741E76"/>
    <w:rsid w:val="0074223A"/>
    <w:rsid w:val="0074340C"/>
    <w:rsid w:val="00743A00"/>
    <w:rsid w:val="00743B8F"/>
    <w:rsid w:val="00743E56"/>
    <w:rsid w:val="00744052"/>
    <w:rsid w:val="00744626"/>
    <w:rsid w:val="00746196"/>
    <w:rsid w:val="007463D6"/>
    <w:rsid w:val="00750104"/>
    <w:rsid w:val="0075047C"/>
    <w:rsid w:val="00750819"/>
    <w:rsid w:val="00753D30"/>
    <w:rsid w:val="00754D69"/>
    <w:rsid w:val="0075594A"/>
    <w:rsid w:val="00756767"/>
    <w:rsid w:val="007607AF"/>
    <w:rsid w:val="00760B04"/>
    <w:rsid w:val="00761A61"/>
    <w:rsid w:val="00761BDE"/>
    <w:rsid w:val="007627EA"/>
    <w:rsid w:val="0076288A"/>
    <w:rsid w:val="007646FD"/>
    <w:rsid w:val="00765180"/>
    <w:rsid w:val="00765395"/>
    <w:rsid w:val="007656AF"/>
    <w:rsid w:val="00765D91"/>
    <w:rsid w:val="0076612E"/>
    <w:rsid w:val="0076693B"/>
    <w:rsid w:val="00767F02"/>
    <w:rsid w:val="00770E38"/>
    <w:rsid w:val="00770F5E"/>
    <w:rsid w:val="007715D5"/>
    <w:rsid w:val="00771610"/>
    <w:rsid w:val="007719B4"/>
    <w:rsid w:val="007721C2"/>
    <w:rsid w:val="0077237A"/>
    <w:rsid w:val="00772412"/>
    <w:rsid w:val="00773AFB"/>
    <w:rsid w:val="007740E2"/>
    <w:rsid w:val="00774976"/>
    <w:rsid w:val="00774FD4"/>
    <w:rsid w:val="00775452"/>
    <w:rsid w:val="0077715F"/>
    <w:rsid w:val="00777B6D"/>
    <w:rsid w:val="00780411"/>
    <w:rsid w:val="00780A79"/>
    <w:rsid w:val="00781BB0"/>
    <w:rsid w:val="00782BA8"/>
    <w:rsid w:val="00784197"/>
    <w:rsid w:val="007859EC"/>
    <w:rsid w:val="00786D40"/>
    <w:rsid w:val="00786F9C"/>
    <w:rsid w:val="00790A8A"/>
    <w:rsid w:val="007914A6"/>
    <w:rsid w:val="0079162C"/>
    <w:rsid w:val="007933C8"/>
    <w:rsid w:val="0079459E"/>
    <w:rsid w:val="007959E5"/>
    <w:rsid w:val="00796B93"/>
    <w:rsid w:val="007A029D"/>
    <w:rsid w:val="007A0F0D"/>
    <w:rsid w:val="007A1FE9"/>
    <w:rsid w:val="007A2A75"/>
    <w:rsid w:val="007A3940"/>
    <w:rsid w:val="007A3A58"/>
    <w:rsid w:val="007A3C07"/>
    <w:rsid w:val="007A5F79"/>
    <w:rsid w:val="007A63C4"/>
    <w:rsid w:val="007A7302"/>
    <w:rsid w:val="007A7ED5"/>
    <w:rsid w:val="007B1E66"/>
    <w:rsid w:val="007B2604"/>
    <w:rsid w:val="007B3448"/>
    <w:rsid w:val="007B348B"/>
    <w:rsid w:val="007B364B"/>
    <w:rsid w:val="007B38D4"/>
    <w:rsid w:val="007B3FD1"/>
    <w:rsid w:val="007B47AE"/>
    <w:rsid w:val="007B4B0D"/>
    <w:rsid w:val="007B573B"/>
    <w:rsid w:val="007B57BB"/>
    <w:rsid w:val="007B5E47"/>
    <w:rsid w:val="007B74C2"/>
    <w:rsid w:val="007B79C8"/>
    <w:rsid w:val="007B7DBD"/>
    <w:rsid w:val="007C09B2"/>
    <w:rsid w:val="007C14A5"/>
    <w:rsid w:val="007C154C"/>
    <w:rsid w:val="007C3F4D"/>
    <w:rsid w:val="007C5099"/>
    <w:rsid w:val="007C51E9"/>
    <w:rsid w:val="007C5FFC"/>
    <w:rsid w:val="007C6293"/>
    <w:rsid w:val="007C640D"/>
    <w:rsid w:val="007C6643"/>
    <w:rsid w:val="007C6B0A"/>
    <w:rsid w:val="007C7527"/>
    <w:rsid w:val="007C7A59"/>
    <w:rsid w:val="007D0BF2"/>
    <w:rsid w:val="007D135A"/>
    <w:rsid w:val="007D17E7"/>
    <w:rsid w:val="007D1DB7"/>
    <w:rsid w:val="007D29AA"/>
    <w:rsid w:val="007D2BC3"/>
    <w:rsid w:val="007D3147"/>
    <w:rsid w:val="007D3404"/>
    <w:rsid w:val="007D3958"/>
    <w:rsid w:val="007D3EC0"/>
    <w:rsid w:val="007D6423"/>
    <w:rsid w:val="007D680B"/>
    <w:rsid w:val="007D6B33"/>
    <w:rsid w:val="007D764B"/>
    <w:rsid w:val="007D7DF1"/>
    <w:rsid w:val="007E1AAF"/>
    <w:rsid w:val="007E1EEE"/>
    <w:rsid w:val="007E21A3"/>
    <w:rsid w:val="007E2292"/>
    <w:rsid w:val="007E30D0"/>
    <w:rsid w:val="007E343B"/>
    <w:rsid w:val="007E3A8D"/>
    <w:rsid w:val="007E422E"/>
    <w:rsid w:val="007E442F"/>
    <w:rsid w:val="007E47F7"/>
    <w:rsid w:val="007E4FB0"/>
    <w:rsid w:val="007E59FF"/>
    <w:rsid w:val="007E5A59"/>
    <w:rsid w:val="007E5A89"/>
    <w:rsid w:val="007E66C3"/>
    <w:rsid w:val="007E6979"/>
    <w:rsid w:val="007E77D7"/>
    <w:rsid w:val="007E7B82"/>
    <w:rsid w:val="007F022B"/>
    <w:rsid w:val="007F0459"/>
    <w:rsid w:val="007F0AB8"/>
    <w:rsid w:val="007F1014"/>
    <w:rsid w:val="007F1382"/>
    <w:rsid w:val="007F1659"/>
    <w:rsid w:val="007F1A24"/>
    <w:rsid w:val="007F20CD"/>
    <w:rsid w:val="007F367B"/>
    <w:rsid w:val="007F5B61"/>
    <w:rsid w:val="007F7A1F"/>
    <w:rsid w:val="008000E5"/>
    <w:rsid w:val="0080038A"/>
    <w:rsid w:val="008006DD"/>
    <w:rsid w:val="00801397"/>
    <w:rsid w:val="0080152A"/>
    <w:rsid w:val="00801E9A"/>
    <w:rsid w:val="00802FF1"/>
    <w:rsid w:val="0080397D"/>
    <w:rsid w:val="00803F52"/>
    <w:rsid w:val="0080504A"/>
    <w:rsid w:val="0080660F"/>
    <w:rsid w:val="008079B8"/>
    <w:rsid w:val="00807D37"/>
    <w:rsid w:val="008101B9"/>
    <w:rsid w:val="0081023A"/>
    <w:rsid w:val="0081272C"/>
    <w:rsid w:val="008136C7"/>
    <w:rsid w:val="00813E7F"/>
    <w:rsid w:val="00814DE5"/>
    <w:rsid w:val="00814E4C"/>
    <w:rsid w:val="00815D0C"/>
    <w:rsid w:val="00817C54"/>
    <w:rsid w:val="00820632"/>
    <w:rsid w:val="008209D9"/>
    <w:rsid w:val="008210C6"/>
    <w:rsid w:val="008216CA"/>
    <w:rsid w:val="00821B7C"/>
    <w:rsid w:val="00822A17"/>
    <w:rsid w:val="008233B7"/>
    <w:rsid w:val="008243A7"/>
    <w:rsid w:val="00824AE6"/>
    <w:rsid w:val="008270D5"/>
    <w:rsid w:val="0082710C"/>
    <w:rsid w:val="00827300"/>
    <w:rsid w:val="00827421"/>
    <w:rsid w:val="00827A06"/>
    <w:rsid w:val="008304B5"/>
    <w:rsid w:val="008316D5"/>
    <w:rsid w:val="00831C1F"/>
    <w:rsid w:val="00832A3F"/>
    <w:rsid w:val="008335F7"/>
    <w:rsid w:val="00834C79"/>
    <w:rsid w:val="008351D8"/>
    <w:rsid w:val="00835513"/>
    <w:rsid w:val="00835940"/>
    <w:rsid w:val="00836F11"/>
    <w:rsid w:val="00836FD8"/>
    <w:rsid w:val="008370CC"/>
    <w:rsid w:val="00837647"/>
    <w:rsid w:val="00837CBC"/>
    <w:rsid w:val="008409CC"/>
    <w:rsid w:val="00840CBE"/>
    <w:rsid w:val="00841674"/>
    <w:rsid w:val="0084176B"/>
    <w:rsid w:val="008417DD"/>
    <w:rsid w:val="00842088"/>
    <w:rsid w:val="008422C9"/>
    <w:rsid w:val="00844177"/>
    <w:rsid w:val="00844387"/>
    <w:rsid w:val="00844F9B"/>
    <w:rsid w:val="008450EC"/>
    <w:rsid w:val="00847373"/>
    <w:rsid w:val="008502BC"/>
    <w:rsid w:val="00850350"/>
    <w:rsid w:val="00851FCF"/>
    <w:rsid w:val="00851FE5"/>
    <w:rsid w:val="008524A2"/>
    <w:rsid w:val="00852AD6"/>
    <w:rsid w:val="00852B61"/>
    <w:rsid w:val="00852FB5"/>
    <w:rsid w:val="008538F8"/>
    <w:rsid w:val="00853913"/>
    <w:rsid w:val="0085412D"/>
    <w:rsid w:val="00854B55"/>
    <w:rsid w:val="00855E1A"/>
    <w:rsid w:val="00855EBD"/>
    <w:rsid w:val="00856001"/>
    <w:rsid w:val="008564E0"/>
    <w:rsid w:val="00856719"/>
    <w:rsid w:val="00857061"/>
    <w:rsid w:val="00860835"/>
    <w:rsid w:val="00862287"/>
    <w:rsid w:val="00862EB1"/>
    <w:rsid w:val="00863817"/>
    <w:rsid w:val="00863A7B"/>
    <w:rsid w:val="008649AB"/>
    <w:rsid w:val="00864CD1"/>
    <w:rsid w:val="00865884"/>
    <w:rsid w:val="0086633D"/>
    <w:rsid w:val="008669B7"/>
    <w:rsid w:val="00866E18"/>
    <w:rsid w:val="00866F3F"/>
    <w:rsid w:val="008678CE"/>
    <w:rsid w:val="00870C6C"/>
    <w:rsid w:val="0087108E"/>
    <w:rsid w:val="008716D6"/>
    <w:rsid w:val="00873F33"/>
    <w:rsid w:val="00875A2B"/>
    <w:rsid w:val="00875BAE"/>
    <w:rsid w:val="00876DA8"/>
    <w:rsid w:val="00877011"/>
    <w:rsid w:val="0087714E"/>
    <w:rsid w:val="008779E5"/>
    <w:rsid w:val="00877C77"/>
    <w:rsid w:val="00880F12"/>
    <w:rsid w:val="00881DC1"/>
    <w:rsid w:val="00881ED6"/>
    <w:rsid w:val="0088324C"/>
    <w:rsid w:val="0088350B"/>
    <w:rsid w:val="00884BC2"/>
    <w:rsid w:val="00885417"/>
    <w:rsid w:val="0088660A"/>
    <w:rsid w:val="00886CB4"/>
    <w:rsid w:val="00886CF4"/>
    <w:rsid w:val="008878A8"/>
    <w:rsid w:val="008900AB"/>
    <w:rsid w:val="00890615"/>
    <w:rsid w:val="0089086F"/>
    <w:rsid w:val="0089212C"/>
    <w:rsid w:val="00893AE5"/>
    <w:rsid w:val="0089470C"/>
    <w:rsid w:val="00894AFC"/>
    <w:rsid w:val="00894BA7"/>
    <w:rsid w:val="00894C3F"/>
    <w:rsid w:val="00895560"/>
    <w:rsid w:val="008957CF"/>
    <w:rsid w:val="00896735"/>
    <w:rsid w:val="00896FB0"/>
    <w:rsid w:val="008A03D1"/>
    <w:rsid w:val="008A23E6"/>
    <w:rsid w:val="008A2482"/>
    <w:rsid w:val="008A406D"/>
    <w:rsid w:val="008A44C2"/>
    <w:rsid w:val="008A5135"/>
    <w:rsid w:val="008A5363"/>
    <w:rsid w:val="008A668E"/>
    <w:rsid w:val="008A7BCB"/>
    <w:rsid w:val="008A7C41"/>
    <w:rsid w:val="008A7FD0"/>
    <w:rsid w:val="008B00E4"/>
    <w:rsid w:val="008B0436"/>
    <w:rsid w:val="008B06D0"/>
    <w:rsid w:val="008B1E26"/>
    <w:rsid w:val="008B2143"/>
    <w:rsid w:val="008B276C"/>
    <w:rsid w:val="008B35BB"/>
    <w:rsid w:val="008B4FD2"/>
    <w:rsid w:val="008B6F28"/>
    <w:rsid w:val="008B71AF"/>
    <w:rsid w:val="008B72FC"/>
    <w:rsid w:val="008B7302"/>
    <w:rsid w:val="008B7679"/>
    <w:rsid w:val="008C13A1"/>
    <w:rsid w:val="008C2213"/>
    <w:rsid w:val="008C2D18"/>
    <w:rsid w:val="008C302B"/>
    <w:rsid w:val="008C30AA"/>
    <w:rsid w:val="008C5021"/>
    <w:rsid w:val="008C5524"/>
    <w:rsid w:val="008C5A87"/>
    <w:rsid w:val="008C62D0"/>
    <w:rsid w:val="008C63A7"/>
    <w:rsid w:val="008C66EF"/>
    <w:rsid w:val="008C7235"/>
    <w:rsid w:val="008C7D4A"/>
    <w:rsid w:val="008D115A"/>
    <w:rsid w:val="008D11FA"/>
    <w:rsid w:val="008D354E"/>
    <w:rsid w:val="008D3CE2"/>
    <w:rsid w:val="008D47F3"/>
    <w:rsid w:val="008D4A77"/>
    <w:rsid w:val="008D4B03"/>
    <w:rsid w:val="008D6359"/>
    <w:rsid w:val="008E0161"/>
    <w:rsid w:val="008E036B"/>
    <w:rsid w:val="008E05CC"/>
    <w:rsid w:val="008E0A85"/>
    <w:rsid w:val="008E0BAB"/>
    <w:rsid w:val="008E0CD0"/>
    <w:rsid w:val="008E0F86"/>
    <w:rsid w:val="008E12A0"/>
    <w:rsid w:val="008E1365"/>
    <w:rsid w:val="008E17EA"/>
    <w:rsid w:val="008E1DD9"/>
    <w:rsid w:val="008E2668"/>
    <w:rsid w:val="008E2F5A"/>
    <w:rsid w:val="008E35B5"/>
    <w:rsid w:val="008E41BD"/>
    <w:rsid w:val="008E44DD"/>
    <w:rsid w:val="008E4858"/>
    <w:rsid w:val="008E555B"/>
    <w:rsid w:val="008E5C17"/>
    <w:rsid w:val="008E61B4"/>
    <w:rsid w:val="008E61F4"/>
    <w:rsid w:val="008E631A"/>
    <w:rsid w:val="008E645B"/>
    <w:rsid w:val="008E64F6"/>
    <w:rsid w:val="008E6A27"/>
    <w:rsid w:val="008F00C6"/>
    <w:rsid w:val="008F03EE"/>
    <w:rsid w:val="008F14B3"/>
    <w:rsid w:val="008F1D35"/>
    <w:rsid w:val="008F2A5F"/>
    <w:rsid w:val="008F2FD9"/>
    <w:rsid w:val="008F4B55"/>
    <w:rsid w:val="008F5A4A"/>
    <w:rsid w:val="008F5E83"/>
    <w:rsid w:val="008F6DAD"/>
    <w:rsid w:val="008F73EF"/>
    <w:rsid w:val="008F7473"/>
    <w:rsid w:val="00901167"/>
    <w:rsid w:val="00901A08"/>
    <w:rsid w:val="00901D5B"/>
    <w:rsid w:val="00902136"/>
    <w:rsid w:val="00902FE6"/>
    <w:rsid w:val="00905386"/>
    <w:rsid w:val="00905BDE"/>
    <w:rsid w:val="0090658D"/>
    <w:rsid w:val="009076F6"/>
    <w:rsid w:val="0090797F"/>
    <w:rsid w:val="00907CEA"/>
    <w:rsid w:val="00907F5F"/>
    <w:rsid w:val="0091052F"/>
    <w:rsid w:val="00910702"/>
    <w:rsid w:val="00912566"/>
    <w:rsid w:val="009142F5"/>
    <w:rsid w:val="009147CB"/>
    <w:rsid w:val="0091567F"/>
    <w:rsid w:val="00915E33"/>
    <w:rsid w:val="009162EF"/>
    <w:rsid w:val="00916AE7"/>
    <w:rsid w:val="00917121"/>
    <w:rsid w:val="00921D4E"/>
    <w:rsid w:val="00922F00"/>
    <w:rsid w:val="00923417"/>
    <w:rsid w:val="00923551"/>
    <w:rsid w:val="0093007A"/>
    <w:rsid w:val="0093017E"/>
    <w:rsid w:val="0093025F"/>
    <w:rsid w:val="00930870"/>
    <w:rsid w:val="00931C2C"/>
    <w:rsid w:val="0093252D"/>
    <w:rsid w:val="009328F4"/>
    <w:rsid w:val="00932E6F"/>
    <w:rsid w:val="00933C06"/>
    <w:rsid w:val="009343B9"/>
    <w:rsid w:val="00936724"/>
    <w:rsid w:val="0093782D"/>
    <w:rsid w:val="0094051A"/>
    <w:rsid w:val="009407EC"/>
    <w:rsid w:val="00940CE5"/>
    <w:rsid w:val="00940D7E"/>
    <w:rsid w:val="00940ECF"/>
    <w:rsid w:val="00941303"/>
    <w:rsid w:val="00941576"/>
    <w:rsid w:val="00941706"/>
    <w:rsid w:val="009437EB"/>
    <w:rsid w:val="00943CBF"/>
    <w:rsid w:val="009443FA"/>
    <w:rsid w:val="009455CF"/>
    <w:rsid w:val="009457AB"/>
    <w:rsid w:val="00945D50"/>
    <w:rsid w:val="00945FDF"/>
    <w:rsid w:val="00947E96"/>
    <w:rsid w:val="009507E9"/>
    <w:rsid w:val="00951A32"/>
    <w:rsid w:val="00951B50"/>
    <w:rsid w:val="0095343F"/>
    <w:rsid w:val="009538B7"/>
    <w:rsid w:val="00954A06"/>
    <w:rsid w:val="00954B79"/>
    <w:rsid w:val="009552EC"/>
    <w:rsid w:val="009567AE"/>
    <w:rsid w:val="00956D3E"/>
    <w:rsid w:val="009572AA"/>
    <w:rsid w:val="009605D0"/>
    <w:rsid w:val="009610B4"/>
    <w:rsid w:val="009616F5"/>
    <w:rsid w:val="0096187B"/>
    <w:rsid w:val="0096358E"/>
    <w:rsid w:val="00964777"/>
    <w:rsid w:val="00964874"/>
    <w:rsid w:val="00964F74"/>
    <w:rsid w:val="00966334"/>
    <w:rsid w:val="00966671"/>
    <w:rsid w:val="00966682"/>
    <w:rsid w:val="009673E4"/>
    <w:rsid w:val="00967464"/>
    <w:rsid w:val="0096790A"/>
    <w:rsid w:val="00967A8A"/>
    <w:rsid w:val="00970CF2"/>
    <w:rsid w:val="009717E8"/>
    <w:rsid w:val="009726F3"/>
    <w:rsid w:val="00973532"/>
    <w:rsid w:val="00973D65"/>
    <w:rsid w:val="009740BE"/>
    <w:rsid w:val="00974CF9"/>
    <w:rsid w:val="00975273"/>
    <w:rsid w:val="009756B5"/>
    <w:rsid w:val="00976094"/>
    <w:rsid w:val="009768C8"/>
    <w:rsid w:val="00976FC2"/>
    <w:rsid w:val="009771D5"/>
    <w:rsid w:val="00977435"/>
    <w:rsid w:val="00980022"/>
    <w:rsid w:val="0098040A"/>
    <w:rsid w:val="00980736"/>
    <w:rsid w:val="0098096C"/>
    <w:rsid w:val="00980E1A"/>
    <w:rsid w:val="00982247"/>
    <w:rsid w:val="0098315E"/>
    <w:rsid w:val="009842C0"/>
    <w:rsid w:val="00985ED8"/>
    <w:rsid w:val="00985F1D"/>
    <w:rsid w:val="00986A41"/>
    <w:rsid w:val="00986EC7"/>
    <w:rsid w:val="00987399"/>
    <w:rsid w:val="009875FD"/>
    <w:rsid w:val="009877F4"/>
    <w:rsid w:val="009878E1"/>
    <w:rsid w:val="009928E0"/>
    <w:rsid w:val="00992BC7"/>
    <w:rsid w:val="0099309A"/>
    <w:rsid w:val="00993D02"/>
    <w:rsid w:val="009951F0"/>
    <w:rsid w:val="009976C2"/>
    <w:rsid w:val="00997853"/>
    <w:rsid w:val="009A05AA"/>
    <w:rsid w:val="009A08C3"/>
    <w:rsid w:val="009A0AE3"/>
    <w:rsid w:val="009A0F32"/>
    <w:rsid w:val="009A1012"/>
    <w:rsid w:val="009A18E9"/>
    <w:rsid w:val="009A23D4"/>
    <w:rsid w:val="009A2603"/>
    <w:rsid w:val="009A2823"/>
    <w:rsid w:val="009A2EEA"/>
    <w:rsid w:val="009A3095"/>
    <w:rsid w:val="009A3D37"/>
    <w:rsid w:val="009A47E8"/>
    <w:rsid w:val="009A4ECB"/>
    <w:rsid w:val="009A50D4"/>
    <w:rsid w:val="009A6306"/>
    <w:rsid w:val="009A65E9"/>
    <w:rsid w:val="009A7401"/>
    <w:rsid w:val="009B0440"/>
    <w:rsid w:val="009B0712"/>
    <w:rsid w:val="009B087F"/>
    <w:rsid w:val="009B14B7"/>
    <w:rsid w:val="009B1E0B"/>
    <w:rsid w:val="009B2275"/>
    <w:rsid w:val="009B348D"/>
    <w:rsid w:val="009B3EA6"/>
    <w:rsid w:val="009B5823"/>
    <w:rsid w:val="009B6B9F"/>
    <w:rsid w:val="009B6F40"/>
    <w:rsid w:val="009B736C"/>
    <w:rsid w:val="009B7647"/>
    <w:rsid w:val="009C0172"/>
    <w:rsid w:val="009C0495"/>
    <w:rsid w:val="009C0C39"/>
    <w:rsid w:val="009C0F7D"/>
    <w:rsid w:val="009C1011"/>
    <w:rsid w:val="009C1175"/>
    <w:rsid w:val="009C17CD"/>
    <w:rsid w:val="009C2D17"/>
    <w:rsid w:val="009C30B0"/>
    <w:rsid w:val="009C31C1"/>
    <w:rsid w:val="009C4E01"/>
    <w:rsid w:val="009C5936"/>
    <w:rsid w:val="009C5B9F"/>
    <w:rsid w:val="009C6140"/>
    <w:rsid w:val="009C6473"/>
    <w:rsid w:val="009C6DE7"/>
    <w:rsid w:val="009D1EA5"/>
    <w:rsid w:val="009D26DE"/>
    <w:rsid w:val="009D2EAF"/>
    <w:rsid w:val="009D308E"/>
    <w:rsid w:val="009D3F65"/>
    <w:rsid w:val="009D47BC"/>
    <w:rsid w:val="009D5B9C"/>
    <w:rsid w:val="009D6856"/>
    <w:rsid w:val="009D6ECA"/>
    <w:rsid w:val="009D7544"/>
    <w:rsid w:val="009D77D2"/>
    <w:rsid w:val="009E0879"/>
    <w:rsid w:val="009E0AEB"/>
    <w:rsid w:val="009E0C29"/>
    <w:rsid w:val="009E233D"/>
    <w:rsid w:val="009E24D4"/>
    <w:rsid w:val="009E25CC"/>
    <w:rsid w:val="009E306D"/>
    <w:rsid w:val="009E3308"/>
    <w:rsid w:val="009E3CBF"/>
    <w:rsid w:val="009E4032"/>
    <w:rsid w:val="009E52B0"/>
    <w:rsid w:val="009E564D"/>
    <w:rsid w:val="009E59CA"/>
    <w:rsid w:val="009E6386"/>
    <w:rsid w:val="009E6AA6"/>
    <w:rsid w:val="009E6AF7"/>
    <w:rsid w:val="009E6E61"/>
    <w:rsid w:val="009E7909"/>
    <w:rsid w:val="009E7CBF"/>
    <w:rsid w:val="009F062F"/>
    <w:rsid w:val="009F21BE"/>
    <w:rsid w:val="009F2827"/>
    <w:rsid w:val="009F41CF"/>
    <w:rsid w:val="009F4A55"/>
    <w:rsid w:val="009F5092"/>
    <w:rsid w:val="00A00292"/>
    <w:rsid w:val="00A02CF2"/>
    <w:rsid w:val="00A033EE"/>
    <w:rsid w:val="00A0365A"/>
    <w:rsid w:val="00A038E4"/>
    <w:rsid w:val="00A03B90"/>
    <w:rsid w:val="00A03FE0"/>
    <w:rsid w:val="00A04303"/>
    <w:rsid w:val="00A04B2B"/>
    <w:rsid w:val="00A055A8"/>
    <w:rsid w:val="00A05CF9"/>
    <w:rsid w:val="00A05F0A"/>
    <w:rsid w:val="00A0783E"/>
    <w:rsid w:val="00A10282"/>
    <w:rsid w:val="00A1159D"/>
    <w:rsid w:val="00A1172C"/>
    <w:rsid w:val="00A11739"/>
    <w:rsid w:val="00A120D9"/>
    <w:rsid w:val="00A121B1"/>
    <w:rsid w:val="00A13A83"/>
    <w:rsid w:val="00A1480D"/>
    <w:rsid w:val="00A1586E"/>
    <w:rsid w:val="00A15A20"/>
    <w:rsid w:val="00A16D5C"/>
    <w:rsid w:val="00A201A2"/>
    <w:rsid w:val="00A20CDA"/>
    <w:rsid w:val="00A23F54"/>
    <w:rsid w:val="00A241C8"/>
    <w:rsid w:val="00A25C42"/>
    <w:rsid w:val="00A26253"/>
    <w:rsid w:val="00A26738"/>
    <w:rsid w:val="00A30B9D"/>
    <w:rsid w:val="00A312A3"/>
    <w:rsid w:val="00A322D8"/>
    <w:rsid w:val="00A32E1C"/>
    <w:rsid w:val="00A3340B"/>
    <w:rsid w:val="00A33CDA"/>
    <w:rsid w:val="00A33FC4"/>
    <w:rsid w:val="00A3402C"/>
    <w:rsid w:val="00A343B2"/>
    <w:rsid w:val="00A34623"/>
    <w:rsid w:val="00A352E4"/>
    <w:rsid w:val="00A353C9"/>
    <w:rsid w:val="00A36885"/>
    <w:rsid w:val="00A36B40"/>
    <w:rsid w:val="00A37C43"/>
    <w:rsid w:val="00A4092C"/>
    <w:rsid w:val="00A40ED2"/>
    <w:rsid w:val="00A40F0F"/>
    <w:rsid w:val="00A41829"/>
    <w:rsid w:val="00A41A7D"/>
    <w:rsid w:val="00A420A5"/>
    <w:rsid w:val="00A4289B"/>
    <w:rsid w:val="00A42BF9"/>
    <w:rsid w:val="00A42ECF"/>
    <w:rsid w:val="00A43906"/>
    <w:rsid w:val="00A45157"/>
    <w:rsid w:val="00A456BA"/>
    <w:rsid w:val="00A46075"/>
    <w:rsid w:val="00A469DB"/>
    <w:rsid w:val="00A472A8"/>
    <w:rsid w:val="00A500C9"/>
    <w:rsid w:val="00A50ACA"/>
    <w:rsid w:val="00A50D17"/>
    <w:rsid w:val="00A527D1"/>
    <w:rsid w:val="00A534B5"/>
    <w:rsid w:val="00A5372B"/>
    <w:rsid w:val="00A53907"/>
    <w:rsid w:val="00A54050"/>
    <w:rsid w:val="00A55BE0"/>
    <w:rsid w:val="00A5616B"/>
    <w:rsid w:val="00A56F3A"/>
    <w:rsid w:val="00A56F4B"/>
    <w:rsid w:val="00A60023"/>
    <w:rsid w:val="00A60CCB"/>
    <w:rsid w:val="00A61D58"/>
    <w:rsid w:val="00A6283A"/>
    <w:rsid w:val="00A6284F"/>
    <w:rsid w:val="00A642B7"/>
    <w:rsid w:val="00A645A6"/>
    <w:rsid w:val="00A6503A"/>
    <w:rsid w:val="00A658C5"/>
    <w:rsid w:val="00A66198"/>
    <w:rsid w:val="00A66758"/>
    <w:rsid w:val="00A67FF4"/>
    <w:rsid w:val="00A70149"/>
    <w:rsid w:val="00A71769"/>
    <w:rsid w:val="00A7215C"/>
    <w:rsid w:val="00A730F2"/>
    <w:rsid w:val="00A731C1"/>
    <w:rsid w:val="00A73446"/>
    <w:rsid w:val="00A74A21"/>
    <w:rsid w:val="00A74B77"/>
    <w:rsid w:val="00A74D2A"/>
    <w:rsid w:val="00A75141"/>
    <w:rsid w:val="00A75369"/>
    <w:rsid w:val="00A75421"/>
    <w:rsid w:val="00A75CB5"/>
    <w:rsid w:val="00A75E54"/>
    <w:rsid w:val="00A76313"/>
    <w:rsid w:val="00A76555"/>
    <w:rsid w:val="00A77567"/>
    <w:rsid w:val="00A776B2"/>
    <w:rsid w:val="00A77FEF"/>
    <w:rsid w:val="00A80AAC"/>
    <w:rsid w:val="00A80F8C"/>
    <w:rsid w:val="00A81E6B"/>
    <w:rsid w:val="00A827CF"/>
    <w:rsid w:val="00A8359A"/>
    <w:rsid w:val="00A84013"/>
    <w:rsid w:val="00A8419F"/>
    <w:rsid w:val="00A8444C"/>
    <w:rsid w:val="00A8464C"/>
    <w:rsid w:val="00A87402"/>
    <w:rsid w:val="00A87909"/>
    <w:rsid w:val="00A900BC"/>
    <w:rsid w:val="00A90114"/>
    <w:rsid w:val="00A9099E"/>
    <w:rsid w:val="00A912DC"/>
    <w:rsid w:val="00A91A4E"/>
    <w:rsid w:val="00A91D40"/>
    <w:rsid w:val="00A91D7D"/>
    <w:rsid w:val="00A92B02"/>
    <w:rsid w:val="00A9377A"/>
    <w:rsid w:val="00A937CB"/>
    <w:rsid w:val="00A93B40"/>
    <w:rsid w:val="00A968FB"/>
    <w:rsid w:val="00A97390"/>
    <w:rsid w:val="00A97A6E"/>
    <w:rsid w:val="00AA0513"/>
    <w:rsid w:val="00AA0547"/>
    <w:rsid w:val="00AA0A2B"/>
    <w:rsid w:val="00AA11B3"/>
    <w:rsid w:val="00AA1EF4"/>
    <w:rsid w:val="00AA2627"/>
    <w:rsid w:val="00AA26BE"/>
    <w:rsid w:val="00AA2CE6"/>
    <w:rsid w:val="00AA3250"/>
    <w:rsid w:val="00AA3959"/>
    <w:rsid w:val="00AA5243"/>
    <w:rsid w:val="00AA5254"/>
    <w:rsid w:val="00AA5788"/>
    <w:rsid w:val="00AA5D26"/>
    <w:rsid w:val="00AA6B66"/>
    <w:rsid w:val="00AA70C5"/>
    <w:rsid w:val="00AA73DB"/>
    <w:rsid w:val="00AA7B56"/>
    <w:rsid w:val="00AB0186"/>
    <w:rsid w:val="00AB0529"/>
    <w:rsid w:val="00AB0912"/>
    <w:rsid w:val="00AB118B"/>
    <w:rsid w:val="00AB1272"/>
    <w:rsid w:val="00AB13A8"/>
    <w:rsid w:val="00AB17C7"/>
    <w:rsid w:val="00AB2932"/>
    <w:rsid w:val="00AB2944"/>
    <w:rsid w:val="00AB4576"/>
    <w:rsid w:val="00AB45E3"/>
    <w:rsid w:val="00AB5C1F"/>
    <w:rsid w:val="00AB66A7"/>
    <w:rsid w:val="00AB72D1"/>
    <w:rsid w:val="00AB7BDC"/>
    <w:rsid w:val="00AB7C64"/>
    <w:rsid w:val="00AB7F55"/>
    <w:rsid w:val="00AB7FFE"/>
    <w:rsid w:val="00AC0129"/>
    <w:rsid w:val="00AC03A9"/>
    <w:rsid w:val="00AC062E"/>
    <w:rsid w:val="00AC0C74"/>
    <w:rsid w:val="00AC163D"/>
    <w:rsid w:val="00AC181D"/>
    <w:rsid w:val="00AC1877"/>
    <w:rsid w:val="00AC2637"/>
    <w:rsid w:val="00AC399B"/>
    <w:rsid w:val="00AC39CB"/>
    <w:rsid w:val="00AC40EE"/>
    <w:rsid w:val="00AC440B"/>
    <w:rsid w:val="00AC4722"/>
    <w:rsid w:val="00AC5F51"/>
    <w:rsid w:val="00AC62BC"/>
    <w:rsid w:val="00AC798F"/>
    <w:rsid w:val="00AD028D"/>
    <w:rsid w:val="00AD0836"/>
    <w:rsid w:val="00AD0C7A"/>
    <w:rsid w:val="00AD0CE4"/>
    <w:rsid w:val="00AD18F1"/>
    <w:rsid w:val="00AD1BC4"/>
    <w:rsid w:val="00AD2499"/>
    <w:rsid w:val="00AD38E4"/>
    <w:rsid w:val="00AD426F"/>
    <w:rsid w:val="00AD52EE"/>
    <w:rsid w:val="00AD621C"/>
    <w:rsid w:val="00AD62C7"/>
    <w:rsid w:val="00AD6E3A"/>
    <w:rsid w:val="00AD7D29"/>
    <w:rsid w:val="00AE03FC"/>
    <w:rsid w:val="00AE0A13"/>
    <w:rsid w:val="00AE0C03"/>
    <w:rsid w:val="00AE0D23"/>
    <w:rsid w:val="00AE1449"/>
    <w:rsid w:val="00AE16AF"/>
    <w:rsid w:val="00AE1B36"/>
    <w:rsid w:val="00AE1BD5"/>
    <w:rsid w:val="00AE207F"/>
    <w:rsid w:val="00AE2C49"/>
    <w:rsid w:val="00AE2E06"/>
    <w:rsid w:val="00AE3222"/>
    <w:rsid w:val="00AE489F"/>
    <w:rsid w:val="00AE50CB"/>
    <w:rsid w:val="00AE6034"/>
    <w:rsid w:val="00AE6974"/>
    <w:rsid w:val="00AE6AD3"/>
    <w:rsid w:val="00AE7E41"/>
    <w:rsid w:val="00AF0685"/>
    <w:rsid w:val="00AF08C8"/>
    <w:rsid w:val="00AF37E0"/>
    <w:rsid w:val="00AF41AE"/>
    <w:rsid w:val="00AF514F"/>
    <w:rsid w:val="00AF537C"/>
    <w:rsid w:val="00AF54A5"/>
    <w:rsid w:val="00AF6281"/>
    <w:rsid w:val="00AF6B6C"/>
    <w:rsid w:val="00AF6E07"/>
    <w:rsid w:val="00AF70BC"/>
    <w:rsid w:val="00AF7451"/>
    <w:rsid w:val="00B00123"/>
    <w:rsid w:val="00B005C5"/>
    <w:rsid w:val="00B01854"/>
    <w:rsid w:val="00B021AD"/>
    <w:rsid w:val="00B021D1"/>
    <w:rsid w:val="00B023EC"/>
    <w:rsid w:val="00B02F8E"/>
    <w:rsid w:val="00B03BD7"/>
    <w:rsid w:val="00B0433B"/>
    <w:rsid w:val="00B045FB"/>
    <w:rsid w:val="00B05323"/>
    <w:rsid w:val="00B06074"/>
    <w:rsid w:val="00B07DF8"/>
    <w:rsid w:val="00B07ED9"/>
    <w:rsid w:val="00B115E5"/>
    <w:rsid w:val="00B11936"/>
    <w:rsid w:val="00B12DDC"/>
    <w:rsid w:val="00B135C2"/>
    <w:rsid w:val="00B13BE2"/>
    <w:rsid w:val="00B13D50"/>
    <w:rsid w:val="00B14733"/>
    <w:rsid w:val="00B1516D"/>
    <w:rsid w:val="00B1545A"/>
    <w:rsid w:val="00B1580E"/>
    <w:rsid w:val="00B16093"/>
    <w:rsid w:val="00B163E9"/>
    <w:rsid w:val="00B1675B"/>
    <w:rsid w:val="00B17483"/>
    <w:rsid w:val="00B17DA7"/>
    <w:rsid w:val="00B20455"/>
    <w:rsid w:val="00B20643"/>
    <w:rsid w:val="00B22B1A"/>
    <w:rsid w:val="00B22F89"/>
    <w:rsid w:val="00B231B2"/>
    <w:rsid w:val="00B23B9E"/>
    <w:rsid w:val="00B23E21"/>
    <w:rsid w:val="00B24714"/>
    <w:rsid w:val="00B2489D"/>
    <w:rsid w:val="00B2514E"/>
    <w:rsid w:val="00B25F60"/>
    <w:rsid w:val="00B26140"/>
    <w:rsid w:val="00B261F4"/>
    <w:rsid w:val="00B26553"/>
    <w:rsid w:val="00B2692F"/>
    <w:rsid w:val="00B30B54"/>
    <w:rsid w:val="00B30C83"/>
    <w:rsid w:val="00B30CAD"/>
    <w:rsid w:val="00B328EE"/>
    <w:rsid w:val="00B335F9"/>
    <w:rsid w:val="00B339FA"/>
    <w:rsid w:val="00B33A99"/>
    <w:rsid w:val="00B33F9E"/>
    <w:rsid w:val="00B3473E"/>
    <w:rsid w:val="00B3495B"/>
    <w:rsid w:val="00B35538"/>
    <w:rsid w:val="00B35AB3"/>
    <w:rsid w:val="00B35BA4"/>
    <w:rsid w:val="00B376D9"/>
    <w:rsid w:val="00B408DC"/>
    <w:rsid w:val="00B412DD"/>
    <w:rsid w:val="00B412F0"/>
    <w:rsid w:val="00B41910"/>
    <w:rsid w:val="00B41D00"/>
    <w:rsid w:val="00B42310"/>
    <w:rsid w:val="00B42B6A"/>
    <w:rsid w:val="00B432C7"/>
    <w:rsid w:val="00B43580"/>
    <w:rsid w:val="00B43BA4"/>
    <w:rsid w:val="00B445F0"/>
    <w:rsid w:val="00B44847"/>
    <w:rsid w:val="00B45158"/>
    <w:rsid w:val="00B45B73"/>
    <w:rsid w:val="00B46AD1"/>
    <w:rsid w:val="00B475D6"/>
    <w:rsid w:val="00B5128E"/>
    <w:rsid w:val="00B533FE"/>
    <w:rsid w:val="00B5353A"/>
    <w:rsid w:val="00B53DC8"/>
    <w:rsid w:val="00B5402E"/>
    <w:rsid w:val="00B546E4"/>
    <w:rsid w:val="00B549FD"/>
    <w:rsid w:val="00B54C37"/>
    <w:rsid w:val="00B55002"/>
    <w:rsid w:val="00B554FB"/>
    <w:rsid w:val="00B55DC5"/>
    <w:rsid w:val="00B55DEA"/>
    <w:rsid w:val="00B57EA3"/>
    <w:rsid w:val="00B645DC"/>
    <w:rsid w:val="00B64638"/>
    <w:rsid w:val="00B64D76"/>
    <w:rsid w:val="00B6536A"/>
    <w:rsid w:val="00B65F44"/>
    <w:rsid w:val="00B66FCD"/>
    <w:rsid w:val="00B67267"/>
    <w:rsid w:val="00B71942"/>
    <w:rsid w:val="00B71AC7"/>
    <w:rsid w:val="00B723C1"/>
    <w:rsid w:val="00B732CC"/>
    <w:rsid w:val="00B74916"/>
    <w:rsid w:val="00B75210"/>
    <w:rsid w:val="00B7595F"/>
    <w:rsid w:val="00B7647C"/>
    <w:rsid w:val="00B769A8"/>
    <w:rsid w:val="00B77B71"/>
    <w:rsid w:val="00B80837"/>
    <w:rsid w:val="00B80BE9"/>
    <w:rsid w:val="00B8157B"/>
    <w:rsid w:val="00B829DC"/>
    <w:rsid w:val="00B8374D"/>
    <w:rsid w:val="00B848A6"/>
    <w:rsid w:val="00B84EF1"/>
    <w:rsid w:val="00B85C27"/>
    <w:rsid w:val="00B903EF"/>
    <w:rsid w:val="00B91B03"/>
    <w:rsid w:val="00B91FDC"/>
    <w:rsid w:val="00B91FED"/>
    <w:rsid w:val="00B926C3"/>
    <w:rsid w:val="00B92F22"/>
    <w:rsid w:val="00B93057"/>
    <w:rsid w:val="00B951D4"/>
    <w:rsid w:val="00B96000"/>
    <w:rsid w:val="00B961A9"/>
    <w:rsid w:val="00B963EA"/>
    <w:rsid w:val="00B96773"/>
    <w:rsid w:val="00B96903"/>
    <w:rsid w:val="00B969C7"/>
    <w:rsid w:val="00B96A8C"/>
    <w:rsid w:val="00B96F86"/>
    <w:rsid w:val="00B97485"/>
    <w:rsid w:val="00BA042A"/>
    <w:rsid w:val="00BA075C"/>
    <w:rsid w:val="00BA0B4B"/>
    <w:rsid w:val="00BA0CDE"/>
    <w:rsid w:val="00BA3002"/>
    <w:rsid w:val="00BA3A18"/>
    <w:rsid w:val="00BA3C94"/>
    <w:rsid w:val="00BA42A6"/>
    <w:rsid w:val="00BA502D"/>
    <w:rsid w:val="00BA58BB"/>
    <w:rsid w:val="00BA6080"/>
    <w:rsid w:val="00BA68FD"/>
    <w:rsid w:val="00BA7953"/>
    <w:rsid w:val="00BB0DCF"/>
    <w:rsid w:val="00BB0E09"/>
    <w:rsid w:val="00BB1972"/>
    <w:rsid w:val="00BB246C"/>
    <w:rsid w:val="00BB259B"/>
    <w:rsid w:val="00BB2F6A"/>
    <w:rsid w:val="00BB32F1"/>
    <w:rsid w:val="00BB3389"/>
    <w:rsid w:val="00BB378C"/>
    <w:rsid w:val="00BB41DE"/>
    <w:rsid w:val="00BB4992"/>
    <w:rsid w:val="00BB5381"/>
    <w:rsid w:val="00BB5515"/>
    <w:rsid w:val="00BB5D3D"/>
    <w:rsid w:val="00BB649C"/>
    <w:rsid w:val="00BB736A"/>
    <w:rsid w:val="00BB73A0"/>
    <w:rsid w:val="00BB751C"/>
    <w:rsid w:val="00BB7710"/>
    <w:rsid w:val="00BB7FC3"/>
    <w:rsid w:val="00BC1878"/>
    <w:rsid w:val="00BC2047"/>
    <w:rsid w:val="00BC2A7E"/>
    <w:rsid w:val="00BC3269"/>
    <w:rsid w:val="00BC3331"/>
    <w:rsid w:val="00BC38A1"/>
    <w:rsid w:val="00BC396B"/>
    <w:rsid w:val="00BC42BF"/>
    <w:rsid w:val="00BC4380"/>
    <w:rsid w:val="00BC43F9"/>
    <w:rsid w:val="00BC5075"/>
    <w:rsid w:val="00BC574B"/>
    <w:rsid w:val="00BC5E35"/>
    <w:rsid w:val="00BC650B"/>
    <w:rsid w:val="00BC6906"/>
    <w:rsid w:val="00BC726B"/>
    <w:rsid w:val="00BD15CC"/>
    <w:rsid w:val="00BD229E"/>
    <w:rsid w:val="00BD29E5"/>
    <w:rsid w:val="00BD307A"/>
    <w:rsid w:val="00BD3B4B"/>
    <w:rsid w:val="00BD40BC"/>
    <w:rsid w:val="00BD4382"/>
    <w:rsid w:val="00BD4B30"/>
    <w:rsid w:val="00BD4D05"/>
    <w:rsid w:val="00BD4EC3"/>
    <w:rsid w:val="00BD5076"/>
    <w:rsid w:val="00BD5EAA"/>
    <w:rsid w:val="00BD6276"/>
    <w:rsid w:val="00BD691E"/>
    <w:rsid w:val="00BD6E53"/>
    <w:rsid w:val="00BD7D7A"/>
    <w:rsid w:val="00BE0F47"/>
    <w:rsid w:val="00BE124B"/>
    <w:rsid w:val="00BE1519"/>
    <w:rsid w:val="00BE17C1"/>
    <w:rsid w:val="00BE1B22"/>
    <w:rsid w:val="00BE1BCE"/>
    <w:rsid w:val="00BE29F5"/>
    <w:rsid w:val="00BE2C8A"/>
    <w:rsid w:val="00BE317A"/>
    <w:rsid w:val="00BE3B7E"/>
    <w:rsid w:val="00BE5D7B"/>
    <w:rsid w:val="00BE6E04"/>
    <w:rsid w:val="00BE6F94"/>
    <w:rsid w:val="00BE730C"/>
    <w:rsid w:val="00BE7817"/>
    <w:rsid w:val="00BE78D7"/>
    <w:rsid w:val="00BE7A29"/>
    <w:rsid w:val="00BE7EAD"/>
    <w:rsid w:val="00BF0B71"/>
    <w:rsid w:val="00BF1AC6"/>
    <w:rsid w:val="00BF1FE0"/>
    <w:rsid w:val="00BF2004"/>
    <w:rsid w:val="00BF214B"/>
    <w:rsid w:val="00BF2853"/>
    <w:rsid w:val="00BF2A9D"/>
    <w:rsid w:val="00BF2DA8"/>
    <w:rsid w:val="00BF30DC"/>
    <w:rsid w:val="00BF3E2C"/>
    <w:rsid w:val="00BF3FD4"/>
    <w:rsid w:val="00BF4185"/>
    <w:rsid w:val="00BF5CB3"/>
    <w:rsid w:val="00BF61EA"/>
    <w:rsid w:val="00BF61FD"/>
    <w:rsid w:val="00BF63F6"/>
    <w:rsid w:val="00BF6406"/>
    <w:rsid w:val="00BF7144"/>
    <w:rsid w:val="00BFAB93"/>
    <w:rsid w:val="00C00005"/>
    <w:rsid w:val="00C00354"/>
    <w:rsid w:val="00C00A13"/>
    <w:rsid w:val="00C017A3"/>
    <w:rsid w:val="00C023F2"/>
    <w:rsid w:val="00C0334D"/>
    <w:rsid w:val="00C03496"/>
    <w:rsid w:val="00C038A4"/>
    <w:rsid w:val="00C04F80"/>
    <w:rsid w:val="00C05037"/>
    <w:rsid w:val="00C05F91"/>
    <w:rsid w:val="00C07D6E"/>
    <w:rsid w:val="00C07F60"/>
    <w:rsid w:val="00C10140"/>
    <w:rsid w:val="00C11843"/>
    <w:rsid w:val="00C11B9D"/>
    <w:rsid w:val="00C124C4"/>
    <w:rsid w:val="00C130B5"/>
    <w:rsid w:val="00C134F1"/>
    <w:rsid w:val="00C13648"/>
    <w:rsid w:val="00C1389D"/>
    <w:rsid w:val="00C13B66"/>
    <w:rsid w:val="00C1645C"/>
    <w:rsid w:val="00C166F6"/>
    <w:rsid w:val="00C16FE7"/>
    <w:rsid w:val="00C1735E"/>
    <w:rsid w:val="00C17922"/>
    <w:rsid w:val="00C20737"/>
    <w:rsid w:val="00C2159D"/>
    <w:rsid w:val="00C21C31"/>
    <w:rsid w:val="00C21EF9"/>
    <w:rsid w:val="00C22071"/>
    <w:rsid w:val="00C220C0"/>
    <w:rsid w:val="00C2297E"/>
    <w:rsid w:val="00C22B66"/>
    <w:rsid w:val="00C25270"/>
    <w:rsid w:val="00C25A83"/>
    <w:rsid w:val="00C25FEE"/>
    <w:rsid w:val="00C30FC1"/>
    <w:rsid w:val="00C3146F"/>
    <w:rsid w:val="00C31EFD"/>
    <w:rsid w:val="00C323B9"/>
    <w:rsid w:val="00C32A37"/>
    <w:rsid w:val="00C32BBE"/>
    <w:rsid w:val="00C338BE"/>
    <w:rsid w:val="00C340E1"/>
    <w:rsid w:val="00C342A4"/>
    <w:rsid w:val="00C34581"/>
    <w:rsid w:val="00C34D6C"/>
    <w:rsid w:val="00C35664"/>
    <w:rsid w:val="00C35D0D"/>
    <w:rsid w:val="00C36E79"/>
    <w:rsid w:val="00C37708"/>
    <w:rsid w:val="00C400E6"/>
    <w:rsid w:val="00C4012A"/>
    <w:rsid w:val="00C4035E"/>
    <w:rsid w:val="00C40BE2"/>
    <w:rsid w:val="00C41023"/>
    <w:rsid w:val="00C41FC5"/>
    <w:rsid w:val="00C42FFA"/>
    <w:rsid w:val="00C43623"/>
    <w:rsid w:val="00C43BEC"/>
    <w:rsid w:val="00C45BB3"/>
    <w:rsid w:val="00C45D38"/>
    <w:rsid w:val="00C46013"/>
    <w:rsid w:val="00C460CB"/>
    <w:rsid w:val="00C465F4"/>
    <w:rsid w:val="00C46CC3"/>
    <w:rsid w:val="00C50EB2"/>
    <w:rsid w:val="00C515B7"/>
    <w:rsid w:val="00C51616"/>
    <w:rsid w:val="00C524AF"/>
    <w:rsid w:val="00C5435D"/>
    <w:rsid w:val="00C54A54"/>
    <w:rsid w:val="00C55994"/>
    <w:rsid w:val="00C55E54"/>
    <w:rsid w:val="00C57166"/>
    <w:rsid w:val="00C57222"/>
    <w:rsid w:val="00C573A4"/>
    <w:rsid w:val="00C60530"/>
    <w:rsid w:val="00C605FF"/>
    <w:rsid w:val="00C61866"/>
    <w:rsid w:val="00C6217E"/>
    <w:rsid w:val="00C62818"/>
    <w:rsid w:val="00C62986"/>
    <w:rsid w:val="00C63CA3"/>
    <w:rsid w:val="00C6559B"/>
    <w:rsid w:val="00C6636C"/>
    <w:rsid w:val="00C663E0"/>
    <w:rsid w:val="00C66E2F"/>
    <w:rsid w:val="00C7355D"/>
    <w:rsid w:val="00C74F18"/>
    <w:rsid w:val="00C75611"/>
    <w:rsid w:val="00C75DD2"/>
    <w:rsid w:val="00C765EF"/>
    <w:rsid w:val="00C76A0C"/>
    <w:rsid w:val="00C76EE8"/>
    <w:rsid w:val="00C77296"/>
    <w:rsid w:val="00C803D6"/>
    <w:rsid w:val="00C81061"/>
    <w:rsid w:val="00C822A3"/>
    <w:rsid w:val="00C82820"/>
    <w:rsid w:val="00C82EC9"/>
    <w:rsid w:val="00C83550"/>
    <w:rsid w:val="00C83DED"/>
    <w:rsid w:val="00C83F42"/>
    <w:rsid w:val="00C84812"/>
    <w:rsid w:val="00C850A4"/>
    <w:rsid w:val="00C85611"/>
    <w:rsid w:val="00C8608F"/>
    <w:rsid w:val="00C86515"/>
    <w:rsid w:val="00C866C5"/>
    <w:rsid w:val="00C86CA2"/>
    <w:rsid w:val="00C87FC6"/>
    <w:rsid w:val="00C9039E"/>
    <w:rsid w:val="00C9117E"/>
    <w:rsid w:val="00C916F4"/>
    <w:rsid w:val="00C91879"/>
    <w:rsid w:val="00C95C27"/>
    <w:rsid w:val="00C966E2"/>
    <w:rsid w:val="00C978C5"/>
    <w:rsid w:val="00C97F03"/>
    <w:rsid w:val="00CA0898"/>
    <w:rsid w:val="00CA1991"/>
    <w:rsid w:val="00CA2377"/>
    <w:rsid w:val="00CA255E"/>
    <w:rsid w:val="00CA256C"/>
    <w:rsid w:val="00CA3095"/>
    <w:rsid w:val="00CA3496"/>
    <w:rsid w:val="00CA3A38"/>
    <w:rsid w:val="00CA3A50"/>
    <w:rsid w:val="00CA3F59"/>
    <w:rsid w:val="00CA41A1"/>
    <w:rsid w:val="00CA53F9"/>
    <w:rsid w:val="00CA5CD9"/>
    <w:rsid w:val="00CA6DD5"/>
    <w:rsid w:val="00CA7867"/>
    <w:rsid w:val="00CA78A3"/>
    <w:rsid w:val="00CB0CDF"/>
    <w:rsid w:val="00CB0EB1"/>
    <w:rsid w:val="00CB0F2D"/>
    <w:rsid w:val="00CB1F35"/>
    <w:rsid w:val="00CB24DD"/>
    <w:rsid w:val="00CB2C97"/>
    <w:rsid w:val="00CB466C"/>
    <w:rsid w:val="00CB4D89"/>
    <w:rsid w:val="00CB4FDA"/>
    <w:rsid w:val="00CB5155"/>
    <w:rsid w:val="00CB63F0"/>
    <w:rsid w:val="00CB69F0"/>
    <w:rsid w:val="00CB749F"/>
    <w:rsid w:val="00CB7EF5"/>
    <w:rsid w:val="00CC048A"/>
    <w:rsid w:val="00CC0FEF"/>
    <w:rsid w:val="00CC1915"/>
    <w:rsid w:val="00CC2535"/>
    <w:rsid w:val="00CC27AC"/>
    <w:rsid w:val="00CC2A24"/>
    <w:rsid w:val="00CC3AC7"/>
    <w:rsid w:val="00CC3FE4"/>
    <w:rsid w:val="00CC444E"/>
    <w:rsid w:val="00CC4D32"/>
    <w:rsid w:val="00CC4E4F"/>
    <w:rsid w:val="00CC4EB2"/>
    <w:rsid w:val="00CC67BA"/>
    <w:rsid w:val="00CC6CA3"/>
    <w:rsid w:val="00CC6CB5"/>
    <w:rsid w:val="00CC722D"/>
    <w:rsid w:val="00CC7512"/>
    <w:rsid w:val="00CC7717"/>
    <w:rsid w:val="00CC7B41"/>
    <w:rsid w:val="00CC7BE4"/>
    <w:rsid w:val="00CD0019"/>
    <w:rsid w:val="00CD0380"/>
    <w:rsid w:val="00CD086D"/>
    <w:rsid w:val="00CD0C68"/>
    <w:rsid w:val="00CD0DD7"/>
    <w:rsid w:val="00CD102F"/>
    <w:rsid w:val="00CD1610"/>
    <w:rsid w:val="00CD1D1E"/>
    <w:rsid w:val="00CD1D77"/>
    <w:rsid w:val="00CD3100"/>
    <w:rsid w:val="00CD3779"/>
    <w:rsid w:val="00CD3A45"/>
    <w:rsid w:val="00CD3D63"/>
    <w:rsid w:val="00CD457B"/>
    <w:rsid w:val="00CD6616"/>
    <w:rsid w:val="00CD6D35"/>
    <w:rsid w:val="00CD73EE"/>
    <w:rsid w:val="00CE1261"/>
    <w:rsid w:val="00CE2AC5"/>
    <w:rsid w:val="00CE2DF7"/>
    <w:rsid w:val="00CE31F3"/>
    <w:rsid w:val="00CE4467"/>
    <w:rsid w:val="00CE5269"/>
    <w:rsid w:val="00CE553A"/>
    <w:rsid w:val="00CE5A44"/>
    <w:rsid w:val="00CE792D"/>
    <w:rsid w:val="00CE7F7A"/>
    <w:rsid w:val="00CF0018"/>
    <w:rsid w:val="00CF0525"/>
    <w:rsid w:val="00CF0EE1"/>
    <w:rsid w:val="00CF109E"/>
    <w:rsid w:val="00CF1B02"/>
    <w:rsid w:val="00CF27E4"/>
    <w:rsid w:val="00CF2B75"/>
    <w:rsid w:val="00CF3A0E"/>
    <w:rsid w:val="00CF47D5"/>
    <w:rsid w:val="00CF4AA1"/>
    <w:rsid w:val="00CF5128"/>
    <w:rsid w:val="00CF56BE"/>
    <w:rsid w:val="00CF5CCD"/>
    <w:rsid w:val="00CF5F76"/>
    <w:rsid w:val="00CF6ABC"/>
    <w:rsid w:val="00CF6EE1"/>
    <w:rsid w:val="00CF7A6F"/>
    <w:rsid w:val="00CF7ADE"/>
    <w:rsid w:val="00CF7C47"/>
    <w:rsid w:val="00D0001B"/>
    <w:rsid w:val="00D00291"/>
    <w:rsid w:val="00D00D9F"/>
    <w:rsid w:val="00D016CC"/>
    <w:rsid w:val="00D0370B"/>
    <w:rsid w:val="00D039E2"/>
    <w:rsid w:val="00D039FA"/>
    <w:rsid w:val="00D042D2"/>
    <w:rsid w:val="00D04352"/>
    <w:rsid w:val="00D0439C"/>
    <w:rsid w:val="00D04431"/>
    <w:rsid w:val="00D04B98"/>
    <w:rsid w:val="00D04EB1"/>
    <w:rsid w:val="00D059E5"/>
    <w:rsid w:val="00D05E18"/>
    <w:rsid w:val="00D06600"/>
    <w:rsid w:val="00D07AE6"/>
    <w:rsid w:val="00D07BC1"/>
    <w:rsid w:val="00D10B32"/>
    <w:rsid w:val="00D11ADC"/>
    <w:rsid w:val="00D11B69"/>
    <w:rsid w:val="00D11FE0"/>
    <w:rsid w:val="00D12B02"/>
    <w:rsid w:val="00D147F3"/>
    <w:rsid w:val="00D15FD4"/>
    <w:rsid w:val="00D163F4"/>
    <w:rsid w:val="00D16792"/>
    <w:rsid w:val="00D175BD"/>
    <w:rsid w:val="00D17648"/>
    <w:rsid w:val="00D1786F"/>
    <w:rsid w:val="00D17C76"/>
    <w:rsid w:val="00D17FF4"/>
    <w:rsid w:val="00D21A9B"/>
    <w:rsid w:val="00D239FC"/>
    <w:rsid w:val="00D2407B"/>
    <w:rsid w:val="00D242FE"/>
    <w:rsid w:val="00D247F8"/>
    <w:rsid w:val="00D2497C"/>
    <w:rsid w:val="00D25499"/>
    <w:rsid w:val="00D2553D"/>
    <w:rsid w:val="00D25967"/>
    <w:rsid w:val="00D25991"/>
    <w:rsid w:val="00D27978"/>
    <w:rsid w:val="00D27D86"/>
    <w:rsid w:val="00D31B7F"/>
    <w:rsid w:val="00D32C27"/>
    <w:rsid w:val="00D33362"/>
    <w:rsid w:val="00D342AB"/>
    <w:rsid w:val="00D3574F"/>
    <w:rsid w:val="00D35C6F"/>
    <w:rsid w:val="00D36B10"/>
    <w:rsid w:val="00D36C21"/>
    <w:rsid w:val="00D37F3F"/>
    <w:rsid w:val="00D40567"/>
    <w:rsid w:val="00D40F99"/>
    <w:rsid w:val="00D41B53"/>
    <w:rsid w:val="00D4350C"/>
    <w:rsid w:val="00D43568"/>
    <w:rsid w:val="00D43BF6"/>
    <w:rsid w:val="00D44290"/>
    <w:rsid w:val="00D44C7E"/>
    <w:rsid w:val="00D45442"/>
    <w:rsid w:val="00D45687"/>
    <w:rsid w:val="00D45A9E"/>
    <w:rsid w:val="00D46006"/>
    <w:rsid w:val="00D47057"/>
    <w:rsid w:val="00D5175B"/>
    <w:rsid w:val="00D517FE"/>
    <w:rsid w:val="00D52BE4"/>
    <w:rsid w:val="00D52F2E"/>
    <w:rsid w:val="00D534A4"/>
    <w:rsid w:val="00D5353E"/>
    <w:rsid w:val="00D5588C"/>
    <w:rsid w:val="00D56215"/>
    <w:rsid w:val="00D56260"/>
    <w:rsid w:val="00D5633F"/>
    <w:rsid w:val="00D576A7"/>
    <w:rsid w:val="00D57760"/>
    <w:rsid w:val="00D57788"/>
    <w:rsid w:val="00D57FA6"/>
    <w:rsid w:val="00D60A1A"/>
    <w:rsid w:val="00D60A37"/>
    <w:rsid w:val="00D6117A"/>
    <w:rsid w:val="00D61FCF"/>
    <w:rsid w:val="00D620DE"/>
    <w:rsid w:val="00D621FA"/>
    <w:rsid w:val="00D62243"/>
    <w:rsid w:val="00D6280A"/>
    <w:rsid w:val="00D62E0D"/>
    <w:rsid w:val="00D63195"/>
    <w:rsid w:val="00D6349B"/>
    <w:rsid w:val="00D634F2"/>
    <w:rsid w:val="00D65ECC"/>
    <w:rsid w:val="00D667E0"/>
    <w:rsid w:val="00D667FC"/>
    <w:rsid w:val="00D67D6D"/>
    <w:rsid w:val="00D711D3"/>
    <w:rsid w:val="00D72106"/>
    <w:rsid w:val="00D72A3C"/>
    <w:rsid w:val="00D7365C"/>
    <w:rsid w:val="00D742ED"/>
    <w:rsid w:val="00D75098"/>
    <w:rsid w:val="00D75F5B"/>
    <w:rsid w:val="00D779BE"/>
    <w:rsid w:val="00D77C33"/>
    <w:rsid w:val="00D77C7D"/>
    <w:rsid w:val="00D77D2E"/>
    <w:rsid w:val="00D80332"/>
    <w:rsid w:val="00D809E2"/>
    <w:rsid w:val="00D80EE5"/>
    <w:rsid w:val="00D81309"/>
    <w:rsid w:val="00D81716"/>
    <w:rsid w:val="00D8250B"/>
    <w:rsid w:val="00D836E0"/>
    <w:rsid w:val="00D84D5E"/>
    <w:rsid w:val="00D84E3B"/>
    <w:rsid w:val="00D87086"/>
    <w:rsid w:val="00D917B6"/>
    <w:rsid w:val="00D91B8E"/>
    <w:rsid w:val="00D91D91"/>
    <w:rsid w:val="00D942B5"/>
    <w:rsid w:val="00D960AB"/>
    <w:rsid w:val="00D97D19"/>
    <w:rsid w:val="00D97DA1"/>
    <w:rsid w:val="00DA067F"/>
    <w:rsid w:val="00DA07A4"/>
    <w:rsid w:val="00DA0B9A"/>
    <w:rsid w:val="00DA0F1A"/>
    <w:rsid w:val="00DA4966"/>
    <w:rsid w:val="00DA5E0B"/>
    <w:rsid w:val="00DA6C4F"/>
    <w:rsid w:val="00DA6ED3"/>
    <w:rsid w:val="00DA73DC"/>
    <w:rsid w:val="00DB0401"/>
    <w:rsid w:val="00DB0C84"/>
    <w:rsid w:val="00DB1209"/>
    <w:rsid w:val="00DB15B7"/>
    <w:rsid w:val="00DB1DF6"/>
    <w:rsid w:val="00DB2035"/>
    <w:rsid w:val="00DB2C48"/>
    <w:rsid w:val="00DB2DEB"/>
    <w:rsid w:val="00DB2DF5"/>
    <w:rsid w:val="00DB30CB"/>
    <w:rsid w:val="00DB33CB"/>
    <w:rsid w:val="00DB3947"/>
    <w:rsid w:val="00DB4020"/>
    <w:rsid w:val="00DB4ED5"/>
    <w:rsid w:val="00DB5B38"/>
    <w:rsid w:val="00DB6401"/>
    <w:rsid w:val="00DB64FE"/>
    <w:rsid w:val="00DB6754"/>
    <w:rsid w:val="00DB797A"/>
    <w:rsid w:val="00DB7F35"/>
    <w:rsid w:val="00DC0217"/>
    <w:rsid w:val="00DC0DBD"/>
    <w:rsid w:val="00DC1E28"/>
    <w:rsid w:val="00DC45D1"/>
    <w:rsid w:val="00DC46DC"/>
    <w:rsid w:val="00DC4D9B"/>
    <w:rsid w:val="00DC57F7"/>
    <w:rsid w:val="00DC5C38"/>
    <w:rsid w:val="00DC7571"/>
    <w:rsid w:val="00DC7DAB"/>
    <w:rsid w:val="00DD0058"/>
    <w:rsid w:val="00DD070C"/>
    <w:rsid w:val="00DD0FD7"/>
    <w:rsid w:val="00DD1470"/>
    <w:rsid w:val="00DD158E"/>
    <w:rsid w:val="00DD28AD"/>
    <w:rsid w:val="00DD2E2D"/>
    <w:rsid w:val="00DD31AB"/>
    <w:rsid w:val="00DD49A7"/>
    <w:rsid w:val="00DD4CEC"/>
    <w:rsid w:val="00DD6158"/>
    <w:rsid w:val="00DD79A1"/>
    <w:rsid w:val="00DE0334"/>
    <w:rsid w:val="00DE06C1"/>
    <w:rsid w:val="00DE1F29"/>
    <w:rsid w:val="00DE278C"/>
    <w:rsid w:val="00DE2FEC"/>
    <w:rsid w:val="00DE3088"/>
    <w:rsid w:val="00DE38F9"/>
    <w:rsid w:val="00DE3971"/>
    <w:rsid w:val="00DE3D9C"/>
    <w:rsid w:val="00DE3EA2"/>
    <w:rsid w:val="00DE415A"/>
    <w:rsid w:val="00DE534D"/>
    <w:rsid w:val="00DE5410"/>
    <w:rsid w:val="00DE762C"/>
    <w:rsid w:val="00DF00EB"/>
    <w:rsid w:val="00DF09EF"/>
    <w:rsid w:val="00DF0C21"/>
    <w:rsid w:val="00DF1A26"/>
    <w:rsid w:val="00DF237A"/>
    <w:rsid w:val="00DF2606"/>
    <w:rsid w:val="00DF28D5"/>
    <w:rsid w:val="00DF291F"/>
    <w:rsid w:val="00DF3E3C"/>
    <w:rsid w:val="00DF4841"/>
    <w:rsid w:val="00DF4B57"/>
    <w:rsid w:val="00DF4C57"/>
    <w:rsid w:val="00DF5465"/>
    <w:rsid w:val="00DF5D41"/>
    <w:rsid w:val="00DF703A"/>
    <w:rsid w:val="00DF753A"/>
    <w:rsid w:val="00DF9390"/>
    <w:rsid w:val="00E01B26"/>
    <w:rsid w:val="00E0238A"/>
    <w:rsid w:val="00E02D0E"/>
    <w:rsid w:val="00E04A3E"/>
    <w:rsid w:val="00E050D3"/>
    <w:rsid w:val="00E0575B"/>
    <w:rsid w:val="00E05CEF"/>
    <w:rsid w:val="00E06F9D"/>
    <w:rsid w:val="00E07323"/>
    <w:rsid w:val="00E102D0"/>
    <w:rsid w:val="00E10933"/>
    <w:rsid w:val="00E10BA5"/>
    <w:rsid w:val="00E1116D"/>
    <w:rsid w:val="00E11746"/>
    <w:rsid w:val="00E11D2E"/>
    <w:rsid w:val="00E134D4"/>
    <w:rsid w:val="00E137B3"/>
    <w:rsid w:val="00E13D44"/>
    <w:rsid w:val="00E14282"/>
    <w:rsid w:val="00E1555B"/>
    <w:rsid w:val="00E15FB1"/>
    <w:rsid w:val="00E16191"/>
    <w:rsid w:val="00E16BA4"/>
    <w:rsid w:val="00E20466"/>
    <w:rsid w:val="00E20567"/>
    <w:rsid w:val="00E212E4"/>
    <w:rsid w:val="00E21BA2"/>
    <w:rsid w:val="00E22736"/>
    <w:rsid w:val="00E24078"/>
    <w:rsid w:val="00E24FE6"/>
    <w:rsid w:val="00E262FE"/>
    <w:rsid w:val="00E2675E"/>
    <w:rsid w:val="00E27028"/>
    <w:rsid w:val="00E27232"/>
    <w:rsid w:val="00E27C21"/>
    <w:rsid w:val="00E301E9"/>
    <w:rsid w:val="00E3429C"/>
    <w:rsid w:val="00E34523"/>
    <w:rsid w:val="00E345B4"/>
    <w:rsid w:val="00E34B72"/>
    <w:rsid w:val="00E34B87"/>
    <w:rsid w:val="00E36E0B"/>
    <w:rsid w:val="00E417AC"/>
    <w:rsid w:val="00E421FB"/>
    <w:rsid w:val="00E43A7B"/>
    <w:rsid w:val="00E44957"/>
    <w:rsid w:val="00E4636D"/>
    <w:rsid w:val="00E4639E"/>
    <w:rsid w:val="00E47121"/>
    <w:rsid w:val="00E471F4"/>
    <w:rsid w:val="00E475A3"/>
    <w:rsid w:val="00E47A91"/>
    <w:rsid w:val="00E47A9B"/>
    <w:rsid w:val="00E50EDF"/>
    <w:rsid w:val="00E5260A"/>
    <w:rsid w:val="00E52F13"/>
    <w:rsid w:val="00E5369F"/>
    <w:rsid w:val="00E54249"/>
    <w:rsid w:val="00E55330"/>
    <w:rsid w:val="00E5545C"/>
    <w:rsid w:val="00E554BB"/>
    <w:rsid w:val="00E55B12"/>
    <w:rsid w:val="00E55CCD"/>
    <w:rsid w:val="00E55D53"/>
    <w:rsid w:val="00E56959"/>
    <w:rsid w:val="00E56AF8"/>
    <w:rsid w:val="00E56C3A"/>
    <w:rsid w:val="00E574FF"/>
    <w:rsid w:val="00E57953"/>
    <w:rsid w:val="00E606F7"/>
    <w:rsid w:val="00E60E76"/>
    <w:rsid w:val="00E61DF0"/>
    <w:rsid w:val="00E62471"/>
    <w:rsid w:val="00E63893"/>
    <w:rsid w:val="00E63998"/>
    <w:rsid w:val="00E640A3"/>
    <w:rsid w:val="00E65607"/>
    <w:rsid w:val="00E664F2"/>
    <w:rsid w:val="00E66588"/>
    <w:rsid w:val="00E66873"/>
    <w:rsid w:val="00E66C76"/>
    <w:rsid w:val="00E67998"/>
    <w:rsid w:val="00E67E73"/>
    <w:rsid w:val="00E70B8A"/>
    <w:rsid w:val="00E716CF"/>
    <w:rsid w:val="00E721E9"/>
    <w:rsid w:val="00E73134"/>
    <w:rsid w:val="00E73653"/>
    <w:rsid w:val="00E756B6"/>
    <w:rsid w:val="00E7573A"/>
    <w:rsid w:val="00E75951"/>
    <w:rsid w:val="00E75A0D"/>
    <w:rsid w:val="00E75E68"/>
    <w:rsid w:val="00E76B2C"/>
    <w:rsid w:val="00E77713"/>
    <w:rsid w:val="00E8026B"/>
    <w:rsid w:val="00E807D6"/>
    <w:rsid w:val="00E82839"/>
    <w:rsid w:val="00E842A0"/>
    <w:rsid w:val="00E84CA0"/>
    <w:rsid w:val="00E84E6F"/>
    <w:rsid w:val="00E84F89"/>
    <w:rsid w:val="00E85DF1"/>
    <w:rsid w:val="00E86569"/>
    <w:rsid w:val="00E9029A"/>
    <w:rsid w:val="00E903EB"/>
    <w:rsid w:val="00E90574"/>
    <w:rsid w:val="00E90A57"/>
    <w:rsid w:val="00E92572"/>
    <w:rsid w:val="00E93D31"/>
    <w:rsid w:val="00E94788"/>
    <w:rsid w:val="00E9498C"/>
    <w:rsid w:val="00E94B75"/>
    <w:rsid w:val="00E9625F"/>
    <w:rsid w:val="00E96563"/>
    <w:rsid w:val="00E9724E"/>
    <w:rsid w:val="00E97E0B"/>
    <w:rsid w:val="00EA08F3"/>
    <w:rsid w:val="00EA0F93"/>
    <w:rsid w:val="00EA1F5D"/>
    <w:rsid w:val="00EA1FFF"/>
    <w:rsid w:val="00EA23AF"/>
    <w:rsid w:val="00EA2BAC"/>
    <w:rsid w:val="00EA325A"/>
    <w:rsid w:val="00EA381D"/>
    <w:rsid w:val="00EA38A6"/>
    <w:rsid w:val="00EA41A4"/>
    <w:rsid w:val="00EA47D1"/>
    <w:rsid w:val="00EA58FA"/>
    <w:rsid w:val="00EA5F27"/>
    <w:rsid w:val="00EA65F3"/>
    <w:rsid w:val="00EA6AF0"/>
    <w:rsid w:val="00EB0389"/>
    <w:rsid w:val="00EB06EC"/>
    <w:rsid w:val="00EB1FAC"/>
    <w:rsid w:val="00EB2CA2"/>
    <w:rsid w:val="00EB4719"/>
    <w:rsid w:val="00EB49CF"/>
    <w:rsid w:val="00EB597E"/>
    <w:rsid w:val="00EB6346"/>
    <w:rsid w:val="00EB71B1"/>
    <w:rsid w:val="00EB774D"/>
    <w:rsid w:val="00EB7BA3"/>
    <w:rsid w:val="00EC006E"/>
    <w:rsid w:val="00EC08AE"/>
    <w:rsid w:val="00EC0D86"/>
    <w:rsid w:val="00EC13A5"/>
    <w:rsid w:val="00EC2466"/>
    <w:rsid w:val="00EC36F6"/>
    <w:rsid w:val="00EC4046"/>
    <w:rsid w:val="00EC442E"/>
    <w:rsid w:val="00EC57F2"/>
    <w:rsid w:val="00EC6FE0"/>
    <w:rsid w:val="00EC7D4F"/>
    <w:rsid w:val="00EC7EA4"/>
    <w:rsid w:val="00ED06D0"/>
    <w:rsid w:val="00ED0DA9"/>
    <w:rsid w:val="00ED277E"/>
    <w:rsid w:val="00ED3015"/>
    <w:rsid w:val="00ED4625"/>
    <w:rsid w:val="00ED4659"/>
    <w:rsid w:val="00ED4C92"/>
    <w:rsid w:val="00ED4DAC"/>
    <w:rsid w:val="00ED5073"/>
    <w:rsid w:val="00ED6C91"/>
    <w:rsid w:val="00ED7567"/>
    <w:rsid w:val="00ED7819"/>
    <w:rsid w:val="00ED7A0F"/>
    <w:rsid w:val="00EE0305"/>
    <w:rsid w:val="00EE0B0F"/>
    <w:rsid w:val="00EE0D2E"/>
    <w:rsid w:val="00EE145F"/>
    <w:rsid w:val="00EE14DB"/>
    <w:rsid w:val="00EE1933"/>
    <w:rsid w:val="00EE27D5"/>
    <w:rsid w:val="00EE2D6C"/>
    <w:rsid w:val="00EE3105"/>
    <w:rsid w:val="00EE331A"/>
    <w:rsid w:val="00EE3741"/>
    <w:rsid w:val="00EE4126"/>
    <w:rsid w:val="00EE42A6"/>
    <w:rsid w:val="00EE6177"/>
    <w:rsid w:val="00EE6A08"/>
    <w:rsid w:val="00EE6A42"/>
    <w:rsid w:val="00EE7514"/>
    <w:rsid w:val="00EE7DEB"/>
    <w:rsid w:val="00EF0A14"/>
    <w:rsid w:val="00EF0EBA"/>
    <w:rsid w:val="00EF0F4F"/>
    <w:rsid w:val="00EF103B"/>
    <w:rsid w:val="00EF115C"/>
    <w:rsid w:val="00EF20BD"/>
    <w:rsid w:val="00EF2D7E"/>
    <w:rsid w:val="00EF4659"/>
    <w:rsid w:val="00EF4A92"/>
    <w:rsid w:val="00EF553C"/>
    <w:rsid w:val="00EF5BBB"/>
    <w:rsid w:val="00EF63FA"/>
    <w:rsid w:val="00EF656B"/>
    <w:rsid w:val="00EF76E5"/>
    <w:rsid w:val="00EF79A3"/>
    <w:rsid w:val="00EF7C81"/>
    <w:rsid w:val="00F00FA6"/>
    <w:rsid w:val="00F010EC"/>
    <w:rsid w:val="00F01336"/>
    <w:rsid w:val="00F01480"/>
    <w:rsid w:val="00F01CB5"/>
    <w:rsid w:val="00F03490"/>
    <w:rsid w:val="00F04905"/>
    <w:rsid w:val="00F04EB8"/>
    <w:rsid w:val="00F056A6"/>
    <w:rsid w:val="00F05BB8"/>
    <w:rsid w:val="00F070F5"/>
    <w:rsid w:val="00F10937"/>
    <w:rsid w:val="00F10B7A"/>
    <w:rsid w:val="00F11CCF"/>
    <w:rsid w:val="00F12807"/>
    <w:rsid w:val="00F12A07"/>
    <w:rsid w:val="00F12BB2"/>
    <w:rsid w:val="00F13218"/>
    <w:rsid w:val="00F13A62"/>
    <w:rsid w:val="00F143F5"/>
    <w:rsid w:val="00F1493E"/>
    <w:rsid w:val="00F14A1C"/>
    <w:rsid w:val="00F1552E"/>
    <w:rsid w:val="00F1734D"/>
    <w:rsid w:val="00F17DC8"/>
    <w:rsid w:val="00F203A5"/>
    <w:rsid w:val="00F20564"/>
    <w:rsid w:val="00F2237D"/>
    <w:rsid w:val="00F225EC"/>
    <w:rsid w:val="00F248FC"/>
    <w:rsid w:val="00F253E2"/>
    <w:rsid w:val="00F257B6"/>
    <w:rsid w:val="00F26232"/>
    <w:rsid w:val="00F26241"/>
    <w:rsid w:val="00F26C42"/>
    <w:rsid w:val="00F27555"/>
    <w:rsid w:val="00F3038E"/>
    <w:rsid w:val="00F306F0"/>
    <w:rsid w:val="00F30D2B"/>
    <w:rsid w:val="00F31454"/>
    <w:rsid w:val="00F315B1"/>
    <w:rsid w:val="00F31795"/>
    <w:rsid w:val="00F31B01"/>
    <w:rsid w:val="00F31B92"/>
    <w:rsid w:val="00F31E51"/>
    <w:rsid w:val="00F31F73"/>
    <w:rsid w:val="00F32AE5"/>
    <w:rsid w:val="00F32E88"/>
    <w:rsid w:val="00F32F50"/>
    <w:rsid w:val="00F3322C"/>
    <w:rsid w:val="00F3339E"/>
    <w:rsid w:val="00F34130"/>
    <w:rsid w:val="00F34C55"/>
    <w:rsid w:val="00F34E64"/>
    <w:rsid w:val="00F34EBE"/>
    <w:rsid w:val="00F36024"/>
    <w:rsid w:val="00F36A7F"/>
    <w:rsid w:val="00F3743E"/>
    <w:rsid w:val="00F37BAE"/>
    <w:rsid w:val="00F403F7"/>
    <w:rsid w:val="00F407ED"/>
    <w:rsid w:val="00F409B1"/>
    <w:rsid w:val="00F4182B"/>
    <w:rsid w:val="00F41B8F"/>
    <w:rsid w:val="00F423FA"/>
    <w:rsid w:val="00F425DF"/>
    <w:rsid w:val="00F42B75"/>
    <w:rsid w:val="00F43288"/>
    <w:rsid w:val="00F43B71"/>
    <w:rsid w:val="00F4470B"/>
    <w:rsid w:val="00F4626A"/>
    <w:rsid w:val="00F46D2A"/>
    <w:rsid w:val="00F46DC7"/>
    <w:rsid w:val="00F475B3"/>
    <w:rsid w:val="00F5046D"/>
    <w:rsid w:val="00F51768"/>
    <w:rsid w:val="00F523C2"/>
    <w:rsid w:val="00F52F0C"/>
    <w:rsid w:val="00F535ED"/>
    <w:rsid w:val="00F53C7B"/>
    <w:rsid w:val="00F53ED8"/>
    <w:rsid w:val="00F544C6"/>
    <w:rsid w:val="00F54A3C"/>
    <w:rsid w:val="00F54C9F"/>
    <w:rsid w:val="00F54CCB"/>
    <w:rsid w:val="00F55E93"/>
    <w:rsid w:val="00F5600B"/>
    <w:rsid w:val="00F60383"/>
    <w:rsid w:val="00F60777"/>
    <w:rsid w:val="00F60CB7"/>
    <w:rsid w:val="00F6323E"/>
    <w:rsid w:val="00F6368A"/>
    <w:rsid w:val="00F63B6E"/>
    <w:rsid w:val="00F6583A"/>
    <w:rsid w:val="00F65C13"/>
    <w:rsid w:val="00F6670B"/>
    <w:rsid w:val="00F67BCC"/>
    <w:rsid w:val="00F703C5"/>
    <w:rsid w:val="00F707C7"/>
    <w:rsid w:val="00F70EFD"/>
    <w:rsid w:val="00F70F0A"/>
    <w:rsid w:val="00F713F3"/>
    <w:rsid w:val="00F71874"/>
    <w:rsid w:val="00F719ED"/>
    <w:rsid w:val="00F71E97"/>
    <w:rsid w:val="00F72117"/>
    <w:rsid w:val="00F73902"/>
    <w:rsid w:val="00F73CDD"/>
    <w:rsid w:val="00F73EE7"/>
    <w:rsid w:val="00F74925"/>
    <w:rsid w:val="00F749AD"/>
    <w:rsid w:val="00F74A47"/>
    <w:rsid w:val="00F75960"/>
    <w:rsid w:val="00F7720F"/>
    <w:rsid w:val="00F811B5"/>
    <w:rsid w:val="00F81827"/>
    <w:rsid w:val="00F8187A"/>
    <w:rsid w:val="00F8238B"/>
    <w:rsid w:val="00F823BA"/>
    <w:rsid w:val="00F826EE"/>
    <w:rsid w:val="00F838B8"/>
    <w:rsid w:val="00F83C41"/>
    <w:rsid w:val="00F840FE"/>
    <w:rsid w:val="00F8441C"/>
    <w:rsid w:val="00F8557F"/>
    <w:rsid w:val="00F86AB3"/>
    <w:rsid w:val="00F86E56"/>
    <w:rsid w:val="00F86FCF"/>
    <w:rsid w:val="00F87374"/>
    <w:rsid w:val="00F87511"/>
    <w:rsid w:val="00F875B1"/>
    <w:rsid w:val="00F900D4"/>
    <w:rsid w:val="00F902B9"/>
    <w:rsid w:val="00F905B7"/>
    <w:rsid w:val="00F90A82"/>
    <w:rsid w:val="00F90CE1"/>
    <w:rsid w:val="00F922CC"/>
    <w:rsid w:val="00F92FF4"/>
    <w:rsid w:val="00F94BE7"/>
    <w:rsid w:val="00F9586D"/>
    <w:rsid w:val="00F95A3D"/>
    <w:rsid w:val="00F9734E"/>
    <w:rsid w:val="00F97B61"/>
    <w:rsid w:val="00FA16E7"/>
    <w:rsid w:val="00FA1835"/>
    <w:rsid w:val="00FA1A79"/>
    <w:rsid w:val="00FA1ED9"/>
    <w:rsid w:val="00FA2433"/>
    <w:rsid w:val="00FA262A"/>
    <w:rsid w:val="00FA2D88"/>
    <w:rsid w:val="00FA333E"/>
    <w:rsid w:val="00FA3F5C"/>
    <w:rsid w:val="00FA4B29"/>
    <w:rsid w:val="00FA539C"/>
    <w:rsid w:val="00FA564D"/>
    <w:rsid w:val="00FA5D95"/>
    <w:rsid w:val="00FA6765"/>
    <w:rsid w:val="00FA68F3"/>
    <w:rsid w:val="00FA7F2B"/>
    <w:rsid w:val="00FB001E"/>
    <w:rsid w:val="00FB15CD"/>
    <w:rsid w:val="00FB2683"/>
    <w:rsid w:val="00FB286E"/>
    <w:rsid w:val="00FB2C01"/>
    <w:rsid w:val="00FB4852"/>
    <w:rsid w:val="00FB487E"/>
    <w:rsid w:val="00FB546C"/>
    <w:rsid w:val="00FB67DB"/>
    <w:rsid w:val="00FB7605"/>
    <w:rsid w:val="00FB79F2"/>
    <w:rsid w:val="00FB7F3D"/>
    <w:rsid w:val="00FB7FAB"/>
    <w:rsid w:val="00FC01FB"/>
    <w:rsid w:val="00FC055B"/>
    <w:rsid w:val="00FC0787"/>
    <w:rsid w:val="00FC1291"/>
    <w:rsid w:val="00FC137A"/>
    <w:rsid w:val="00FC175B"/>
    <w:rsid w:val="00FC1A3F"/>
    <w:rsid w:val="00FC2608"/>
    <w:rsid w:val="00FC3976"/>
    <w:rsid w:val="00FC3B1E"/>
    <w:rsid w:val="00FC4501"/>
    <w:rsid w:val="00FC5286"/>
    <w:rsid w:val="00FC5888"/>
    <w:rsid w:val="00FC59FC"/>
    <w:rsid w:val="00FC613D"/>
    <w:rsid w:val="00FC66D5"/>
    <w:rsid w:val="00FC716E"/>
    <w:rsid w:val="00FC75A5"/>
    <w:rsid w:val="00FC7B0F"/>
    <w:rsid w:val="00FD0059"/>
    <w:rsid w:val="00FD07DF"/>
    <w:rsid w:val="00FD1B6A"/>
    <w:rsid w:val="00FD1EFB"/>
    <w:rsid w:val="00FD2D22"/>
    <w:rsid w:val="00FD2F25"/>
    <w:rsid w:val="00FD3A40"/>
    <w:rsid w:val="00FD3E46"/>
    <w:rsid w:val="00FD43A2"/>
    <w:rsid w:val="00FD4653"/>
    <w:rsid w:val="00FD4A45"/>
    <w:rsid w:val="00FD4B01"/>
    <w:rsid w:val="00FD4B5F"/>
    <w:rsid w:val="00FD4CDE"/>
    <w:rsid w:val="00FD4D3F"/>
    <w:rsid w:val="00FD5426"/>
    <w:rsid w:val="00FD65D8"/>
    <w:rsid w:val="00FD68C1"/>
    <w:rsid w:val="00FD6BB6"/>
    <w:rsid w:val="00FD7007"/>
    <w:rsid w:val="00FD79E3"/>
    <w:rsid w:val="00FE027D"/>
    <w:rsid w:val="00FE1F20"/>
    <w:rsid w:val="00FE3114"/>
    <w:rsid w:val="00FE4180"/>
    <w:rsid w:val="00FE4270"/>
    <w:rsid w:val="00FE43B6"/>
    <w:rsid w:val="00FE4654"/>
    <w:rsid w:val="00FE4AAE"/>
    <w:rsid w:val="00FE4FD4"/>
    <w:rsid w:val="00FE55CA"/>
    <w:rsid w:val="00FE5EF4"/>
    <w:rsid w:val="00FE6007"/>
    <w:rsid w:val="00FE77CB"/>
    <w:rsid w:val="00FE7B8E"/>
    <w:rsid w:val="00FF0018"/>
    <w:rsid w:val="00FF00A8"/>
    <w:rsid w:val="00FF0F80"/>
    <w:rsid w:val="00FF2A13"/>
    <w:rsid w:val="00FF3095"/>
    <w:rsid w:val="00FF3B4F"/>
    <w:rsid w:val="00FF465D"/>
    <w:rsid w:val="00FF4A66"/>
    <w:rsid w:val="00FF5BD7"/>
    <w:rsid w:val="00FF5DBA"/>
    <w:rsid w:val="00FF72E4"/>
    <w:rsid w:val="00FF741F"/>
    <w:rsid w:val="00FF75F7"/>
    <w:rsid w:val="01217D53"/>
    <w:rsid w:val="0140FAD8"/>
    <w:rsid w:val="014B6765"/>
    <w:rsid w:val="01659836"/>
    <w:rsid w:val="0168170C"/>
    <w:rsid w:val="0169CF06"/>
    <w:rsid w:val="0175FC86"/>
    <w:rsid w:val="017A583A"/>
    <w:rsid w:val="0199F754"/>
    <w:rsid w:val="01A887FA"/>
    <w:rsid w:val="01A88C76"/>
    <w:rsid w:val="01BD65E8"/>
    <w:rsid w:val="01C2EDBC"/>
    <w:rsid w:val="01C3B996"/>
    <w:rsid w:val="01CBBA38"/>
    <w:rsid w:val="01E7B349"/>
    <w:rsid w:val="01F689C8"/>
    <w:rsid w:val="01FB740E"/>
    <w:rsid w:val="020C127C"/>
    <w:rsid w:val="0211A05C"/>
    <w:rsid w:val="02157C90"/>
    <w:rsid w:val="0244EEED"/>
    <w:rsid w:val="024D1053"/>
    <w:rsid w:val="025F331A"/>
    <w:rsid w:val="0268B049"/>
    <w:rsid w:val="027933CF"/>
    <w:rsid w:val="0288CF15"/>
    <w:rsid w:val="02920DBA"/>
    <w:rsid w:val="029683EC"/>
    <w:rsid w:val="02C96BBC"/>
    <w:rsid w:val="02D45831"/>
    <w:rsid w:val="02DA46ED"/>
    <w:rsid w:val="02DEFA21"/>
    <w:rsid w:val="02E14A38"/>
    <w:rsid w:val="02E233F1"/>
    <w:rsid w:val="02E86F41"/>
    <w:rsid w:val="02EAD928"/>
    <w:rsid w:val="02EF4EBA"/>
    <w:rsid w:val="02F56287"/>
    <w:rsid w:val="0306188A"/>
    <w:rsid w:val="031F7E7B"/>
    <w:rsid w:val="03215994"/>
    <w:rsid w:val="03411CAA"/>
    <w:rsid w:val="03470E00"/>
    <w:rsid w:val="03478410"/>
    <w:rsid w:val="034C092D"/>
    <w:rsid w:val="035477B4"/>
    <w:rsid w:val="035F3607"/>
    <w:rsid w:val="03676740"/>
    <w:rsid w:val="036C3E7E"/>
    <w:rsid w:val="03709CAE"/>
    <w:rsid w:val="0379A00F"/>
    <w:rsid w:val="0380282D"/>
    <w:rsid w:val="0397D374"/>
    <w:rsid w:val="03B013EB"/>
    <w:rsid w:val="03B0C560"/>
    <w:rsid w:val="03B2E0D3"/>
    <w:rsid w:val="03B348B4"/>
    <w:rsid w:val="03BFFFAF"/>
    <w:rsid w:val="03C3994E"/>
    <w:rsid w:val="03CF020D"/>
    <w:rsid w:val="03DB839F"/>
    <w:rsid w:val="03F9E075"/>
    <w:rsid w:val="03FAD090"/>
    <w:rsid w:val="0412AEEE"/>
    <w:rsid w:val="0419CBDA"/>
    <w:rsid w:val="042FDAED"/>
    <w:rsid w:val="0431E30E"/>
    <w:rsid w:val="044123E5"/>
    <w:rsid w:val="044D26B7"/>
    <w:rsid w:val="044ED9B0"/>
    <w:rsid w:val="044F5B93"/>
    <w:rsid w:val="0460833D"/>
    <w:rsid w:val="048C6221"/>
    <w:rsid w:val="0498454C"/>
    <w:rsid w:val="049989BC"/>
    <w:rsid w:val="04A651A9"/>
    <w:rsid w:val="04ABB235"/>
    <w:rsid w:val="04AD3905"/>
    <w:rsid w:val="04B514BE"/>
    <w:rsid w:val="04B9D531"/>
    <w:rsid w:val="05006642"/>
    <w:rsid w:val="05038608"/>
    <w:rsid w:val="050E6B0B"/>
    <w:rsid w:val="0520F6F9"/>
    <w:rsid w:val="052F4F2E"/>
    <w:rsid w:val="0535A739"/>
    <w:rsid w:val="05489D3B"/>
    <w:rsid w:val="054CC414"/>
    <w:rsid w:val="0550FB47"/>
    <w:rsid w:val="056C57DB"/>
    <w:rsid w:val="05749545"/>
    <w:rsid w:val="05935FE3"/>
    <w:rsid w:val="05AB269E"/>
    <w:rsid w:val="05AB4010"/>
    <w:rsid w:val="05B52285"/>
    <w:rsid w:val="05F504DF"/>
    <w:rsid w:val="06037FB8"/>
    <w:rsid w:val="0609FEA2"/>
    <w:rsid w:val="060E2A97"/>
    <w:rsid w:val="061823FE"/>
    <w:rsid w:val="061F11A2"/>
    <w:rsid w:val="0620A520"/>
    <w:rsid w:val="062EB9A5"/>
    <w:rsid w:val="063A428F"/>
    <w:rsid w:val="06A8281F"/>
    <w:rsid w:val="06B56922"/>
    <w:rsid w:val="06B6158D"/>
    <w:rsid w:val="06BC4FAC"/>
    <w:rsid w:val="06BF6BFF"/>
    <w:rsid w:val="06C9ECC7"/>
    <w:rsid w:val="06D010A6"/>
    <w:rsid w:val="06DF6A4D"/>
    <w:rsid w:val="06E8DAF4"/>
    <w:rsid w:val="06E96AD0"/>
    <w:rsid w:val="06F27D0F"/>
    <w:rsid w:val="070219F0"/>
    <w:rsid w:val="0707F4C1"/>
    <w:rsid w:val="07083B47"/>
    <w:rsid w:val="070ACD4B"/>
    <w:rsid w:val="07102053"/>
    <w:rsid w:val="071635F7"/>
    <w:rsid w:val="07476A6E"/>
    <w:rsid w:val="075507D8"/>
    <w:rsid w:val="075F723A"/>
    <w:rsid w:val="076C4A08"/>
    <w:rsid w:val="07928416"/>
    <w:rsid w:val="07970E5A"/>
    <w:rsid w:val="079D378A"/>
    <w:rsid w:val="07AE8F49"/>
    <w:rsid w:val="07B4626B"/>
    <w:rsid w:val="07B8C321"/>
    <w:rsid w:val="07C67C49"/>
    <w:rsid w:val="07D4D218"/>
    <w:rsid w:val="07D4D6D7"/>
    <w:rsid w:val="07E7EAC2"/>
    <w:rsid w:val="07EB79AB"/>
    <w:rsid w:val="07ECED99"/>
    <w:rsid w:val="07EE437C"/>
    <w:rsid w:val="07FD5F90"/>
    <w:rsid w:val="0802C46D"/>
    <w:rsid w:val="08036F34"/>
    <w:rsid w:val="0819FE32"/>
    <w:rsid w:val="0820BFE5"/>
    <w:rsid w:val="08395F91"/>
    <w:rsid w:val="083B18CA"/>
    <w:rsid w:val="084116C8"/>
    <w:rsid w:val="0842D112"/>
    <w:rsid w:val="0849EEBF"/>
    <w:rsid w:val="0849F09B"/>
    <w:rsid w:val="086DF0D6"/>
    <w:rsid w:val="08784575"/>
    <w:rsid w:val="087BD063"/>
    <w:rsid w:val="08A478B5"/>
    <w:rsid w:val="08B0B425"/>
    <w:rsid w:val="08DE4D01"/>
    <w:rsid w:val="08EFC8C4"/>
    <w:rsid w:val="09125CF9"/>
    <w:rsid w:val="0934587F"/>
    <w:rsid w:val="093A8EB5"/>
    <w:rsid w:val="093E35A3"/>
    <w:rsid w:val="0942DDBF"/>
    <w:rsid w:val="094581E6"/>
    <w:rsid w:val="0949315D"/>
    <w:rsid w:val="0955633F"/>
    <w:rsid w:val="09578048"/>
    <w:rsid w:val="09709B49"/>
    <w:rsid w:val="097C4729"/>
    <w:rsid w:val="098D28D7"/>
    <w:rsid w:val="09904154"/>
    <w:rsid w:val="0999E24E"/>
    <w:rsid w:val="09A289DE"/>
    <w:rsid w:val="09A7D90D"/>
    <w:rsid w:val="09A8AD08"/>
    <w:rsid w:val="09E198EA"/>
    <w:rsid w:val="09F3F221"/>
    <w:rsid w:val="09F81085"/>
    <w:rsid w:val="09F8E434"/>
    <w:rsid w:val="0A033020"/>
    <w:rsid w:val="0A0F8BFE"/>
    <w:rsid w:val="0A1F9BE8"/>
    <w:rsid w:val="0A20B21E"/>
    <w:rsid w:val="0A220414"/>
    <w:rsid w:val="0A2CF24A"/>
    <w:rsid w:val="0A2DC6BA"/>
    <w:rsid w:val="0A31AB81"/>
    <w:rsid w:val="0A3BF98B"/>
    <w:rsid w:val="0A464CF8"/>
    <w:rsid w:val="0A4E4C2F"/>
    <w:rsid w:val="0A5C6D50"/>
    <w:rsid w:val="0A67B396"/>
    <w:rsid w:val="0A6F13A3"/>
    <w:rsid w:val="0A701351"/>
    <w:rsid w:val="0A70DAF4"/>
    <w:rsid w:val="0A75E0C0"/>
    <w:rsid w:val="0A7D6190"/>
    <w:rsid w:val="0A91ECF5"/>
    <w:rsid w:val="0AB539A2"/>
    <w:rsid w:val="0AB60241"/>
    <w:rsid w:val="0AC3866E"/>
    <w:rsid w:val="0AC844BB"/>
    <w:rsid w:val="0AD32BCA"/>
    <w:rsid w:val="0AF233C6"/>
    <w:rsid w:val="0B01409D"/>
    <w:rsid w:val="0B0FDF56"/>
    <w:rsid w:val="0B0FFF12"/>
    <w:rsid w:val="0B15BF6C"/>
    <w:rsid w:val="0B2F48D4"/>
    <w:rsid w:val="0B3009B6"/>
    <w:rsid w:val="0B4FF688"/>
    <w:rsid w:val="0B535680"/>
    <w:rsid w:val="0B58CB69"/>
    <w:rsid w:val="0B611633"/>
    <w:rsid w:val="0B64533F"/>
    <w:rsid w:val="0B681CF6"/>
    <w:rsid w:val="0B7C90DA"/>
    <w:rsid w:val="0B7D2944"/>
    <w:rsid w:val="0B85F1DA"/>
    <w:rsid w:val="0B9FF3A0"/>
    <w:rsid w:val="0BB1045B"/>
    <w:rsid w:val="0BB46C27"/>
    <w:rsid w:val="0BB64A54"/>
    <w:rsid w:val="0BB7F9D8"/>
    <w:rsid w:val="0BC2F7E9"/>
    <w:rsid w:val="0BD18753"/>
    <w:rsid w:val="0BD4D7F2"/>
    <w:rsid w:val="0BD981D3"/>
    <w:rsid w:val="0BDD36CB"/>
    <w:rsid w:val="0BF19CAC"/>
    <w:rsid w:val="0BFC0F14"/>
    <w:rsid w:val="0BFD514D"/>
    <w:rsid w:val="0C01D7CB"/>
    <w:rsid w:val="0C10002B"/>
    <w:rsid w:val="0C115C23"/>
    <w:rsid w:val="0C1594AA"/>
    <w:rsid w:val="0C1C7791"/>
    <w:rsid w:val="0C2C1475"/>
    <w:rsid w:val="0C5ADF6E"/>
    <w:rsid w:val="0C71DB48"/>
    <w:rsid w:val="0C79FD0E"/>
    <w:rsid w:val="0C8E4833"/>
    <w:rsid w:val="0C8F797D"/>
    <w:rsid w:val="0C9C9FB7"/>
    <w:rsid w:val="0CA066F1"/>
    <w:rsid w:val="0CAA2862"/>
    <w:rsid w:val="0CBAAF9F"/>
    <w:rsid w:val="0CC5A19D"/>
    <w:rsid w:val="0CC78A8B"/>
    <w:rsid w:val="0CE0AE98"/>
    <w:rsid w:val="0CED0896"/>
    <w:rsid w:val="0CFC44F2"/>
    <w:rsid w:val="0D1FA586"/>
    <w:rsid w:val="0D28DA2E"/>
    <w:rsid w:val="0D2E61D2"/>
    <w:rsid w:val="0D463683"/>
    <w:rsid w:val="0D47E108"/>
    <w:rsid w:val="0D4A305E"/>
    <w:rsid w:val="0D684361"/>
    <w:rsid w:val="0D82E24A"/>
    <w:rsid w:val="0D8D0E10"/>
    <w:rsid w:val="0DB6ABA6"/>
    <w:rsid w:val="0DBA3478"/>
    <w:rsid w:val="0DC289A5"/>
    <w:rsid w:val="0DC2A32B"/>
    <w:rsid w:val="0DCE29B0"/>
    <w:rsid w:val="0DD0C073"/>
    <w:rsid w:val="0DD796D7"/>
    <w:rsid w:val="0DD88DA3"/>
    <w:rsid w:val="0DE620C8"/>
    <w:rsid w:val="0DFF5E84"/>
    <w:rsid w:val="0E1F840B"/>
    <w:rsid w:val="0E4E80E8"/>
    <w:rsid w:val="0E751ECA"/>
    <w:rsid w:val="0E865A15"/>
    <w:rsid w:val="0E92C444"/>
    <w:rsid w:val="0EB2D0BB"/>
    <w:rsid w:val="0EB414FC"/>
    <w:rsid w:val="0EC214AE"/>
    <w:rsid w:val="0ECCF815"/>
    <w:rsid w:val="0ECE735E"/>
    <w:rsid w:val="0ED87147"/>
    <w:rsid w:val="0EDCFFEE"/>
    <w:rsid w:val="0EE50975"/>
    <w:rsid w:val="0EEBD4CD"/>
    <w:rsid w:val="0EFA9F5F"/>
    <w:rsid w:val="0EFC2807"/>
    <w:rsid w:val="0F22AC3D"/>
    <w:rsid w:val="0F329C02"/>
    <w:rsid w:val="0F5F3665"/>
    <w:rsid w:val="0F5F7E15"/>
    <w:rsid w:val="0F6FA5E8"/>
    <w:rsid w:val="0F70AF7B"/>
    <w:rsid w:val="0F7D860A"/>
    <w:rsid w:val="0FA7EAD4"/>
    <w:rsid w:val="0FAD2C34"/>
    <w:rsid w:val="0FD5B84F"/>
    <w:rsid w:val="0FD603A3"/>
    <w:rsid w:val="0FDE6487"/>
    <w:rsid w:val="0FDFB24C"/>
    <w:rsid w:val="100D068A"/>
    <w:rsid w:val="1031D8E1"/>
    <w:rsid w:val="10456C46"/>
    <w:rsid w:val="10579423"/>
    <w:rsid w:val="108F818A"/>
    <w:rsid w:val="109140B3"/>
    <w:rsid w:val="10B39C8D"/>
    <w:rsid w:val="10B7F6F0"/>
    <w:rsid w:val="10C633B4"/>
    <w:rsid w:val="10F2E7D4"/>
    <w:rsid w:val="10F996C4"/>
    <w:rsid w:val="11053631"/>
    <w:rsid w:val="1107D9F4"/>
    <w:rsid w:val="110ECA70"/>
    <w:rsid w:val="113EE5F4"/>
    <w:rsid w:val="1148D9E6"/>
    <w:rsid w:val="114EF55E"/>
    <w:rsid w:val="11511B84"/>
    <w:rsid w:val="1151D3D8"/>
    <w:rsid w:val="11585A5E"/>
    <w:rsid w:val="11593BD6"/>
    <w:rsid w:val="116BD937"/>
    <w:rsid w:val="11743F90"/>
    <w:rsid w:val="11816E5A"/>
    <w:rsid w:val="11857C48"/>
    <w:rsid w:val="1186AF5C"/>
    <w:rsid w:val="118F629D"/>
    <w:rsid w:val="119514E0"/>
    <w:rsid w:val="1199711C"/>
    <w:rsid w:val="11A15D82"/>
    <w:rsid w:val="11A1CCDF"/>
    <w:rsid w:val="11AE4702"/>
    <w:rsid w:val="11BE720B"/>
    <w:rsid w:val="11E027C3"/>
    <w:rsid w:val="11E2D342"/>
    <w:rsid w:val="11EACFE3"/>
    <w:rsid w:val="11F2B411"/>
    <w:rsid w:val="11F5D6B4"/>
    <w:rsid w:val="12018930"/>
    <w:rsid w:val="1215AFFF"/>
    <w:rsid w:val="121D3DD7"/>
    <w:rsid w:val="121FF311"/>
    <w:rsid w:val="1249BEC1"/>
    <w:rsid w:val="125252B5"/>
    <w:rsid w:val="125CAA62"/>
    <w:rsid w:val="12735A60"/>
    <w:rsid w:val="12945593"/>
    <w:rsid w:val="129977A6"/>
    <w:rsid w:val="129AC365"/>
    <w:rsid w:val="12AE9767"/>
    <w:rsid w:val="12B16A3A"/>
    <w:rsid w:val="12B62538"/>
    <w:rsid w:val="12B6D5E1"/>
    <w:rsid w:val="12D128A6"/>
    <w:rsid w:val="12D6443B"/>
    <w:rsid w:val="131BDA2D"/>
    <w:rsid w:val="13299EE0"/>
    <w:rsid w:val="1366E965"/>
    <w:rsid w:val="1367F211"/>
    <w:rsid w:val="1373E6E2"/>
    <w:rsid w:val="137B989F"/>
    <w:rsid w:val="138BEE0B"/>
    <w:rsid w:val="139A6144"/>
    <w:rsid w:val="139FB588"/>
    <w:rsid w:val="13B5FECE"/>
    <w:rsid w:val="13BA8042"/>
    <w:rsid w:val="13C89E36"/>
    <w:rsid w:val="13CA4024"/>
    <w:rsid w:val="13D36F4E"/>
    <w:rsid w:val="13EBABAE"/>
    <w:rsid w:val="13F6B881"/>
    <w:rsid w:val="13FBE73E"/>
    <w:rsid w:val="140877B4"/>
    <w:rsid w:val="140A438D"/>
    <w:rsid w:val="140DD3D1"/>
    <w:rsid w:val="140F7D74"/>
    <w:rsid w:val="140F8F6D"/>
    <w:rsid w:val="141DDC63"/>
    <w:rsid w:val="142E0088"/>
    <w:rsid w:val="14435305"/>
    <w:rsid w:val="146237E1"/>
    <w:rsid w:val="1462B817"/>
    <w:rsid w:val="1465EA9E"/>
    <w:rsid w:val="146AB98D"/>
    <w:rsid w:val="146E9164"/>
    <w:rsid w:val="1470C3B4"/>
    <w:rsid w:val="1474A9E1"/>
    <w:rsid w:val="14788F62"/>
    <w:rsid w:val="148E8686"/>
    <w:rsid w:val="1491D687"/>
    <w:rsid w:val="149735C5"/>
    <w:rsid w:val="149D9918"/>
    <w:rsid w:val="14A21A91"/>
    <w:rsid w:val="14A9BDC9"/>
    <w:rsid w:val="14B8FE6F"/>
    <w:rsid w:val="14C19D7A"/>
    <w:rsid w:val="14D623CC"/>
    <w:rsid w:val="14D678F0"/>
    <w:rsid w:val="14D8D93C"/>
    <w:rsid w:val="14F41066"/>
    <w:rsid w:val="14F486C8"/>
    <w:rsid w:val="14FC5A01"/>
    <w:rsid w:val="14FD85E9"/>
    <w:rsid w:val="151CE8AF"/>
    <w:rsid w:val="153B1213"/>
    <w:rsid w:val="155E3138"/>
    <w:rsid w:val="1566CC72"/>
    <w:rsid w:val="156FB108"/>
    <w:rsid w:val="157D3C04"/>
    <w:rsid w:val="1580AA36"/>
    <w:rsid w:val="158C34C2"/>
    <w:rsid w:val="15951378"/>
    <w:rsid w:val="15A0182D"/>
    <w:rsid w:val="15A78F5C"/>
    <w:rsid w:val="15B8185A"/>
    <w:rsid w:val="15BE30DA"/>
    <w:rsid w:val="15C6F0A5"/>
    <w:rsid w:val="15CA9263"/>
    <w:rsid w:val="15D6187A"/>
    <w:rsid w:val="15DCC9C8"/>
    <w:rsid w:val="15DF13C5"/>
    <w:rsid w:val="15E69695"/>
    <w:rsid w:val="15FD2FA2"/>
    <w:rsid w:val="16294A98"/>
    <w:rsid w:val="1639FA52"/>
    <w:rsid w:val="1645C69E"/>
    <w:rsid w:val="1659F8C3"/>
    <w:rsid w:val="1674CFBF"/>
    <w:rsid w:val="16780026"/>
    <w:rsid w:val="1687DB5E"/>
    <w:rsid w:val="16894215"/>
    <w:rsid w:val="16959244"/>
    <w:rsid w:val="1696C7DD"/>
    <w:rsid w:val="169E6FF5"/>
    <w:rsid w:val="16A35E9B"/>
    <w:rsid w:val="16A39D98"/>
    <w:rsid w:val="16A4090C"/>
    <w:rsid w:val="16A46A10"/>
    <w:rsid w:val="16B00325"/>
    <w:rsid w:val="16B9A9EB"/>
    <w:rsid w:val="16BD8FCE"/>
    <w:rsid w:val="16C151BE"/>
    <w:rsid w:val="16D1C8D7"/>
    <w:rsid w:val="16D74334"/>
    <w:rsid w:val="16EE65F0"/>
    <w:rsid w:val="17094D48"/>
    <w:rsid w:val="171493D3"/>
    <w:rsid w:val="1718F6F0"/>
    <w:rsid w:val="1721E8EE"/>
    <w:rsid w:val="172F3A8B"/>
    <w:rsid w:val="1732CDEE"/>
    <w:rsid w:val="17365A9F"/>
    <w:rsid w:val="1741B96D"/>
    <w:rsid w:val="174B7DC8"/>
    <w:rsid w:val="174DFAA1"/>
    <w:rsid w:val="175F6FAD"/>
    <w:rsid w:val="1764EFD0"/>
    <w:rsid w:val="176C55EF"/>
    <w:rsid w:val="1785FD0F"/>
    <w:rsid w:val="17966BCC"/>
    <w:rsid w:val="1799BEA9"/>
    <w:rsid w:val="17A055E5"/>
    <w:rsid w:val="17A07889"/>
    <w:rsid w:val="17AA05AA"/>
    <w:rsid w:val="17B9585E"/>
    <w:rsid w:val="17C0FCE1"/>
    <w:rsid w:val="17C324B5"/>
    <w:rsid w:val="17C77612"/>
    <w:rsid w:val="17C9D1AD"/>
    <w:rsid w:val="18078018"/>
    <w:rsid w:val="180B595C"/>
    <w:rsid w:val="180E36E2"/>
    <w:rsid w:val="1812024A"/>
    <w:rsid w:val="18165DFC"/>
    <w:rsid w:val="182B53DF"/>
    <w:rsid w:val="183BB4F1"/>
    <w:rsid w:val="183F192E"/>
    <w:rsid w:val="183FEBF3"/>
    <w:rsid w:val="18435755"/>
    <w:rsid w:val="1849A77D"/>
    <w:rsid w:val="184E461B"/>
    <w:rsid w:val="18527967"/>
    <w:rsid w:val="1854BC8C"/>
    <w:rsid w:val="18554287"/>
    <w:rsid w:val="185E0B3C"/>
    <w:rsid w:val="186C0D21"/>
    <w:rsid w:val="187D2AB9"/>
    <w:rsid w:val="188E2266"/>
    <w:rsid w:val="188EF4E7"/>
    <w:rsid w:val="1893774D"/>
    <w:rsid w:val="189403C7"/>
    <w:rsid w:val="189C82F1"/>
    <w:rsid w:val="18ACBD6A"/>
    <w:rsid w:val="18ADD431"/>
    <w:rsid w:val="18B0E4D1"/>
    <w:rsid w:val="18B8B32A"/>
    <w:rsid w:val="18BCCDF7"/>
    <w:rsid w:val="18BE4467"/>
    <w:rsid w:val="18CA86D0"/>
    <w:rsid w:val="18D24521"/>
    <w:rsid w:val="18D8AFD4"/>
    <w:rsid w:val="18D999B5"/>
    <w:rsid w:val="18E0AF98"/>
    <w:rsid w:val="18E42453"/>
    <w:rsid w:val="18EAD2E8"/>
    <w:rsid w:val="18ED6563"/>
    <w:rsid w:val="18F06E2F"/>
    <w:rsid w:val="19045D68"/>
    <w:rsid w:val="190CC08E"/>
    <w:rsid w:val="19130946"/>
    <w:rsid w:val="191A2798"/>
    <w:rsid w:val="1923647F"/>
    <w:rsid w:val="195115A5"/>
    <w:rsid w:val="19560CD8"/>
    <w:rsid w:val="196946EB"/>
    <w:rsid w:val="1983118B"/>
    <w:rsid w:val="19854ADE"/>
    <w:rsid w:val="198775DA"/>
    <w:rsid w:val="199286C5"/>
    <w:rsid w:val="1994DA57"/>
    <w:rsid w:val="1995080D"/>
    <w:rsid w:val="19A6B2AD"/>
    <w:rsid w:val="19AFEC99"/>
    <w:rsid w:val="19B0113A"/>
    <w:rsid w:val="19D89770"/>
    <w:rsid w:val="1A146CD8"/>
    <w:rsid w:val="1A316DF2"/>
    <w:rsid w:val="1A572317"/>
    <w:rsid w:val="1A915545"/>
    <w:rsid w:val="1A958099"/>
    <w:rsid w:val="1A95BFB6"/>
    <w:rsid w:val="1A9E7F94"/>
    <w:rsid w:val="1AAF5816"/>
    <w:rsid w:val="1AB60071"/>
    <w:rsid w:val="1AB6512F"/>
    <w:rsid w:val="1AD40C82"/>
    <w:rsid w:val="1AF0711E"/>
    <w:rsid w:val="1AF3B054"/>
    <w:rsid w:val="1AFB6065"/>
    <w:rsid w:val="1AFE5ABD"/>
    <w:rsid w:val="1B0BDB51"/>
    <w:rsid w:val="1B0F05EB"/>
    <w:rsid w:val="1B198DAE"/>
    <w:rsid w:val="1B242751"/>
    <w:rsid w:val="1B3B107C"/>
    <w:rsid w:val="1B4271F0"/>
    <w:rsid w:val="1B60CFBF"/>
    <w:rsid w:val="1B629A47"/>
    <w:rsid w:val="1B63A3BA"/>
    <w:rsid w:val="1B68A6A0"/>
    <w:rsid w:val="1BA3D0B6"/>
    <w:rsid w:val="1BB36CAB"/>
    <w:rsid w:val="1BB83352"/>
    <w:rsid w:val="1BC03F32"/>
    <w:rsid w:val="1BC7D273"/>
    <w:rsid w:val="1BF78D6D"/>
    <w:rsid w:val="1C012132"/>
    <w:rsid w:val="1C13624C"/>
    <w:rsid w:val="1C157632"/>
    <w:rsid w:val="1C36CA6F"/>
    <w:rsid w:val="1C3C7782"/>
    <w:rsid w:val="1C3C7860"/>
    <w:rsid w:val="1C3F0AAA"/>
    <w:rsid w:val="1C4E285D"/>
    <w:rsid w:val="1C5D601E"/>
    <w:rsid w:val="1C74FD8C"/>
    <w:rsid w:val="1C8B8952"/>
    <w:rsid w:val="1C94D255"/>
    <w:rsid w:val="1CA2A08C"/>
    <w:rsid w:val="1CA4D5A2"/>
    <w:rsid w:val="1CA8503A"/>
    <w:rsid w:val="1CBB6385"/>
    <w:rsid w:val="1CBFB11D"/>
    <w:rsid w:val="1CCB980D"/>
    <w:rsid w:val="1CD4F434"/>
    <w:rsid w:val="1CDB39DE"/>
    <w:rsid w:val="1CEA902E"/>
    <w:rsid w:val="1CFB4AAC"/>
    <w:rsid w:val="1D0D5D4F"/>
    <w:rsid w:val="1D198F8C"/>
    <w:rsid w:val="1D35CEAC"/>
    <w:rsid w:val="1D4B875B"/>
    <w:rsid w:val="1D541B52"/>
    <w:rsid w:val="1D6D3897"/>
    <w:rsid w:val="1D7388AE"/>
    <w:rsid w:val="1D765E75"/>
    <w:rsid w:val="1D7AA363"/>
    <w:rsid w:val="1D7AA443"/>
    <w:rsid w:val="1D876408"/>
    <w:rsid w:val="1DA8F590"/>
    <w:rsid w:val="1DAF91F0"/>
    <w:rsid w:val="1DAFEB47"/>
    <w:rsid w:val="1DB1528C"/>
    <w:rsid w:val="1DB4AF15"/>
    <w:rsid w:val="1DC02061"/>
    <w:rsid w:val="1DC31542"/>
    <w:rsid w:val="1DCA0CA5"/>
    <w:rsid w:val="1DD27E88"/>
    <w:rsid w:val="1DD726AD"/>
    <w:rsid w:val="1DE3349F"/>
    <w:rsid w:val="1DFAB13B"/>
    <w:rsid w:val="1E0C0022"/>
    <w:rsid w:val="1E1B5E5D"/>
    <w:rsid w:val="1E39F10B"/>
    <w:rsid w:val="1E3B4925"/>
    <w:rsid w:val="1E4C1DC3"/>
    <w:rsid w:val="1E60F44D"/>
    <w:rsid w:val="1E6E638D"/>
    <w:rsid w:val="1E99AA2B"/>
    <w:rsid w:val="1EB5A96B"/>
    <w:rsid w:val="1ED40D28"/>
    <w:rsid w:val="1ED56433"/>
    <w:rsid w:val="1F045DF3"/>
    <w:rsid w:val="1F0A2758"/>
    <w:rsid w:val="1F0A7C65"/>
    <w:rsid w:val="1F1C5838"/>
    <w:rsid w:val="1F34E16D"/>
    <w:rsid w:val="1F433A80"/>
    <w:rsid w:val="1F49E654"/>
    <w:rsid w:val="1F5F43E5"/>
    <w:rsid w:val="1F811DC9"/>
    <w:rsid w:val="1F828D58"/>
    <w:rsid w:val="1F854D39"/>
    <w:rsid w:val="1FA6866A"/>
    <w:rsid w:val="1FC11339"/>
    <w:rsid w:val="1FE534C7"/>
    <w:rsid w:val="1FFB9C31"/>
    <w:rsid w:val="1FFCB40B"/>
    <w:rsid w:val="200548A0"/>
    <w:rsid w:val="2037F3DA"/>
    <w:rsid w:val="203E4682"/>
    <w:rsid w:val="2048D9EE"/>
    <w:rsid w:val="205002D7"/>
    <w:rsid w:val="20531566"/>
    <w:rsid w:val="20573FE4"/>
    <w:rsid w:val="206BC674"/>
    <w:rsid w:val="209C981B"/>
    <w:rsid w:val="209D1A7A"/>
    <w:rsid w:val="20B7B9AD"/>
    <w:rsid w:val="20CB4982"/>
    <w:rsid w:val="20D24FE0"/>
    <w:rsid w:val="20DA809A"/>
    <w:rsid w:val="20DD4293"/>
    <w:rsid w:val="20E1F51E"/>
    <w:rsid w:val="20E5F8ED"/>
    <w:rsid w:val="20F4DCF9"/>
    <w:rsid w:val="20F940C9"/>
    <w:rsid w:val="21019499"/>
    <w:rsid w:val="21056C7A"/>
    <w:rsid w:val="21284E9E"/>
    <w:rsid w:val="2136B531"/>
    <w:rsid w:val="2171B200"/>
    <w:rsid w:val="217257A0"/>
    <w:rsid w:val="217982C1"/>
    <w:rsid w:val="217FC6AC"/>
    <w:rsid w:val="21A1203A"/>
    <w:rsid w:val="21A3DB7E"/>
    <w:rsid w:val="21ABF29F"/>
    <w:rsid w:val="21C5EE9D"/>
    <w:rsid w:val="21D4BDCB"/>
    <w:rsid w:val="21E2AAE5"/>
    <w:rsid w:val="21E32E0F"/>
    <w:rsid w:val="21ED4FAF"/>
    <w:rsid w:val="21F45417"/>
    <w:rsid w:val="21F9097B"/>
    <w:rsid w:val="21FBF9CB"/>
    <w:rsid w:val="21FF3604"/>
    <w:rsid w:val="22025A58"/>
    <w:rsid w:val="222088A2"/>
    <w:rsid w:val="223F6A34"/>
    <w:rsid w:val="225286C8"/>
    <w:rsid w:val="2258BDE9"/>
    <w:rsid w:val="2266F22C"/>
    <w:rsid w:val="226F918B"/>
    <w:rsid w:val="2287766D"/>
    <w:rsid w:val="228A6BE0"/>
    <w:rsid w:val="22931202"/>
    <w:rsid w:val="22A30229"/>
    <w:rsid w:val="22AB91E6"/>
    <w:rsid w:val="22E86AEB"/>
    <w:rsid w:val="22F4FDF4"/>
    <w:rsid w:val="22FFEE23"/>
    <w:rsid w:val="23077A5B"/>
    <w:rsid w:val="23126884"/>
    <w:rsid w:val="2321A7BD"/>
    <w:rsid w:val="2337E50E"/>
    <w:rsid w:val="233CE82E"/>
    <w:rsid w:val="2355B9E6"/>
    <w:rsid w:val="2358A705"/>
    <w:rsid w:val="23656E12"/>
    <w:rsid w:val="23839FB4"/>
    <w:rsid w:val="238A9690"/>
    <w:rsid w:val="239C4597"/>
    <w:rsid w:val="239E293C"/>
    <w:rsid w:val="23A6D9C4"/>
    <w:rsid w:val="23BD7FB4"/>
    <w:rsid w:val="23CD3B8D"/>
    <w:rsid w:val="23E3C9A6"/>
    <w:rsid w:val="23F13ABE"/>
    <w:rsid w:val="23F677CA"/>
    <w:rsid w:val="240AB1AB"/>
    <w:rsid w:val="24125A36"/>
    <w:rsid w:val="24181126"/>
    <w:rsid w:val="2446AFE6"/>
    <w:rsid w:val="24674F7E"/>
    <w:rsid w:val="246841D7"/>
    <w:rsid w:val="24802746"/>
    <w:rsid w:val="2480AC4E"/>
    <w:rsid w:val="248F22DF"/>
    <w:rsid w:val="24937377"/>
    <w:rsid w:val="24A567B9"/>
    <w:rsid w:val="24C19224"/>
    <w:rsid w:val="24D011E3"/>
    <w:rsid w:val="24E37995"/>
    <w:rsid w:val="24E479C4"/>
    <w:rsid w:val="24EA0E97"/>
    <w:rsid w:val="24EF5ACB"/>
    <w:rsid w:val="2501AD94"/>
    <w:rsid w:val="2515E4CD"/>
    <w:rsid w:val="2516F5D0"/>
    <w:rsid w:val="2523553D"/>
    <w:rsid w:val="25380857"/>
    <w:rsid w:val="2545D594"/>
    <w:rsid w:val="254F9B33"/>
    <w:rsid w:val="255700E4"/>
    <w:rsid w:val="255A7E36"/>
    <w:rsid w:val="255CBCD8"/>
    <w:rsid w:val="2567390B"/>
    <w:rsid w:val="257E9E3E"/>
    <w:rsid w:val="258EFCB5"/>
    <w:rsid w:val="2599E631"/>
    <w:rsid w:val="259D7915"/>
    <w:rsid w:val="25A54FEE"/>
    <w:rsid w:val="25AA9EF2"/>
    <w:rsid w:val="25B04365"/>
    <w:rsid w:val="25D66CA1"/>
    <w:rsid w:val="25D9891C"/>
    <w:rsid w:val="25EEE93D"/>
    <w:rsid w:val="2603EDD2"/>
    <w:rsid w:val="2606C6B0"/>
    <w:rsid w:val="260F788B"/>
    <w:rsid w:val="261114A1"/>
    <w:rsid w:val="262015E3"/>
    <w:rsid w:val="262848A4"/>
    <w:rsid w:val="2648BFE7"/>
    <w:rsid w:val="265443A8"/>
    <w:rsid w:val="26576211"/>
    <w:rsid w:val="26630010"/>
    <w:rsid w:val="26638B61"/>
    <w:rsid w:val="266C5C30"/>
    <w:rsid w:val="26704712"/>
    <w:rsid w:val="26723CB3"/>
    <w:rsid w:val="2675892B"/>
    <w:rsid w:val="268EBE9D"/>
    <w:rsid w:val="269CE910"/>
    <w:rsid w:val="26BE408C"/>
    <w:rsid w:val="26BEEEFA"/>
    <w:rsid w:val="26D5A00C"/>
    <w:rsid w:val="26F30505"/>
    <w:rsid w:val="2702CBDF"/>
    <w:rsid w:val="2704B45A"/>
    <w:rsid w:val="2705C4FF"/>
    <w:rsid w:val="27099D24"/>
    <w:rsid w:val="271707F6"/>
    <w:rsid w:val="2722A9E3"/>
    <w:rsid w:val="2722E3E0"/>
    <w:rsid w:val="2733EC14"/>
    <w:rsid w:val="273BCEDB"/>
    <w:rsid w:val="2749C2A4"/>
    <w:rsid w:val="27572105"/>
    <w:rsid w:val="275C1279"/>
    <w:rsid w:val="277FC440"/>
    <w:rsid w:val="278E0117"/>
    <w:rsid w:val="2790501C"/>
    <w:rsid w:val="279539A2"/>
    <w:rsid w:val="27AB72A5"/>
    <w:rsid w:val="27AB9736"/>
    <w:rsid w:val="27AD50EF"/>
    <w:rsid w:val="27AFFC7F"/>
    <w:rsid w:val="27B11A26"/>
    <w:rsid w:val="27B280D6"/>
    <w:rsid w:val="27B6B6DD"/>
    <w:rsid w:val="27B8D17F"/>
    <w:rsid w:val="27C01EA8"/>
    <w:rsid w:val="27D293A5"/>
    <w:rsid w:val="27DA4B3D"/>
    <w:rsid w:val="27E2CDFB"/>
    <w:rsid w:val="27E61564"/>
    <w:rsid w:val="280E2B71"/>
    <w:rsid w:val="28124E7D"/>
    <w:rsid w:val="2819B788"/>
    <w:rsid w:val="281B17FC"/>
    <w:rsid w:val="2826C3F7"/>
    <w:rsid w:val="2827CF56"/>
    <w:rsid w:val="2830277C"/>
    <w:rsid w:val="283850A4"/>
    <w:rsid w:val="283D2887"/>
    <w:rsid w:val="284385F4"/>
    <w:rsid w:val="284D655D"/>
    <w:rsid w:val="284E00DF"/>
    <w:rsid w:val="28A5E2BA"/>
    <w:rsid w:val="28AE3AD3"/>
    <w:rsid w:val="28BE6503"/>
    <w:rsid w:val="28C66DC8"/>
    <w:rsid w:val="28CAE14E"/>
    <w:rsid w:val="28CD98BD"/>
    <w:rsid w:val="28D90444"/>
    <w:rsid w:val="28DD4507"/>
    <w:rsid w:val="28E5940A"/>
    <w:rsid w:val="28F7DA18"/>
    <w:rsid w:val="28F83351"/>
    <w:rsid w:val="290423DF"/>
    <w:rsid w:val="290DAE79"/>
    <w:rsid w:val="29103780"/>
    <w:rsid w:val="291B0E4D"/>
    <w:rsid w:val="291F5000"/>
    <w:rsid w:val="2958637A"/>
    <w:rsid w:val="295FC18A"/>
    <w:rsid w:val="296B7255"/>
    <w:rsid w:val="296C1AA1"/>
    <w:rsid w:val="29813BD9"/>
    <w:rsid w:val="2988F9A6"/>
    <w:rsid w:val="2989D99F"/>
    <w:rsid w:val="299EFE76"/>
    <w:rsid w:val="29A64D76"/>
    <w:rsid w:val="29B1DAD1"/>
    <w:rsid w:val="29B2B95C"/>
    <w:rsid w:val="29B58BA7"/>
    <w:rsid w:val="29C75C29"/>
    <w:rsid w:val="29E8D70B"/>
    <w:rsid w:val="2A112EBA"/>
    <w:rsid w:val="2A1C6693"/>
    <w:rsid w:val="2A36CD63"/>
    <w:rsid w:val="2A3DBA96"/>
    <w:rsid w:val="2A44BDCA"/>
    <w:rsid w:val="2A572252"/>
    <w:rsid w:val="2A7C16D6"/>
    <w:rsid w:val="2A91040C"/>
    <w:rsid w:val="2A95D3C6"/>
    <w:rsid w:val="2AA2B926"/>
    <w:rsid w:val="2AADC7EC"/>
    <w:rsid w:val="2AAE825A"/>
    <w:rsid w:val="2AB4661C"/>
    <w:rsid w:val="2AC2B2F2"/>
    <w:rsid w:val="2AC4D19F"/>
    <w:rsid w:val="2ACCBAAA"/>
    <w:rsid w:val="2AD0D92B"/>
    <w:rsid w:val="2AD7E7B8"/>
    <w:rsid w:val="2ADB811E"/>
    <w:rsid w:val="2AEB9A88"/>
    <w:rsid w:val="2B0E1928"/>
    <w:rsid w:val="2B11CF02"/>
    <w:rsid w:val="2B154A6A"/>
    <w:rsid w:val="2B20540E"/>
    <w:rsid w:val="2B2AD614"/>
    <w:rsid w:val="2B343C6B"/>
    <w:rsid w:val="2B3DCBFC"/>
    <w:rsid w:val="2B3E3546"/>
    <w:rsid w:val="2B5D51A6"/>
    <w:rsid w:val="2B5F7B5C"/>
    <w:rsid w:val="2B623A3C"/>
    <w:rsid w:val="2B652CA8"/>
    <w:rsid w:val="2B67BC8B"/>
    <w:rsid w:val="2B76179B"/>
    <w:rsid w:val="2B788295"/>
    <w:rsid w:val="2B79894D"/>
    <w:rsid w:val="2B8AA04A"/>
    <w:rsid w:val="2B8E9DC6"/>
    <w:rsid w:val="2B9B8D2C"/>
    <w:rsid w:val="2BAB65DA"/>
    <w:rsid w:val="2BC688E7"/>
    <w:rsid w:val="2BCB5A17"/>
    <w:rsid w:val="2BEB6876"/>
    <w:rsid w:val="2BFC6688"/>
    <w:rsid w:val="2C0D866E"/>
    <w:rsid w:val="2C322780"/>
    <w:rsid w:val="2C363D5A"/>
    <w:rsid w:val="2C364A20"/>
    <w:rsid w:val="2C3CBDCC"/>
    <w:rsid w:val="2C505D80"/>
    <w:rsid w:val="2C7615C6"/>
    <w:rsid w:val="2C7B0CD5"/>
    <w:rsid w:val="2C852D8B"/>
    <w:rsid w:val="2C97166B"/>
    <w:rsid w:val="2CC1F35D"/>
    <w:rsid w:val="2CC614A6"/>
    <w:rsid w:val="2CC76A8E"/>
    <w:rsid w:val="2CCEDE2E"/>
    <w:rsid w:val="2CDAFF31"/>
    <w:rsid w:val="2CE6B203"/>
    <w:rsid w:val="2CEA542C"/>
    <w:rsid w:val="2CED7C14"/>
    <w:rsid w:val="2CF23081"/>
    <w:rsid w:val="2CFBC1F7"/>
    <w:rsid w:val="2CFD1510"/>
    <w:rsid w:val="2CFDCDC6"/>
    <w:rsid w:val="2D0F9332"/>
    <w:rsid w:val="2D1EE545"/>
    <w:rsid w:val="2D213119"/>
    <w:rsid w:val="2D2DA3E3"/>
    <w:rsid w:val="2D3F1F1A"/>
    <w:rsid w:val="2D47FC7D"/>
    <w:rsid w:val="2D5FCB2B"/>
    <w:rsid w:val="2D729B07"/>
    <w:rsid w:val="2D7A9E29"/>
    <w:rsid w:val="2D8D3DFD"/>
    <w:rsid w:val="2DB95A55"/>
    <w:rsid w:val="2DE22BAD"/>
    <w:rsid w:val="2DE8BC74"/>
    <w:rsid w:val="2DEE3B90"/>
    <w:rsid w:val="2E0E99A4"/>
    <w:rsid w:val="2E112B29"/>
    <w:rsid w:val="2E13D4EF"/>
    <w:rsid w:val="2E18664D"/>
    <w:rsid w:val="2E1DBA71"/>
    <w:rsid w:val="2E1E41AB"/>
    <w:rsid w:val="2E245D63"/>
    <w:rsid w:val="2E2A6304"/>
    <w:rsid w:val="2E3620ED"/>
    <w:rsid w:val="2E43A094"/>
    <w:rsid w:val="2E4485DA"/>
    <w:rsid w:val="2E461F51"/>
    <w:rsid w:val="2E4FB499"/>
    <w:rsid w:val="2E4FDFA4"/>
    <w:rsid w:val="2E65EF77"/>
    <w:rsid w:val="2E753987"/>
    <w:rsid w:val="2E7DEF90"/>
    <w:rsid w:val="2E822821"/>
    <w:rsid w:val="2E991C15"/>
    <w:rsid w:val="2E9B5948"/>
    <w:rsid w:val="2E9EEAD2"/>
    <w:rsid w:val="2EBC3F85"/>
    <w:rsid w:val="2EC44F04"/>
    <w:rsid w:val="2EC60C83"/>
    <w:rsid w:val="2EDC7442"/>
    <w:rsid w:val="2EE694B8"/>
    <w:rsid w:val="2EED52C9"/>
    <w:rsid w:val="2F01B40A"/>
    <w:rsid w:val="2F1415D7"/>
    <w:rsid w:val="2F16BB53"/>
    <w:rsid w:val="2F228CE1"/>
    <w:rsid w:val="2F2CF932"/>
    <w:rsid w:val="2F2FF01F"/>
    <w:rsid w:val="2F3BD689"/>
    <w:rsid w:val="2F497039"/>
    <w:rsid w:val="2F610E3D"/>
    <w:rsid w:val="2F651F04"/>
    <w:rsid w:val="2F66A880"/>
    <w:rsid w:val="2F7504BB"/>
    <w:rsid w:val="2F7EEC8E"/>
    <w:rsid w:val="2F914E00"/>
    <w:rsid w:val="2FA0576C"/>
    <w:rsid w:val="2FA75342"/>
    <w:rsid w:val="2FB761BA"/>
    <w:rsid w:val="2FC10C0F"/>
    <w:rsid w:val="2FC5D180"/>
    <w:rsid w:val="2FF09228"/>
    <w:rsid w:val="2FF18BEF"/>
    <w:rsid w:val="300BD383"/>
    <w:rsid w:val="304630C6"/>
    <w:rsid w:val="304E2287"/>
    <w:rsid w:val="30687019"/>
    <w:rsid w:val="306D1B18"/>
    <w:rsid w:val="306F8180"/>
    <w:rsid w:val="309DFB75"/>
    <w:rsid w:val="309FFA83"/>
    <w:rsid w:val="30AB7758"/>
    <w:rsid w:val="30BE986B"/>
    <w:rsid w:val="30CB187E"/>
    <w:rsid w:val="30E10B7D"/>
    <w:rsid w:val="30E42C41"/>
    <w:rsid w:val="30F3F28F"/>
    <w:rsid w:val="310AE687"/>
    <w:rsid w:val="311BB429"/>
    <w:rsid w:val="311DF088"/>
    <w:rsid w:val="312529FC"/>
    <w:rsid w:val="312C7D01"/>
    <w:rsid w:val="315FB195"/>
    <w:rsid w:val="319F4D32"/>
    <w:rsid w:val="31A63E3A"/>
    <w:rsid w:val="31B3A2C4"/>
    <w:rsid w:val="31B6FD8C"/>
    <w:rsid w:val="31D62C4B"/>
    <w:rsid w:val="31EA310C"/>
    <w:rsid w:val="31F43F3C"/>
    <w:rsid w:val="3214F39D"/>
    <w:rsid w:val="32254AF2"/>
    <w:rsid w:val="32365C37"/>
    <w:rsid w:val="323C09A5"/>
    <w:rsid w:val="324EB608"/>
    <w:rsid w:val="326529CE"/>
    <w:rsid w:val="32653B7F"/>
    <w:rsid w:val="326B295A"/>
    <w:rsid w:val="3285A858"/>
    <w:rsid w:val="328BE604"/>
    <w:rsid w:val="3294563A"/>
    <w:rsid w:val="329A9624"/>
    <w:rsid w:val="32A66344"/>
    <w:rsid w:val="32AEA6B8"/>
    <w:rsid w:val="32B0C9F5"/>
    <w:rsid w:val="32C5EB85"/>
    <w:rsid w:val="32D70EA3"/>
    <w:rsid w:val="32D99B43"/>
    <w:rsid w:val="32F090BD"/>
    <w:rsid w:val="33017BEA"/>
    <w:rsid w:val="3302B056"/>
    <w:rsid w:val="330495B8"/>
    <w:rsid w:val="330AE821"/>
    <w:rsid w:val="33184A3F"/>
    <w:rsid w:val="33188AB6"/>
    <w:rsid w:val="332F62CD"/>
    <w:rsid w:val="333C3A9A"/>
    <w:rsid w:val="33416DBD"/>
    <w:rsid w:val="334F40A3"/>
    <w:rsid w:val="3365C0B3"/>
    <w:rsid w:val="336F7CFC"/>
    <w:rsid w:val="337B89B3"/>
    <w:rsid w:val="33880BA4"/>
    <w:rsid w:val="33A375AF"/>
    <w:rsid w:val="33BC53E9"/>
    <w:rsid w:val="33D7B596"/>
    <w:rsid w:val="33DEC532"/>
    <w:rsid w:val="33E9E407"/>
    <w:rsid w:val="33EA505E"/>
    <w:rsid w:val="33EFC796"/>
    <w:rsid w:val="3401A391"/>
    <w:rsid w:val="34344B18"/>
    <w:rsid w:val="3436340C"/>
    <w:rsid w:val="343C87BC"/>
    <w:rsid w:val="344B4AB3"/>
    <w:rsid w:val="344D359A"/>
    <w:rsid w:val="345223A6"/>
    <w:rsid w:val="34533A5F"/>
    <w:rsid w:val="3476AE93"/>
    <w:rsid w:val="347C6EDF"/>
    <w:rsid w:val="348C145D"/>
    <w:rsid w:val="349B7DF0"/>
    <w:rsid w:val="349EDE5C"/>
    <w:rsid w:val="34AF1F46"/>
    <w:rsid w:val="34B752C9"/>
    <w:rsid w:val="34D75F14"/>
    <w:rsid w:val="34DB838F"/>
    <w:rsid w:val="34E49F83"/>
    <w:rsid w:val="34FA78A9"/>
    <w:rsid w:val="34FAAB84"/>
    <w:rsid w:val="351F5AD3"/>
    <w:rsid w:val="3521AFCC"/>
    <w:rsid w:val="35316E68"/>
    <w:rsid w:val="354B9DF9"/>
    <w:rsid w:val="354E5A59"/>
    <w:rsid w:val="356B3E8C"/>
    <w:rsid w:val="35737772"/>
    <w:rsid w:val="35750F12"/>
    <w:rsid w:val="35822786"/>
    <w:rsid w:val="35A8041F"/>
    <w:rsid w:val="35AED3FB"/>
    <w:rsid w:val="35BE3333"/>
    <w:rsid w:val="35C6E839"/>
    <w:rsid w:val="35CFE8D1"/>
    <w:rsid w:val="35D015AB"/>
    <w:rsid w:val="35D3DE4E"/>
    <w:rsid w:val="35EBA273"/>
    <w:rsid w:val="35F7AFFD"/>
    <w:rsid w:val="35F866D5"/>
    <w:rsid w:val="360A5BCD"/>
    <w:rsid w:val="361C20D8"/>
    <w:rsid w:val="36259883"/>
    <w:rsid w:val="36338DB8"/>
    <w:rsid w:val="363F2F24"/>
    <w:rsid w:val="36453F48"/>
    <w:rsid w:val="364EACAD"/>
    <w:rsid w:val="364F8298"/>
    <w:rsid w:val="3651B9B0"/>
    <w:rsid w:val="36595C94"/>
    <w:rsid w:val="36730236"/>
    <w:rsid w:val="367438F0"/>
    <w:rsid w:val="3677352B"/>
    <w:rsid w:val="367CCB04"/>
    <w:rsid w:val="36837A69"/>
    <w:rsid w:val="3692C062"/>
    <w:rsid w:val="36B1A32B"/>
    <w:rsid w:val="36C57726"/>
    <w:rsid w:val="36E00F39"/>
    <w:rsid w:val="36E61B9B"/>
    <w:rsid w:val="36E79137"/>
    <w:rsid w:val="36EA6798"/>
    <w:rsid w:val="36F6BF0E"/>
    <w:rsid w:val="3701E81A"/>
    <w:rsid w:val="370316EA"/>
    <w:rsid w:val="37045017"/>
    <w:rsid w:val="370BFA3A"/>
    <w:rsid w:val="372DD428"/>
    <w:rsid w:val="372FCEAF"/>
    <w:rsid w:val="3746B6C7"/>
    <w:rsid w:val="3748723B"/>
    <w:rsid w:val="3753AF03"/>
    <w:rsid w:val="376894A8"/>
    <w:rsid w:val="378426D4"/>
    <w:rsid w:val="3789FFE2"/>
    <w:rsid w:val="378B54B1"/>
    <w:rsid w:val="37C07EF2"/>
    <w:rsid w:val="37C2E57E"/>
    <w:rsid w:val="37D2BF75"/>
    <w:rsid w:val="37D4E69E"/>
    <w:rsid w:val="37DA1016"/>
    <w:rsid w:val="37DD57A2"/>
    <w:rsid w:val="38062279"/>
    <w:rsid w:val="38168F0C"/>
    <w:rsid w:val="382898F8"/>
    <w:rsid w:val="3830C630"/>
    <w:rsid w:val="3831D983"/>
    <w:rsid w:val="38405838"/>
    <w:rsid w:val="384B035D"/>
    <w:rsid w:val="385637F9"/>
    <w:rsid w:val="385BBE6D"/>
    <w:rsid w:val="386B54A0"/>
    <w:rsid w:val="3873560E"/>
    <w:rsid w:val="387606AC"/>
    <w:rsid w:val="38761452"/>
    <w:rsid w:val="387AF7CC"/>
    <w:rsid w:val="388B3347"/>
    <w:rsid w:val="38B6B607"/>
    <w:rsid w:val="38C182D9"/>
    <w:rsid w:val="38C7335D"/>
    <w:rsid w:val="38D3D9C6"/>
    <w:rsid w:val="38D8DD03"/>
    <w:rsid w:val="38E38BA4"/>
    <w:rsid w:val="38E524E2"/>
    <w:rsid w:val="38EE6AD2"/>
    <w:rsid w:val="3908539B"/>
    <w:rsid w:val="390EC214"/>
    <w:rsid w:val="3911A936"/>
    <w:rsid w:val="391A8A33"/>
    <w:rsid w:val="391BCE1A"/>
    <w:rsid w:val="391CF143"/>
    <w:rsid w:val="393297F1"/>
    <w:rsid w:val="394DDC7B"/>
    <w:rsid w:val="3980FC85"/>
    <w:rsid w:val="39858AC8"/>
    <w:rsid w:val="3985FB46"/>
    <w:rsid w:val="39B23A76"/>
    <w:rsid w:val="39C6502F"/>
    <w:rsid w:val="39DFD48B"/>
    <w:rsid w:val="39E0DC1A"/>
    <w:rsid w:val="39E14886"/>
    <w:rsid w:val="39E64983"/>
    <w:rsid w:val="39EAD7EE"/>
    <w:rsid w:val="39F175AF"/>
    <w:rsid w:val="39FC7D70"/>
    <w:rsid w:val="3A219AF5"/>
    <w:rsid w:val="3A275699"/>
    <w:rsid w:val="3A2C32FC"/>
    <w:rsid w:val="3A2D31F2"/>
    <w:rsid w:val="3A301A1A"/>
    <w:rsid w:val="3A4F01E4"/>
    <w:rsid w:val="3A527FD3"/>
    <w:rsid w:val="3A5B9B25"/>
    <w:rsid w:val="3A6B728C"/>
    <w:rsid w:val="3A6FF008"/>
    <w:rsid w:val="3A71CA1C"/>
    <w:rsid w:val="3A72BB3F"/>
    <w:rsid w:val="3A73CF97"/>
    <w:rsid w:val="3A853064"/>
    <w:rsid w:val="3A8A65A7"/>
    <w:rsid w:val="3A8A7D56"/>
    <w:rsid w:val="3A8E71E3"/>
    <w:rsid w:val="3A94F309"/>
    <w:rsid w:val="3A99F6D7"/>
    <w:rsid w:val="3AA7D94C"/>
    <w:rsid w:val="3ACA066F"/>
    <w:rsid w:val="3AD39C89"/>
    <w:rsid w:val="3AD73854"/>
    <w:rsid w:val="3AFABA9B"/>
    <w:rsid w:val="3B0158E5"/>
    <w:rsid w:val="3B0D1865"/>
    <w:rsid w:val="3B3AC99E"/>
    <w:rsid w:val="3B461314"/>
    <w:rsid w:val="3B5266CF"/>
    <w:rsid w:val="3B55FC3C"/>
    <w:rsid w:val="3B6317B6"/>
    <w:rsid w:val="3B7E0507"/>
    <w:rsid w:val="3B92A0EA"/>
    <w:rsid w:val="3B93DBA7"/>
    <w:rsid w:val="3BB52CD3"/>
    <w:rsid w:val="3BB78D3C"/>
    <w:rsid w:val="3BB78E69"/>
    <w:rsid w:val="3BC854F1"/>
    <w:rsid w:val="3BCA52C3"/>
    <w:rsid w:val="3BD93E5E"/>
    <w:rsid w:val="3BE74E48"/>
    <w:rsid w:val="3BF4CA42"/>
    <w:rsid w:val="3C01FD85"/>
    <w:rsid w:val="3C111004"/>
    <w:rsid w:val="3C3302AF"/>
    <w:rsid w:val="3C3C3C00"/>
    <w:rsid w:val="3C42EBC9"/>
    <w:rsid w:val="3C4546BF"/>
    <w:rsid w:val="3C519B13"/>
    <w:rsid w:val="3C63FF17"/>
    <w:rsid w:val="3C8690D9"/>
    <w:rsid w:val="3CDCA7F5"/>
    <w:rsid w:val="3CDF0139"/>
    <w:rsid w:val="3D001F41"/>
    <w:rsid w:val="3D00DF28"/>
    <w:rsid w:val="3D1A176D"/>
    <w:rsid w:val="3D28E3EE"/>
    <w:rsid w:val="3D3D4F85"/>
    <w:rsid w:val="3D3DB6BD"/>
    <w:rsid w:val="3D413BD1"/>
    <w:rsid w:val="3D46BE9C"/>
    <w:rsid w:val="3D4F75E6"/>
    <w:rsid w:val="3D766B77"/>
    <w:rsid w:val="3D76FEFE"/>
    <w:rsid w:val="3D79E1E2"/>
    <w:rsid w:val="3D7E0193"/>
    <w:rsid w:val="3D82821C"/>
    <w:rsid w:val="3D87EDC8"/>
    <w:rsid w:val="3D9C083A"/>
    <w:rsid w:val="3DB9B926"/>
    <w:rsid w:val="3DBA144E"/>
    <w:rsid w:val="3DBB55DF"/>
    <w:rsid w:val="3DDD5D38"/>
    <w:rsid w:val="3DF60B98"/>
    <w:rsid w:val="3DFFB1E8"/>
    <w:rsid w:val="3E048D56"/>
    <w:rsid w:val="3E070DEA"/>
    <w:rsid w:val="3E0932C0"/>
    <w:rsid w:val="3E098B6C"/>
    <w:rsid w:val="3E208627"/>
    <w:rsid w:val="3E3AE098"/>
    <w:rsid w:val="3E4C7FB1"/>
    <w:rsid w:val="3E55BF5F"/>
    <w:rsid w:val="3E5DEC1E"/>
    <w:rsid w:val="3E698F96"/>
    <w:rsid w:val="3E7FEE60"/>
    <w:rsid w:val="3E845B4F"/>
    <w:rsid w:val="3E8EB02F"/>
    <w:rsid w:val="3E9E34CA"/>
    <w:rsid w:val="3E9F79F0"/>
    <w:rsid w:val="3EA3C2D3"/>
    <w:rsid w:val="3EB753D7"/>
    <w:rsid w:val="3EBC1AE9"/>
    <w:rsid w:val="3ED7FC2B"/>
    <w:rsid w:val="3EE0927D"/>
    <w:rsid w:val="3EE874E7"/>
    <w:rsid w:val="3EECF4FE"/>
    <w:rsid w:val="3EF19B0C"/>
    <w:rsid w:val="3F136BC2"/>
    <w:rsid w:val="3F211D1A"/>
    <w:rsid w:val="3F26420B"/>
    <w:rsid w:val="3F2A1B70"/>
    <w:rsid w:val="3F4B694F"/>
    <w:rsid w:val="3F5289C7"/>
    <w:rsid w:val="3F5621D9"/>
    <w:rsid w:val="3F63951C"/>
    <w:rsid w:val="3F7F5E11"/>
    <w:rsid w:val="3F843C78"/>
    <w:rsid w:val="3F9B9D0C"/>
    <w:rsid w:val="3F9F39FE"/>
    <w:rsid w:val="3FACA085"/>
    <w:rsid w:val="3FACA2A1"/>
    <w:rsid w:val="3FB6890E"/>
    <w:rsid w:val="3FD4E2C3"/>
    <w:rsid w:val="3FD6F891"/>
    <w:rsid w:val="400AFBF4"/>
    <w:rsid w:val="401ADCFE"/>
    <w:rsid w:val="402484BF"/>
    <w:rsid w:val="40276226"/>
    <w:rsid w:val="402F263B"/>
    <w:rsid w:val="4046A148"/>
    <w:rsid w:val="4052AC3D"/>
    <w:rsid w:val="405E59FE"/>
    <w:rsid w:val="406490F0"/>
    <w:rsid w:val="40770E2C"/>
    <w:rsid w:val="40791CF7"/>
    <w:rsid w:val="4085F2FD"/>
    <w:rsid w:val="408997EE"/>
    <w:rsid w:val="408BCC8D"/>
    <w:rsid w:val="409E6BBB"/>
    <w:rsid w:val="409F4C36"/>
    <w:rsid w:val="40A5B5FF"/>
    <w:rsid w:val="40B58307"/>
    <w:rsid w:val="40C03912"/>
    <w:rsid w:val="40CFAEA3"/>
    <w:rsid w:val="40D04C43"/>
    <w:rsid w:val="40D37824"/>
    <w:rsid w:val="40E292E3"/>
    <w:rsid w:val="40FC865F"/>
    <w:rsid w:val="41055F7D"/>
    <w:rsid w:val="4110D5FF"/>
    <w:rsid w:val="4111F36D"/>
    <w:rsid w:val="4118822A"/>
    <w:rsid w:val="411E34C5"/>
    <w:rsid w:val="4121716B"/>
    <w:rsid w:val="4133215B"/>
    <w:rsid w:val="415E14A3"/>
    <w:rsid w:val="416206C2"/>
    <w:rsid w:val="4187AAC4"/>
    <w:rsid w:val="41A11F96"/>
    <w:rsid w:val="41AFE25D"/>
    <w:rsid w:val="41B3CD9F"/>
    <w:rsid w:val="41D088F0"/>
    <w:rsid w:val="41D93061"/>
    <w:rsid w:val="41DB847F"/>
    <w:rsid w:val="41E1C906"/>
    <w:rsid w:val="41E27CC2"/>
    <w:rsid w:val="420CA313"/>
    <w:rsid w:val="4214841A"/>
    <w:rsid w:val="4224AB23"/>
    <w:rsid w:val="422BBA53"/>
    <w:rsid w:val="425F5190"/>
    <w:rsid w:val="427C86D4"/>
    <w:rsid w:val="4292D8AB"/>
    <w:rsid w:val="42B565C7"/>
    <w:rsid w:val="42C2F0A6"/>
    <w:rsid w:val="42C416C7"/>
    <w:rsid w:val="42E0BC29"/>
    <w:rsid w:val="42F15E09"/>
    <w:rsid w:val="42FB34E0"/>
    <w:rsid w:val="431352FD"/>
    <w:rsid w:val="4318CB47"/>
    <w:rsid w:val="431DD72B"/>
    <w:rsid w:val="431DFA34"/>
    <w:rsid w:val="432B5D13"/>
    <w:rsid w:val="432BDC50"/>
    <w:rsid w:val="432E04F7"/>
    <w:rsid w:val="433D3BD2"/>
    <w:rsid w:val="43417A39"/>
    <w:rsid w:val="43497035"/>
    <w:rsid w:val="43744E75"/>
    <w:rsid w:val="438F371B"/>
    <w:rsid w:val="439EA186"/>
    <w:rsid w:val="43A7037E"/>
    <w:rsid w:val="43B300E1"/>
    <w:rsid w:val="43B679BE"/>
    <w:rsid w:val="43C0148F"/>
    <w:rsid w:val="43C8FD74"/>
    <w:rsid w:val="43CCC2A6"/>
    <w:rsid w:val="43F3FAB4"/>
    <w:rsid w:val="43F88617"/>
    <w:rsid w:val="44003C3E"/>
    <w:rsid w:val="441951D6"/>
    <w:rsid w:val="44270DE6"/>
    <w:rsid w:val="442AF5D1"/>
    <w:rsid w:val="44330396"/>
    <w:rsid w:val="44389EB8"/>
    <w:rsid w:val="443A68E0"/>
    <w:rsid w:val="4441EB9C"/>
    <w:rsid w:val="445321A2"/>
    <w:rsid w:val="4487A530"/>
    <w:rsid w:val="44882034"/>
    <w:rsid w:val="448CC792"/>
    <w:rsid w:val="4493FF13"/>
    <w:rsid w:val="44AD2944"/>
    <w:rsid w:val="44B3F7D6"/>
    <w:rsid w:val="44B6072B"/>
    <w:rsid w:val="44E1B373"/>
    <w:rsid w:val="44E31068"/>
    <w:rsid w:val="44EF962F"/>
    <w:rsid w:val="45060E12"/>
    <w:rsid w:val="4510B003"/>
    <w:rsid w:val="4519DFDA"/>
    <w:rsid w:val="45217236"/>
    <w:rsid w:val="4523C818"/>
    <w:rsid w:val="4524F6D7"/>
    <w:rsid w:val="4533773D"/>
    <w:rsid w:val="453EA1DB"/>
    <w:rsid w:val="4554B189"/>
    <w:rsid w:val="4564413D"/>
    <w:rsid w:val="45686768"/>
    <w:rsid w:val="45702C9D"/>
    <w:rsid w:val="458425CC"/>
    <w:rsid w:val="45886F98"/>
    <w:rsid w:val="458DBD1D"/>
    <w:rsid w:val="458EAA5F"/>
    <w:rsid w:val="459228E6"/>
    <w:rsid w:val="45B3627A"/>
    <w:rsid w:val="45BFA561"/>
    <w:rsid w:val="45DA3421"/>
    <w:rsid w:val="45DFB93C"/>
    <w:rsid w:val="45E43000"/>
    <w:rsid w:val="45FBCC38"/>
    <w:rsid w:val="4609197B"/>
    <w:rsid w:val="460B8C1A"/>
    <w:rsid w:val="461737C7"/>
    <w:rsid w:val="46182503"/>
    <w:rsid w:val="461E5E51"/>
    <w:rsid w:val="4625EF38"/>
    <w:rsid w:val="462D7128"/>
    <w:rsid w:val="46326D00"/>
    <w:rsid w:val="463E0F9D"/>
    <w:rsid w:val="463F21DF"/>
    <w:rsid w:val="464CD3AF"/>
    <w:rsid w:val="464F3242"/>
    <w:rsid w:val="46549E77"/>
    <w:rsid w:val="465F2AE9"/>
    <w:rsid w:val="46649E97"/>
    <w:rsid w:val="46789DE7"/>
    <w:rsid w:val="467CC47B"/>
    <w:rsid w:val="46920313"/>
    <w:rsid w:val="46B92352"/>
    <w:rsid w:val="46BACD89"/>
    <w:rsid w:val="46BE44F9"/>
    <w:rsid w:val="46D08ACD"/>
    <w:rsid w:val="46E096AE"/>
    <w:rsid w:val="46E69B95"/>
    <w:rsid w:val="46FBB5BA"/>
    <w:rsid w:val="46FD2722"/>
    <w:rsid w:val="4703B6A1"/>
    <w:rsid w:val="470893C1"/>
    <w:rsid w:val="47104134"/>
    <w:rsid w:val="4711B8ED"/>
    <w:rsid w:val="4712E95D"/>
    <w:rsid w:val="47247B15"/>
    <w:rsid w:val="4732B85A"/>
    <w:rsid w:val="474804FD"/>
    <w:rsid w:val="474A8025"/>
    <w:rsid w:val="474D8A5E"/>
    <w:rsid w:val="47539833"/>
    <w:rsid w:val="475DCC0C"/>
    <w:rsid w:val="476D6E97"/>
    <w:rsid w:val="4782372B"/>
    <w:rsid w:val="47877E50"/>
    <w:rsid w:val="478C0772"/>
    <w:rsid w:val="47A15025"/>
    <w:rsid w:val="47A9ECA5"/>
    <w:rsid w:val="47AF7914"/>
    <w:rsid w:val="47D2180E"/>
    <w:rsid w:val="47E039CB"/>
    <w:rsid w:val="47E15935"/>
    <w:rsid w:val="47F9451B"/>
    <w:rsid w:val="47FF77DC"/>
    <w:rsid w:val="4808F3DC"/>
    <w:rsid w:val="481598FE"/>
    <w:rsid w:val="48160316"/>
    <w:rsid w:val="481C012B"/>
    <w:rsid w:val="481FA0DC"/>
    <w:rsid w:val="482647D5"/>
    <w:rsid w:val="4830B77A"/>
    <w:rsid w:val="48428A19"/>
    <w:rsid w:val="487DBAC3"/>
    <w:rsid w:val="48844D1B"/>
    <w:rsid w:val="4885DA5C"/>
    <w:rsid w:val="488793B6"/>
    <w:rsid w:val="489AC6FF"/>
    <w:rsid w:val="48A079BD"/>
    <w:rsid w:val="48AEBCA8"/>
    <w:rsid w:val="48B0ABF4"/>
    <w:rsid w:val="48B3A13D"/>
    <w:rsid w:val="48B5572E"/>
    <w:rsid w:val="48C053BE"/>
    <w:rsid w:val="48D8E3D0"/>
    <w:rsid w:val="48D9AA3F"/>
    <w:rsid w:val="48DB89FB"/>
    <w:rsid w:val="48E33F51"/>
    <w:rsid w:val="48E78F0B"/>
    <w:rsid w:val="48EB4057"/>
    <w:rsid w:val="48FFFF5A"/>
    <w:rsid w:val="49009E7D"/>
    <w:rsid w:val="494144BE"/>
    <w:rsid w:val="4941D8BE"/>
    <w:rsid w:val="494594A1"/>
    <w:rsid w:val="49861E11"/>
    <w:rsid w:val="4990E3D2"/>
    <w:rsid w:val="49A45F2E"/>
    <w:rsid w:val="49AAB6BD"/>
    <w:rsid w:val="49CC6490"/>
    <w:rsid w:val="49D84183"/>
    <w:rsid w:val="49E13B70"/>
    <w:rsid w:val="49E98272"/>
    <w:rsid w:val="49F817BB"/>
    <w:rsid w:val="49F99193"/>
    <w:rsid w:val="4A1A78A6"/>
    <w:rsid w:val="4A1C7A01"/>
    <w:rsid w:val="4A1E7633"/>
    <w:rsid w:val="4A20E1E4"/>
    <w:rsid w:val="4A6D7048"/>
    <w:rsid w:val="4A6EE5BC"/>
    <w:rsid w:val="4A76446F"/>
    <w:rsid w:val="4A81B503"/>
    <w:rsid w:val="4A931933"/>
    <w:rsid w:val="4A94F39F"/>
    <w:rsid w:val="4A9AAD13"/>
    <w:rsid w:val="4AA45A76"/>
    <w:rsid w:val="4AABFB27"/>
    <w:rsid w:val="4AAD6067"/>
    <w:rsid w:val="4AAEFCAF"/>
    <w:rsid w:val="4ACF4424"/>
    <w:rsid w:val="4AD4491E"/>
    <w:rsid w:val="4ADAD7A6"/>
    <w:rsid w:val="4ADB2BD8"/>
    <w:rsid w:val="4AFFB1A4"/>
    <w:rsid w:val="4B0B0169"/>
    <w:rsid w:val="4B0BC7A3"/>
    <w:rsid w:val="4B1E8F72"/>
    <w:rsid w:val="4B22F939"/>
    <w:rsid w:val="4B29CF66"/>
    <w:rsid w:val="4B2B6D15"/>
    <w:rsid w:val="4B3800E2"/>
    <w:rsid w:val="4B589795"/>
    <w:rsid w:val="4B5FB009"/>
    <w:rsid w:val="4B6210E7"/>
    <w:rsid w:val="4B7B4EFB"/>
    <w:rsid w:val="4B919CF6"/>
    <w:rsid w:val="4B941AA6"/>
    <w:rsid w:val="4BB6FB89"/>
    <w:rsid w:val="4BBF1579"/>
    <w:rsid w:val="4BE6CD6A"/>
    <w:rsid w:val="4BED7FD9"/>
    <w:rsid w:val="4C000A0C"/>
    <w:rsid w:val="4C0831D6"/>
    <w:rsid w:val="4C168169"/>
    <w:rsid w:val="4C341E69"/>
    <w:rsid w:val="4C348FAD"/>
    <w:rsid w:val="4C350630"/>
    <w:rsid w:val="4C35C2C6"/>
    <w:rsid w:val="4C4BEA17"/>
    <w:rsid w:val="4C5500EA"/>
    <w:rsid w:val="4C6FFAD5"/>
    <w:rsid w:val="4C707148"/>
    <w:rsid w:val="4C739DD4"/>
    <w:rsid w:val="4C8F08BE"/>
    <w:rsid w:val="4CA08E0D"/>
    <w:rsid w:val="4CAE231D"/>
    <w:rsid w:val="4CB43BD4"/>
    <w:rsid w:val="4CB87EEA"/>
    <w:rsid w:val="4CD8FE99"/>
    <w:rsid w:val="4CDC4448"/>
    <w:rsid w:val="4CE18FE5"/>
    <w:rsid w:val="4D14B151"/>
    <w:rsid w:val="4D193C98"/>
    <w:rsid w:val="4D3E57C4"/>
    <w:rsid w:val="4D416BF6"/>
    <w:rsid w:val="4D4807D0"/>
    <w:rsid w:val="4D49AF5B"/>
    <w:rsid w:val="4D4B4240"/>
    <w:rsid w:val="4D639AC0"/>
    <w:rsid w:val="4D82351E"/>
    <w:rsid w:val="4D8AA303"/>
    <w:rsid w:val="4D94B31B"/>
    <w:rsid w:val="4DA11D44"/>
    <w:rsid w:val="4DA98DF9"/>
    <w:rsid w:val="4DCE51A9"/>
    <w:rsid w:val="4DD4481A"/>
    <w:rsid w:val="4DD47A75"/>
    <w:rsid w:val="4DE317FF"/>
    <w:rsid w:val="4DECA6CE"/>
    <w:rsid w:val="4E144205"/>
    <w:rsid w:val="4E1BD223"/>
    <w:rsid w:val="4E243044"/>
    <w:rsid w:val="4E3041DD"/>
    <w:rsid w:val="4E546A59"/>
    <w:rsid w:val="4E592B2E"/>
    <w:rsid w:val="4E64ED15"/>
    <w:rsid w:val="4E66EABB"/>
    <w:rsid w:val="4E75540C"/>
    <w:rsid w:val="4E83DEF3"/>
    <w:rsid w:val="4E8D84E4"/>
    <w:rsid w:val="4E922A6A"/>
    <w:rsid w:val="4EA3EC27"/>
    <w:rsid w:val="4EAB0214"/>
    <w:rsid w:val="4EB21011"/>
    <w:rsid w:val="4EBA88B5"/>
    <w:rsid w:val="4ECAC876"/>
    <w:rsid w:val="4ED9A552"/>
    <w:rsid w:val="4EE9374A"/>
    <w:rsid w:val="4EF31F47"/>
    <w:rsid w:val="4F086F13"/>
    <w:rsid w:val="4F0D8B48"/>
    <w:rsid w:val="4F0D9043"/>
    <w:rsid w:val="4F1029E9"/>
    <w:rsid w:val="4F152B28"/>
    <w:rsid w:val="4F2A9EC0"/>
    <w:rsid w:val="4F3068D1"/>
    <w:rsid w:val="4F341F8A"/>
    <w:rsid w:val="4F3982A6"/>
    <w:rsid w:val="4F4F63FE"/>
    <w:rsid w:val="4F74D477"/>
    <w:rsid w:val="4F78527D"/>
    <w:rsid w:val="4F84E043"/>
    <w:rsid w:val="4F8A9309"/>
    <w:rsid w:val="4F99117D"/>
    <w:rsid w:val="4FA9EBA2"/>
    <w:rsid w:val="4FB1A4FA"/>
    <w:rsid w:val="4FB367A0"/>
    <w:rsid w:val="4FC9A96D"/>
    <w:rsid w:val="4FDBDAEC"/>
    <w:rsid w:val="4FDC4B0E"/>
    <w:rsid w:val="50084627"/>
    <w:rsid w:val="501835CB"/>
    <w:rsid w:val="503082A6"/>
    <w:rsid w:val="503D85A6"/>
    <w:rsid w:val="503DEA83"/>
    <w:rsid w:val="50461D9D"/>
    <w:rsid w:val="504DDCDA"/>
    <w:rsid w:val="5059DE37"/>
    <w:rsid w:val="5060E6CA"/>
    <w:rsid w:val="507BDA8E"/>
    <w:rsid w:val="5099D406"/>
    <w:rsid w:val="50A175DA"/>
    <w:rsid w:val="50A8B988"/>
    <w:rsid w:val="50B03C56"/>
    <w:rsid w:val="50B20A25"/>
    <w:rsid w:val="50B2647C"/>
    <w:rsid w:val="50BA7F12"/>
    <w:rsid w:val="50C979AF"/>
    <w:rsid w:val="50CD8C0A"/>
    <w:rsid w:val="50CE462E"/>
    <w:rsid w:val="50E83FA6"/>
    <w:rsid w:val="50EF7B60"/>
    <w:rsid w:val="5103FCEC"/>
    <w:rsid w:val="510548CA"/>
    <w:rsid w:val="512093F9"/>
    <w:rsid w:val="513A399C"/>
    <w:rsid w:val="51441FE0"/>
    <w:rsid w:val="5167984F"/>
    <w:rsid w:val="51726D9B"/>
    <w:rsid w:val="5187D2B6"/>
    <w:rsid w:val="51979E89"/>
    <w:rsid w:val="51A98D32"/>
    <w:rsid w:val="51AF8418"/>
    <w:rsid w:val="51D42973"/>
    <w:rsid w:val="51DE6D09"/>
    <w:rsid w:val="51E4ED12"/>
    <w:rsid w:val="51F6C905"/>
    <w:rsid w:val="51FF33FF"/>
    <w:rsid w:val="5204569A"/>
    <w:rsid w:val="520496F4"/>
    <w:rsid w:val="5209CB50"/>
    <w:rsid w:val="5224A41E"/>
    <w:rsid w:val="52271698"/>
    <w:rsid w:val="524B7C27"/>
    <w:rsid w:val="5250A04E"/>
    <w:rsid w:val="5252BF66"/>
    <w:rsid w:val="5253053B"/>
    <w:rsid w:val="526FD2BF"/>
    <w:rsid w:val="5270B6B8"/>
    <w:rsid w:val="52834DA5"/>
    <w:rsid w:val="5297E5B1"/>
    <w:rsid w:val="529D4C35"/>
    <w:rsid w:val="52A01AB1"/>
    <w:rsid w:val="52ABFDDD"/>
    <w:rsid w:val="52AC7552"/>
    <w:rsid w:val="52AD152D"/>
    <w:rsid w:val="52AF9CCA"/>
    <w:rsid w:val="52C0D627"/>
    <w:rsid w:val="52C395E4"/>
    <w:rsid w:val="52E1EEA1"/>
    <w:rsid w:val="52E4465A"/>
    <w:rsid w:val="52FE3E6D"/>
    <w:rsid w:val="5305E971"/>
    <w:rsid w:val="5313C669"/>
    <w:rsid w:val="532AFFE0"/>
    <w:rsid w:val="532E4BE6"/>
    <w:rsid w:val="5345432D"/>
    <w:rsid w:val="535BD519"/>
    <w:rsid w:val="535C148B"/>
    <w:rsid w:val="53650E70"/>
    <w:rsid w:val="5365BD33"/>
    <w:rsid w:val="5369F54D"/>
    <w:rsid w:val="5377FC48"/>
    <w:rsid w:val="537F5B73"/>
    <w:rsid w:val="537FE8EB"/>
    <w:rsid w:val="53832003"/>
    <w:rsid w:val="53B94C98"/>
    <w:rsid w:val="53CAACD7"/>
    <w:rsid w:val="53CDAB5F"/>
    <w:rsid w:val="53EF48A4"/>
    <w:rsid w:val="53FA58E0"/>
    <w:rsid w:val="53FC3F76"/>
    <w:rsid w:val="5401DEBC"/>
    <w:rsid w:val="540526AA"/>
    <w:rsid w:val="540FBB76"/>
    <w:rsid w:val="541D9196"/>
    <w:rsid w:val="54275696"/>
    <w:rsid w:val="545406D6"/>
    <w:rsid w:val="545D001E"/>
    <w:rsid w:val="5461ECFD"/>
    <w:rsid w:val="5468D73C"/>
    <w:rsid w:val="546B21CC"/>
    <w:rsid w:val="546BE9D7"/>
    <w:rsid w:val="546C2302"/>
    <w:rsid w:val="547981D7"/>
    <w:rsid w:val="547D7D26"/>
    <w:rsid w:val="547F5A50"/>
    <w:rsid w:val="54836307"/>
    <w:rsid w:val="54882128"/>
    <w:rsid w:val="5489E1F2"/>
    <w:rsid w:val="54929A56"/>
    <w:rsid w:val="54B19507"/>
    <w:rsid w:val="54B1F454"/>
    <w:rsid w:val="54B55344"/>
    <w:rsid w:val="54BDFDCA"/>
    <w:rsid w:val="54CE3276"/>
    <w:rsid w:val="54CF7547"/>
    <w:rsid w:val="54D028B1"/>
    <w:rsid w:val="54D8EB12"/>
    <w:rsid w:val="54DA88AC"/>
    <w:rsid w:val="54E8FDE6"/>
    <w:rsid w:val="54EE8AD3"/>
    <w:rsid w:val="54F79E74"/>
    <w:rsid w:val="5513890E"/>
    <w:rsid w:val="551E6AB3"/>
    <w:rsid w:val="5520A38B"/>
    <w:rsid w:val="55408872"/>
    <w:rsid w:val="55464767"/>
    <w:rsid w:val="555103ED"/>
    <w:rsid w:val="55511A90"/>
    <w:rsid w:val="556B44FC"/>
    <w:rsid w:val="556C58E3"/>
    <w:rsid w:val="557D4306"/>
    <w:rsid w:val="557F9F87"/>
    <w:rsid w:val="55843BF3"/>
    <w:rsid w:val="558A6BF5"/>
    <w:rsid w:val="559929DD"/>
    <w:rsid w:val="559987D3"/>
    <w:rsid w:val="559AB3B9"/>
    <w:rsid w:val="55A4446D"/>
    <w:rsid w:val="55A8F1AD"/>
    <w:rsid w:val="55AF1CA2"/>
    <w:rsid w:val="55B704FF"/>
    <w:rsid w:val="55CE4E92"/>
    <w:rsid w:val="55DD00EE"/>
    <w:rsid w:val="55E48E73"/>
    <w:rsid w:val="55FBC1E5"/>
    <w:rsid w:val="560FAADB"/>
    <w:rsid w:val="56119E8E"/>
    <w:rsid w:val="561C970F"/>
    <w:rsid w:val="562A83AA"/>
    <w:rsid w:val="5635D7EC"/>
    <w:rsid w:val="5639F3E7"/>
    <w:rsid w:val="5651E0DA"/>
    <w:rsid w:val="56644588"/>
    <w:rsid w:val="56690934"/>
    <w:rsid w:val="569E65FD"/>
    <w:rsid w:val="56EFD212"/>
    <w:rsid w:val="56F6EC8B"/>
    <w:rsid w:val="57198529"/>
    <w:rsid w:val="57255BD3"/>
    <w:rsid w:val="57392598"/>
    <w:rsid w:val="5742E243"/>
    <w:rsid w:val="575BD306"/>
    <w:rsid w:val="57635868"/>
    <w:rsid w:val="576CF47D"/>
    <w:rsid w:val="577BD779"/>
    <w:rsid w:val="5783E863"/>
    <w:rsid w:val="579AD39E"/>
    <w:rsid w:val="579C5424"/>
    <w:rsid w:val="579ECF43"/>
    <w:rsid w:val="57B315C2"/>
    <w:rsid w:val="57B92F52"/>
    <w:rsid w:val="57BF2D53"/>
    <w:rsid w:val="57F835B5"/>
    <w:rsid w:val="57FE2658"/>
    <w:rsid w:val="5804A00B"/>
    <w:rsid w:val="5819C0D0"/>
    <w:rsid w:val="581AA3EE"/>
    <w:rsid w:val="581D1003"/>
    <w:rsid w:val="582C946D"/>
    <w:rsid w:val="583CCFB9"/>
    <w:rsid w:val="585687A1"/>
    <w:rsid w:val="58643998"/>
    <w:rsid w:val="58732979"/>
    <w:rsid w:val="58855CEB"/>
    <w:rsid w:val="5888F4A8"/>
    <w:rsid w:val="5896CDA2"/>
    <w:rsid w:val="58BE245F"/>
    <w:rsid w:val="58D2A246"/>
    <w:rsid w:val="58E150A1"/>
    <w:rsid w:val="58EC0E09"/>
    <w:rsid w:val="58FC9736"/>
    <w:rsid w:val="58FE0323"/>
    <w:rsid w:val="5913285C"/>
    <w:rsid w:val="5928CB62"/>
    <w:rsid w:val="59294BFF"/>
    <w:rsid w:val="59514BEF"/>
    <w:rsid w:val="595362C3"/>
    <w:rsid w:val="59558A8F"/>
    <w:rsid w:val="596A121B"/>
    <w:rsid w:val="59740DF4"/>
    <w:rsid w:val="5980A72C"/>
    <w:rsid w:val="5991B3EA"/>
    <w:rsid w:val="5995D7BB"/>
    <w:rsid w:val="59A10E39"/>
    <w:rsid w:val="59ADE749"/>
    <w:rsid w:val="59BE1DB4"/>
    <w:rsid w:val="59D17567"/>
    <w:rsid w:val="59D84978"/>
    <w:rsid w:val="5A3A9BF2"/>
    <w:rsid w:val="5A3FC1DF"/>
    <w:rsid w:val="5A730733"/>
    <w:rsid w:val="5A754ADB"/>
    <w:rsid w:val="5A7F568B"/>
    <w:rsid w:val="5A84E9DA"/>
    <w:rsid w:val="5A8A11F8"/>
    <w:rsid w:val="5A9DB31B"/>
    <w:rsid w:val="5AADC2AB"/>
    <w:rsid w:val="5AC7F885"/>
    <w:rsid w:val="5AD109DC"/>
    <w:rsid w:val="5ADB30F3"/>
    <w:rsid w:val="5AF3D966"/>
    <w:rsid w:val="5B069782"/>
    <w:rsid w:val="5B0DF7CD"/>
    <w:rsid w:val="5B3E56BE"/>
    <w:rsid w:val="5B42ADDB"/>
    <w:rsid w:val="5B467CB3"/>
    <w:rsid w:val="5B4EC8B3"/>
    <w:rsid w:val="5B57FEA4"/>
    <w:rsid w:val="5B5B371A"/>
    <w:rsid w:val="5B7C47A8"/>
    <w:rsid w:val="5B85CA83"/>
    <w:rsid w:val="5B8C45FA"/>
    <w:rsid w:val="5B956DF6"/>
    <w:rsid w:val="5BA713DC"/>
    <w:rsid w:val="5BBA8BE2"/>
    <w:rsid w:val="5BD824F4"/>
    <w:rsid w:val="5BDD714C"/>
    <w:rsid w:val="5BDD939E"/>
    <w:rsid w:val="5BDEFD6B"/>
    <w:rsid w:val="5BE045EB"/>
    <w:rsid w:val="5BEB2879"/>
    <w:rsid w:val="5BF47309"/>
    <w:rsid w:val="5BF852DC"/>
    <w:rsid w:val="5BF87009"/>
    <w:rsid w:val="5BF9F456"/>
    <w:rsid w:val="5C0F9234"/>
    <w:rsid w:val="5C1B037F"/>
    <w:rsid w:val="5C1B9D7C"/>
    <w:rsid w:val="5C4E9BE9"/>
    <w:rsid w:val="5C56947A"/>
    <w:rsid w:val="5C599CBF"/>
    <w:rsid w:val="5C747B01"/>
    <w:rsid w:val="5C7DCFDC"/>
    <w:rsid w:val="5C801F05"/>
    <w:rsid w:val="5C8C596E"/>
    <w:rsid w:val="5C954A6C"/>
    <w:rsid w:val="5C9795BF"/>
    <w:rsid w:val="5C9C86B8"/>
    <w:rsid w:val="5CB48DAC"/>
    <w:rsid w:val="5CC8171E"/>
    <w:rsid w:val="5CCFA3D6"/>
    <w:rsid w:val="5CE629B1"/>
    <w:rsid w:val="5CF291DD"/>
    <w:rsid w:val="5CFD6CDE"/>
    <w:rsid w:val="5D0223DE"/>
    <w:rsid w:val="5D19B383"/>
    <w:rsid w:val="5D46B535"/>
    <w:rsid w:val="5D5BA0C9"/>
    <w:rsid w:val="5D61FFA3"/>
    <w:rsid w:val="5D79401C"/>
    <w:rsid w:val="5D897911"/>
    <w:rsid w:val="5DB716B8"/>
    <w:rsid w:val="5DC05F1F"/>
    <w:rsid w:val="5DC69035"/>
    <w:rsid w:val="5DD0C0F3"/>
    <w:rsid w:val="5DD8C742"/>
    <w:rsid w:val="5DE12CE1"/>
    <w:rsid w:val="5DE6B19F"/>
    <w:rsid w:val="5DF8DF40"/>
    <w:rsid w:val="5E037951"/>
    <w:rsid w:val="5E065268"/>
    <w:rsid w:val="5E099E5F"/>
    <w:rsid w:val="5E44898C"/>
    <w:rsid w:val="5E5BFF5D"/>
    <w:rsid w:val="5E5D270D"/>
    <w:rsid w:val="5E6379FA"/>
    <w:rsid w:val="5E6C5D11"/>
    <w:rsid w:val="5E6DF40F"/>
    <w:rsid w:val="5E70C802"/>
    <w:rsid w:val="5E8146D7"/>
    <w:rsid w:val="5E8E462C"/>
    <w:rsid w:val="5E95A09B"/>
    <w:rsid w:val="5EA3EA88"/>
    <w:rsid w:val="5EB2D80D"/>
    <w:rsid w:val="5EBBA0E1"/>
    <w:rsid w:val="5EC64DDA"/>
    <w:rsid w:val="5ECE4739"/>
    <w:rsid w:val="5EDFFD67"/>
    <w:rsid w:val="5EE5CE10"/>
    <w:rsid w:val="5EEB5AAF"/>
    <w:rsid w:val="5EF26D9C"/>
    <w:rsid w:val="5EF4BD10"/>
    <w:rsid w:val="5F2AD474"/>
    <w:rsid w:val="5F2E167B"/>
    <w:rsid w:val="5F307C11"/>
    <w:rsid w:val="5F3B8B1B"/>
    <w:rsid w:val="5F425C3C"/>
    <w:rsid w:val="5F55F745"/>
    <w:rsid w:val="5F8FBE6C"/>
    <w:rsid w:val="5F9378AA"/>
    <w:rsid w:val="5F9F1F82"/>
    <w:rsid w:val="5FA67BDE"/>
    <w:rsid w:val="5FACB689"/>
    <w:rsid w:val="5FB6DA71"/>
    <w:rsid w:val="5FCA2354"/>
    <w:rsid w:val="5FCA3486"/>
    <w:rsid w:val="5FD13697"/>
    <w:rsid w:val="6019063A"/>
    <w:rsid w:val="601E512B"/>
    <w:rsid w:val="603694B0"/>
    <w:rsid w:val="604FA1F6"/>
    <w:rsid w:val="60596925"/>
    <w:rsid w:val="6078E203"/>
    <w:rsid w:val="6079B1F9"/>
    <w:rsid w:val="607B54BC"/>
    <w:rsid w:val="6093182C"/>
    <w:rsid w:val="609A70EE"/>
    <w:rsid w:val="609EE8D4"/>
    <w:rsid w:val="60A27D94"/>
    <w:rsid w:val="60BA99D4"/>
    <w:rsid w:val="60BCE520"/>
    <w:rsid w:val="60C5C401"/>
    <w:rsid w:val="60C86F72"/>
    <w:rsid w:val="60C91AC7"/>
    <w:rsid w:val="60D2B729"/>
    <w:rsid w:val="60D56E5B"/>
    <w:rsid w:val="60E5CC01"/>
    <w:rsid w:val="60E7BC6A"/>
    <w:rsid w:val="60F74B9C"/>
    <w:rsid w:val="61011CD6"/>
    <w:rsid w:val="6101323E"/>
    <w:rsid w:val="6104BA74"/>
    <w:rsid w:val="6108EFE6"/>
    <w:rsid w:val="610B4051"/>
    <w:rsid w:val="61104C64"/>
    <w:rsid w:val="611619C3"/>
    <w:rsid w:val="6116426D"/>
    <w:rsid w:val="611DF4D6"/>
    <w:rsid w:val="611F309C"/>
    <w:rsid w:val="613941A7"/>
    <w:rsid w:val="6139BF88"/>
    <w:rsid w:val="614C57D8"/>
    <w:rsid w:val="6161D0E5"/>
    <w:rsid w:val="6168ED09"/>
    <w:rsid w:val="61832736"/>
    <w:rsid w:val="61B4F51A"/>
    <w:rsid w:val="61CEAEAA"/>
    <w:rsid w:val="61DABCF7"/>
    <w:rsid w:val="61DBCF68"/>
    <w:rsid w:val="61E44CB8"/>
    <w:rsid w:val="61E7E445"/>
    <w:rsid w:val="61E7FA1A"/>
    <w:rsid w:val="61EA94E8"/>
    <w:rsid w:val="620633A3"/>
    <w:rsid w:val="621239E9"/>
    <w:rsid w:val="62137F36"/>
    <w:rsid w:val="62190E04"/>
    <w:rsid w:val="621D30DE"/>
    <w:rsid w:val="623213CB"/>
    <w:rsid w:val="623AA876"/>
    <w:rsid w:val="624719B7"/>
    <w:rsid w:val="624AFECB"/>
    <w:rsid w:val="6255E21C"/>
    <w:rsid w:val="6261EC72"/>
    <w:rsid w:val="62622152"/>
    <w:rsid w:val="6264734C"/>
    <w:rsid w:val="626BA97F"/>
    <w:rsid w:val="62751109"/>
    <w:rsid w:val="627F8439"/>
    <w:rsid w:val="628DC672"/>
    <w:rsid w:val="6293C2B1"/>
    <w:rsid w:val="629ACED5"/>
    <w:rsid w:val="62E351FB"/>
    <w:rsid w:val="62EF48A0"/>
    <w:rsid w:val="630CF7B2"/>
    <w:rsid w:val="63119B4F"/>
    <w:rsid w:val="63238945"/>
    <w:rsid w:val="63324BFA"/>
    <w:rsid w:val="6338611A"/>
    <w:rsid w:val="63437495"/>
    <w:rsid w:val="634FFEB4"/>
    <w:rsid w:val="6360A472"/>
    <w:rsid w:val="636C3909"/>
    <w:rsid w:val="637DDA2A"/>
    <w:rsid w:val="6386BD52"/>
    <w:rsid w:val="63899D15"/>
    <w:rsid w:val="63940728"/>
    <w:rsid w:val="6397E99D"/>
    <w:rsid w:val="639C1E84"/>
    <w:rsid w:val="639CA16A"/>
    <w:rsid w:val="63BD4084"/>
    <w:rsid w:val="63CA8986"/>
    <w:rsid w:val="63EB84F8"/>
    <w:rsid w:val="640082DF"/>
    <w:rsid w:val="640AF27E"/>
    <w:rsid w:val="640D4FAD"/>
    <w:rsid w:val="641AEA9C"/>
    <w:rsid w:val="6423798D"/>
    <w:rsid w:val="642B4132"/>
    <w:rsid w:val="642EE744"/>
    <w:rsid w:val="6435DF26"/>
    <w:rsid w:val="6436A0A4"/>
    <w:rsid w:val="64443F30"/>
    <w:rsid w:val="644DC23B"/>
    <w:rsid w:val="64510821"/>
    <w:rsid w:val="645FBA2A"/>
    <w:rsid w:val="6486D7F5"/>
    <w:rsid w:val="648B109C"/>
    <w:rsid w:val="64967DBB"/>
    <w:rsid w:val="64A9A52D"/>
    <w:rsid w:val="64D04B38"/>
    <w:rsid w:val="64D89F31"/>
    <w:rsid w:val="64DB8067"/>
    <w:rsid w:val="64E0241F"/>
    <w:rsid w:val="64EADD61"/>
    <w:rsid w:val="64EE6A91"/>
    <w:rsid w:val="64F8FC60"/>
    <w:rsid w:val="64FC8B16"/>
    <w:rsid w:val="651192DF"/>
    <w:rsid w:val="6526A7DE"/>
    <w:rsid w:val="6547E680"/>
    <w:rsid w:val="654CBE1B"/>
    <w:rsid w:val="6554C782"/>
    <w:rsid w:val="6588C7F1"/>
    <w:rsid w:val="65A9154C"/>
    <w:rsid w:val="65B644FF"/>
    <w:rsid w:val="65DFE44F"/>
    <w:rsid w:val="65EC9274"/>
    <w:rsid w:val="65FB6714"/>
    <w:rsid w:val="65FD033C"/>
    <w:rsid w:val="65FFDFC3"/>
    <w:rsid w:val="6621A03C"/>
    <w:rsid w:val="662292D6"/>
    <w:rsid w:val="662A11DA"/>
    <w:rsid w:val="662DC8AA"/>
    <w:rsid w:val="6632D5C1"/>
    <w:rsid w:val="664C17D4"/>
    <w:rsid w:val="665626BC"/>
    <w:rsid w:val="667347F1"/>
    <w:rsid w:val="667503F5"/>
    <w:rsid w:val="668567BF"/>
    <w:rsid w:val="66884988"/>
    <w:rsid w:val="66A4CFF7"/>
    <w:rsid w:val="66BD53DC"/>
    <w:rsid w:val="66EB685D"/>
    <w:rsid w:val="670EAD68"/>
    <w:rsid w:val="6710FB6F"/>
    <w:rsid w:val="67117F35"/>
    <w:rsid w:val="6713554A"/>
    <w:rsid w:val="671F4EA6"/>
    <w:rsid w:val="672035A2"/>
    <w:rsid w:val="672AA9D7"/>
    <w:rsid w:val="67305C9D"/>
    <w:rsid w:val="673AF75D"/>
    <w:rsid w:val="674ECB51"/>
    <w:rsid w:val="674ECD44"/>
    <w:rsid w:val="67605502"/>
    <w:rsid w:val="6771EC53"/>
    <w:rsid w:val="678250D8"/>
    <w:rsid w:val="6782C176"/>
    <w:rsid w:val="678FEE7B"/>
    <w:rsid w:val="679E701E"/>
    <w:rsid w:val="67A47C2B"/>
    <w:rsid w:val="67AF36FB"/>
    <w:rsid w:val="67B844DA"/>
    <w:rsid w:val="67CF176A"/>
    <w:rsid w:val="67D17CA1"/>
    <w:rsid w:val="67DA1F8D"/>
    <w:rsid w:val="67DF01DD"/>
    <w:rsid w:val="67FF04E5"/>
    <w:rsid w:val="6803D75D"/>
    <w:rsid w:val="680C406E"/>
    <w:rsid w:val="680DE0B2"/>
    <w:rsid w:val="68159D04"/>
    <w:rsid w:val="682CD958"/>
    <w:rsid w:val="6835B1F7"/>
    <w:rsid w:val="683E8D51"/>
    <w:rsid w:val="6852E985"/>
    <w:rsid w:val="6872A7A2"/>
    <w:rsid w:val="688579C3"/>
    <w:rsid w:val="68872A1B"/>
    <w:rsid w:val="6889DBB2"/>
    <w:rsid w:val="68978514"/>
    <w:rsid w:val="68A18DF8"/>
    <w:rsid w:val="68A36974"/>
    <w:rsid w:val="68AB45B3"/>
    <w:rsid w:val="68AF5193"/>
    <w:rsid w:val="68B36439"/>
    <w:rsid w:val="68BB5B4F"/>
    <w:rsid w:val="68BF4C5D"/>
    <w:rsid w:val="68CEFDC1"/>
    <w:rsid w:val="68CF2248"/>
    <w:rsid w:val="68D3290A"/>
    <w:rsid w:val="68F1EE5C"/>
    <w:rsid w:val="68F6AE84"/>
    <w:rsid w:val="68FA3334"/>
    <w:rsid w:val="690560D7"/>
    <w:rsid w:val="691DCF06"/>
    <w:rsid w:val="69201569"/>
    <w:rsid w:val="692749ED"/>
    <w:rsid w:val="692B1326"/>
    <w:rsid w:val="693126EB"/>
    <w:rsid w:val="693F7DAE"/>
    <w:rsid w:val="694127EF"/>
    <w:rsid w:val="6941A184"/>
    <w:rsid w:val="6944C19C"/>
    <w:rsid w:val="69474E27"/>
    <w:rsid w:val="6953CB20"/>
    <w:rsid w:val="6957C1E6"/>
    <w:rsid w:val="695DD9A6"/>
    <w:rsid w:val="6964FD90"/>
    <w:rsid w:val="6973138E"/>
    <w:rsid w:val="6979DF69"/>
    <w:rsid w:val="697BD7CD"/>
    <w:rsid w:val="699209E9"/>
    <w:rsid w:val="69DA7DBD"/>
    <w:rsid w:val="69E02745"/>
    <w:rsid w:val="69E7D8BE"/>
    <w:rsid w:val="69E87E8B"/>
    <w:rsid w:val="69EF65FA"/>
    <w:rsid w:val="69F42C34"/>
    <w:rsid w:val="69F73E6C"/>
    <w:rsid w:val="6A01A5C6"/>
    <w:rsid w:val="6A1E5C30"/>
    <w:rsid w:val="6A2931E2"/>
    <w:rsid w:val="6A3759DE"/>
    <w:rsid w:val="6A38E99F"/>
    <w:rsid w:val="6A38F480"/>
    <w:rsid w:val="6A3E71D6"/>
    <w:rsid w:val="6A436341"/>
    <w:rsid w:val="6A4ED28A"/>
    <w:rsid w:val="6A511C22"/>
    <w:rsid w:val="6A7AB89E"/>
    <w:rsid w:val="6A7FAC1E"/>
    <w:rsid w:val="6A803B61"/>
    <w:rsid w:val="6A88BEDD"/>
    <w:rsid w:val="6AA4F37F"/>
    <w:rsid w:val="6AB3663B"/>
    <w:rsid w:val="6AC6F839"/>
    <w:rsid w:val="6ACAB26C"/>
    <w:rsid w:val="6ACC4036"/>
    <w:rsid w:val="6ACC5002"/>
    <w:rsid w:val="6ACD9837"/>
    <w:rsid w:val="6ACE3992"/>
    <w:rsid w:val="6AD4EBB9"/>
    <w:rsid w:val="6AEC5FF1"/>
    <w:rsid w:val="6AF1958B"/>
    <w:rsid w:val="6B01D2C5"/>
    <w:rsid w:val="6B094B1D"/>
    <w:rsid w:val="6B1904DC"/>
    <w:rsid w:val="6B1F9775"/>
    <w:rsid w:val="6B2D24FA"/>
    <w:rsid w:val="6B3AEA56"/>
    <w:rsid w:val="6B5BDD37"/>
    <w:rsid w:val="6B5F1390"/>
    <w:rsid w:val="6B76E0B4"/>
    <w:rsid w:val="6B7B390B"/>
    <w:rsid w:val="6B883735"/>
    <w:rsid w:val="6B90C71B"/>
    <w:rsid w:val="6BBCE5AD"/>
    <w:rsid w:val="6BBF2ECE"/>
    <w:rsid w:val="6BBF7982"/>
    <w:rsid w:val="6BCFB068"/>
    <w:rsid w:val="6BDF91A1"/>
    <w:rsid w:val="6BE4D06F"/>
    <w:rsid w:val="6BF54D66"/>
    <w:rsid w:val="6C4C25FA"/>
    <w:rsid w:val="6C4D8D62"/>
    <w:rsid w:val="6C64E0E8"/>
    <w:rsid w:val="6C6D977B"/>
    <w:rsid w:val="6CA0CC0B"/>
    <w:rsid w:val="6CCBCA23"/>
    <w:rsid w:val="6D075B3D"/>
    <w:rsid w:val="6D16C91D"/>
    <w:rsid w:val="6D1DF9BB"/>
    <w:rsid w:val="6D364D9C"/>
    <w:rsid w:val="6D36E194"/>
    <w:rsid w:val="6D379C55"/>
    <w:rsid w:val="6D564300"/>
    <w:rsid w:val="6D5EDB24"/>
    <w:rsid w:val="6D606B0C"/>
    <w:rsid w:val="6D75AC68"/>
    <w:rsid w:val="6D75E899"/>
    <w:rsid w:val="6D8073D8"/>
    <w:rsid w:val="6D815193"/>
    <w:rsid w:val="6D85465F"/>
    <w:rsid w:val="6D95EAC3"/>
    <w:rsid w:val="6DB6F4EE"/>
    <w:rsid w:val="6DC507AA"/>
    <w:rsid w:val="6DE6E8B6"/>
    <w:rsid w:val="6DE73F15"/>
    <w:rsid w:val="6DEB8628"/>
    <w:rsid w:val="6DF11540"/>
    <w:rsid w:val="6DF24AF6"/>
    <w:rsid w:val="6DFA5A42"/>
    <w:rsid w:val="6DFA93B6"/>
    <w:rsid w:val="6E0C1C2E"/>
    <w:rsid w:val="6E0D4ACB"/>
    <w:rsid w:val="6E12B967"/>
    <w:rsid w:val="6E177518"/>
    <w:rsid w:val="6E177DCE"/>
    <w:rsid w:val="6E1F3D20"/>
    <w:rsid w:val="6E20B655"/>
    <w:rsid w:val="6E33BCA0"/>
    <w:rsid w:val="6E3C0920"/>
    <w:rsid w:val="6E52E8D4"/>
    <w:rsid w:val="6E543C59"/>
    <w:rsid w:val="6E558F52"/>
    <w:rsid w:val="6E5C5E52"/>
    <w:rsid w:val="6E630BAB"/>
    <w:rsid w:val="6E7243CC"/>
    <w:rsid w:val="6E7AD724"/>
    <w:rsid w:val="6E7BA4CA"/>
    <w:rsid w:val="6E7C5316"/>
    <w:rsid w:val="6E7CEC54"/>
    <w:rsid w:val="6E7DCCDC"/>
    <w:rsid w:val="6E892360"/>
    <w:rsid w:val="6E8A1CF7"/>
    <w:rsid w:val="6E95F3C3"/>
    <w:rsid w:val="6EA8B4DD"/>
    <w:rsid w:val="6EB2CB2D"/>
    <w:rsid w:val="6EBBB542"/>
    <w:rsid w:val="6EC06C19"/>
    <w:rsid w:val="6EDDB2EA"/>
    <w:rsid w:val="6EEC29F1"/>
    <w:rsid w:val="6EF74191"/>
    <w:rsid w:val="6F07F441"/>
    <w:rsid w:val="6F14E9B0"/>
    <w:rsid w:val="6F1C1D52"/>
    <w:rsid w:val="6F1DC84D"/>
    <w:rsid w:val="6F52FD6F"/>
    <w:rsid w:val="6F5FFCC3"/>
    <w:rsid w:val="6F6282B3"/>
    <w:rsid w:val="6F728B3D"/>
    <w:rsid w:val="6F84C542"/>
    <w:rsid w:val="6FA4430B"/>
    <w:rsid w:val="6FA8D5FC"/>
    <w:rsid w:val="6FB5C642"/>
    <w:rsid w:val="6FC21755"/>
    <w:rsid w:val="6FCE333B"/>
    <w:rsid w:val="6FDB2C40"/>
    <w:rsid w:val="6FF2EE1E"/>
    <w:rsid w:val="7005FB8A"/>
    <w:rsid w:val="700764A6"/>
    <w:rsid w:val="700A6F45"/>
    <w:rsid w:val="70222088"/>
    <w:rsid w:val="7046799D"/>
    <w:rsid w:val="705AD94E"/>
    <w:rsid w:val="7064F314"/>
    <w:rsid w:val="7066DB6E"/>
    <w:rsid w:val="706DA62E"/>
    <w:rsid w:val="706E28B3"/>
    <w:rsid w:val="7077BC35"/>
    <w:rsid w:val="70AFCF8E"/>
    <w:rsid w:val="70B3528A"/>
    <w:rsid w:val="70DD296F"/>
    <w:rsid w:val="70E1E768"/>
    <w:rsid w:val="70FF30E8"/>
    <w:rsid w:val="70FF6232"/>
    <w:rsid w:val="7108CEFF"/>
    <w:rsid w:val="710CB4C4"/>
    <w:rsid w:val="710DE7C6"/>
    <w:rsid w:val="71144E5A"/>
    <w:rsid w:val="711513C0"/>
    <w:rsid w:val="711D066D"/>
    <w:rsid w:val="712B871C"/>
    <w:rsid w:val="7134D359"/>
    <w:rsid w:val="713834E5"/>
    <w:rsid w:val="713A047A"/>
    <w:rsid w:val="714C14E9"/>
    <w:rsid w:val="7151AF49"/>
    <w:rsid w:val="7158AB0B"/>
    <w:rsid w:val="716D7DEB"/>
    <w:rsid w:val="717E3CAC"/>
    <w:rsid w:val="718405BF"/>
    <w:rsid w:val="718959FD"/>
    <w:rsid w:val="71A17A0D"/>
    <w:rsid w:val="71C91127"/>
    <w:rsid w:val="71C996DA"/>
    <w:rsid w:val="71D8632E"/>
    <w:rsid w:val="71F60272"/>
    <w:rsid w:val="7210C7E4"/>
    <w:rsid w:val="722199F9"/>
    <w:rsid w:val="722F0AFF"/>
    <w:rsid w:val="723A43F8"/>
    <w:rsid w:val="723C640C"/>
    <w:rsid w:val="724D755E"/>
    <w:rsid w:val="724DC2CA"/>
    <w:rsid w:val="726361ED"/>
    <w:rsid w:val="7263B954"/>
    <w:rsid w:val="72698F74"/>
    <w:rsid w:val="7271F4DF"/>
    <w:rsid w:val="729945FA"/>
    <w:rsid w:val="72A5E8B6"/>
    <w:rsid w:val="72AF4E46"/>
    <w:rsid w:val="72B2D1EB"/>
    <w:rsid w:val="72BEDF4B"/>
    <w:rsid w:val="72CAD813"/>
    <w:rsid w:val="72D31372"/>
    <w:rsid w:val="72D75F88"/>
    <w:rsid w:val="72D7CDED"/>
    <w:rsid w:val="72E0A6F1"/>
    <w:rsid w:val="72E1DD1F"/>
    <w:rsid w:val="73065336"/>
    <w:rsid w:val="730C4044"/>
    <w:rsid w:val="730EA5B4"/>
    <w:rsid w:val="731004BB"/>
    <w:rsid w:val="732B82BF"/>
    <w:rsid w:val="732EC4E8"/>
    <w:rsid w:val="73314D3A"/>
    <w:rsid w:val="7337A33A"/>
    <w:rsid w:val="733ED75A"/>
    <w:rsid w:val="734C4080"/>
    <w:rsid w:val="734ECCC9"/>
    <w:rsid w:val="734FE3BE"/>
    <w:rsid w:val="735FCF23"/>
    <w:rsid w:val="737B2F8C"/>
    <w:rsid w:val="738454CE"/>
    <w:rsid w:val="73928844"/>
    <w:rsid w:val="739DED64"/>
    <w:rsid w:val="739E1692"/>
    <w:rsid w:val="73AB503D"/>
    <w:rsid w:val="73C566A8"/>
    <w:rsid w:val="73CDB324"/>
    <w:rsid w:val="73D693EE"/>
    <w:rsid w:val="73ED38B7"/>
    <w:rsid w:val="73ED586B"/>
    <w:rsid w:val="73F43802"/>
    <w:rsid w:val="73F93090"/>
    <w:rsid w:val="7423F210"/>
    <w:rsid w:val="74417318"/>
    <w:rsid w:val="7448BDF6"/>
    <w:rsid w:val="7450ACF4"/>
    <w:rsid w:val="7457B4C8"/>
    <w:rsid w:val="7457B96C"/>
    <w:rsid w:val="7457F311"/>
    <w:rsid w:val="7459CC58"/>
    <w:rsid w:val="745AB145"/>
    <w:rsid w:val="746D9A1D"/>
    <w:rsid w:val="7488B363"/>
    <w:rsid w:val="7491C899"/>
    <w:rsid w:val="74AA4F0F"/>
    <w:rsid w:val="74ACAB0E"/>
    <w:rsid w:val="74BBB520"/>
    <w:rsid w:val="74BF5489"/>
    <w:rsid w:val="74CCE36F"/>
    <w:rsid w:val="74DE4800"/>
    <w:rsid w:val="74E5FB70"/>
    <w:rsid w:val="74E81BCD"/>
    <w:rsid w:val="74EAD092"/>
    <w:rsid w:val="74F9DA60"/>
    <w:rsid w:val="74FCC869"/>
    <w:rsid w:val="74FF90D9"/>
    <w:rsid w:val="750C2309"/>
    <w:rsid w:val="750E1221"/>
    <w:rsid w:val="75169C12"/>
    <w:rsid w:val="7528C8F1"/>
    <w:rsid w:val="7529118D"/>
    <w:rsid w:val="753906CF"/>
    <w:rsid w:val="75396CAA"/>
    <w:rsid w:val="754F9C77"/>
    <w:rsid w:val="75500140"/>
    <w:rsid w:val="75504727"/>
    <w:rsid w:val="75565A8F"/>
    <w:rsid w:val="755AA314"/>
    <w:rsid w:val="756C9DFA"/>
    <w:rsid w:val="756D8CAB"/>
    <w:rsid w:val="757C1321"/>
    <w:rsid w:val="759A5948"/>
    <w:rsid w:val="75BB33BA"/>
    <w:rsid w:val="75C28252"/>
    <w:rsid w:val="75C71CD5"/>
    <w:rsid w:val="75C80807"/>
    <w:rsid w:val="75D8EBBC"/>
    <w:rsid w:val="75E328A7"/>
    <w:rsid w:val="75E565C9"/>
    <w:rsid w:val="75ED1489"/>
    <w:rsid w:val="75F5E9BA"/>
    <w:rsid w:val="7608EE90"/>
    <w:rsid w:val="76116357"/>
    <w:rsid w:val="76129909"/>
    <w:rsid w:val="7628D692"/>
    <w:rsid w:val="762C5E28"/>
    <w:rsid w:val="763EDFCC"/>
    <w:rsid w:val="7640553E"/>
    <w:rsid w:val="764264A3"/>
    <w:rsid w:val="764E7011"/>
    <w:rsid w:val="765DA45D"/>
    <w:rsid w:val="767B9E93"/>
    <w:rsid w:val="767BB324"/>
    <w:rsid w:val="76812791"/>
    <w:rsid w:val="7683A08A"/>
    <w:rsid w:val="7699E645"/>
    <w:rsid w:val="76AE2C9D"/>
    <w:rsid w:val="76B9C6AE"/>
    <w:rsid w:val="76BDC96A"/>
    <w:rsid w:val="76C7DD5E"/>
    <w:rsid w:val="76CFF0DB"/>
    <w:rsid w:val="76D392CF"/>
    <w:rsid w:val="76D80A19"/>
    <w:rsid w:val="76E521FA"/>
    <w:rsid w:val="76E89B84"/>
    <w:rsid w:val="76EABB44"/>
    <w:rsid w:val="76FC2A16"/>
    <w:rsid w:val="7704405C"/>
    <w:rsid w:val="77093F4B"/>
    <w:rsid w:val="770E4A3C"/>
    <w:rsid w:val="772DD2BA"/>
    <w:rsid w:val="7739F0FA"/>
    <w:rsid w:val="773AB679"/>
    <w:rsid w:val="773E6A4F"/>
    <w:rsid w:val="7758B219"/>
    <w:rsid w:val="775C7DEB"/>
    <w:rsid w:val="77790467"/>
    <w:rsid w:val="77818CF2"/>
    <w:rsid w:val="778BF1C3"/>
    <w:rsid w:val="7791D677"/>
    <w:rsid w:val="77B745D5"/>
    <w:rsid w:val="77CD4DFA"/>
    <w:rsid w:val="77D74475"/>
    <w:rsid w:val="77D7710D"/>
    <w:rsid w:val="77DB7DB0"/>
    <w:rsid w:val="77E232DF"/>
    <w:rsid w:val="77EC7BB7"/>
    <w:rsid w:val="77F1DC5D"/>
    <w:rsid w:val="77F2A4D6"/>
    <w:rsid w:val="780C92BA"/>
    <w:rsid w:val="7815E13E"/>
    <w:rsid w:val="781F27B0"/>
    <w:rsid w:val="782F63CA"/>
    <w:rsid w:val="78318EC6"/>
    <w:rsid w:val="78475890"/>
    <w:rsid w:val="784DB6EF"/>
    <w:rsid w:val="78509746"/>
    <w:rsid w:val="787A796B"/>
    <w:rsid w:val="7885AA47"/>
    <w:rsid w:val="789EBD17"/>
    <w:rsid w:val="78A1A2C4"/>
    <w:rsid w:val="78BB3C47"/>
    <w:rsid w:val="78C32D0E"/>
    <w:rsid w:val="78D6243F"/>
    <w:rsid w:val="78F88C43"/>
    <w:rsid w:val="791D7613"/>
    <w:rsid w:val="79241767"/>
    <w:rsid w:val="7927F32A"/>
    <w:rsid w:val="792A9878"/>
    <w:rsid w:val="794EB01A"/>
    <w:rsid w:val="794EF9EF"/>
    <w:rsid w:val="7956AFE6"/>
    <w:rsid w:val="79599B69"/>
    <w:rsid w:val="7976FC28"/>
    <w:rsid w:val="797B6910"/>
    <w:rsid w:val="797DC01D"/>
    <w:rsid w:val="798B2483"/>
    <w:rsid w:val="798CF119"/>
    <w:rsid w:val="79A1D4AB"/>
    <w:rsid w:val="79A90FA2"/>
    <w:rsid w:val="79ABE98A"/>
    <w:rsid w:val="79D851C8"/>
    <w:rsid w:val="79DDAB08"/>
    <w:rsid w:val="79ECF855"/>
    <w:rsid w:val="79F2A6D6"/>
    <w:rsid w:val="79FAB829"/>
    <w:rsid w:val="7A003731"/>
    <w:rsid w:val="7A0186C7"/>
    <w:rsid w:val="7A046146"/>
    <w:rsid w:val="7A073A3C"/>
    <w:rsid w:val="7A0B59FE"/>
    <w:rsid w:val="7A0CABF3"/>
    <w:rsid w:val="7A198B15"/>
    <w:rsid w:val="7A20F895"/>
    <w:rsid w:val="7A257625"/>
    <w:rsid w:val="7A3F0966"/>
    <w:rsid w:val="7A4A5396"/>
    <w:rsid w:val="7A6F4478"/>
    <w:rsid w:val="7A81F665"/>
    <w:rsid w:val="7A842613"/>
    <w:rsid w:val="7A8EC14F"/>
    <w:rsid w:val="7A96E471"/>
    <w:rsid w:val="7A998B68"/>
    <w:rsid w:val="7A9F017C"/>
    <w:rsid w:val="7ABBF0C2"/>
    <w:rsid w:val="7AC3C283"/>
    <w:rsid w:val="7AC8B964"/>
    <w:rsid w:val="7AD900B6"/>
    <w:rsid w:val="7AF22793"/>
    <w:rsid w:val="7AF39B77"/>
    <w:rsid w:val="7B052A18"/>
    <w:rsid w:val="7B0E7F4B"/>
    <w:rsid w:val="7B1E395B"/>
    <w:rsid w:val="7B3E0B25"/>
    <w:rsid w:val="7B438488"/>
    <w:rsid w:val="7B54CC96"/>
    <w:rsid w:val="7B6BA198"/>
    <w:rsid w:val="7B6E8A93"/>
    <w:rsid w:val="7B6F3018"/>
    <w:rsid w:val="7B703E8A"/>
    <w:rsid w:val="7B7240C5"/>
    <w:rsid w:val="7B7F278F"/>
    <w:rsid w:val="7B83B0B1"/>
    <w:rsid w:val="7BB0DB5C"/>
    <w:rsid w:val="7BBCBE50"/>
    <w:rsid w:val="7BCE917C"/>
    <w:rsid w:val="7BE2D1C9"/>
    <w:rsid w:val="7BEE8D50"/>
    <w:rsid w:val="7BFDFC28"/>
    <w:rsid w:val="7C03782E"/>
    <w:rsid w:val="7C0FE856"/>
    <w:rsid w:val="7C147AE8"/>
    <w:rsid w:val="7C1E56A1"/>
    <w:rsid w:val="7C1EB25C"/>
    <w:rsid w:val="7C264451"/>
    <w:rsid w:val="7C299C4D"/>
    <w:rsid w:val="7C342CD4"/>
    <w:rsid w:val="7C38050B"/>
    <w:rsid w:val="7C3ABA25"/>
    <w:rsid w:val="7C3EBBBA"/>
    <w:rsid w:val="7C437DF6"/>
    <w:rsid w:val="7C481827"/>
    <w:rsid w:val="7C5233D4"/>
    <w:rsid w:val="7C576488"/>
    <w:rsid w:val="7C5A4D77"/>
    <w:rsid w:val="7C5F138F"/>
    <w:rsid w:val="7C634717"/>
    <w:rsid w:val="7C65EEA9"/>
    <w:rsid w:val="7C873982"/>
    <w:rsid w:val="7C9BC2C5"/>
    <w:rsid w:val="7CAAF063"/>
    <w:rsid w:val="7CB41558"/>
    <w:rsid w:val="7CC0FB98"/>
    <w:rsid w:val="7CDA752B"/>
    <w:rsid w:val="7CF87AB7"/>
    <w:rsid w:val="7CF9D37D"/>
    <w:rsid w:val="7D00CC98"/>
    <w:rsid w:val="7D14C608"/>
    <w:rsid w:val="7D1D4A54"/>
    <w:rsid w:val="7D283DFE"/>
    <w:rsid w:val="7D2957E5"/>
    <w:rsid w:val="7D29F177"/>
    <w:rsid w:val="7D2EF098"/>
    <w:rsid w:val="7D48C36B"/>
    <w:rsid w:val="7D49A245"/>
    <w:rsid w:val="7D540C82"/>
    <w:rsid w:val="7D57C1F1"/>
    <w:rsid w:val="7D7E6123"/>
    <w:rsid w:val="7D8C9D91"/>
    <w:rsid w:val="7D93BFED"/>
    <w:rsid w:val="7DB76A78"/>
    <w:rsid w:val="7DCBB232"/>
    <w:rsid w:val="7DDFBCD1"/>
    <w:rsid w:val="7DF44E9C"/>
    <w:rsid w:val="7E0BFF0B"/>
    <w:rsid w:val="7E0EB7D9"/>
    <w:rsid w:val="7E11EF4D"/>
    <w:rsid w:val="7E277ED4"/>
    <w:rsid w:val="7E35E67E"/>
    <w:rsid w:val="7E3D614E"/>
    <w:rsid w:val="7E6B072D"/>
    <w:rsid w:val="7E79E0F7"/>
    <w:rsid w:val="7E8EA443"/>
    <w:rsid w:val="7E9CB89D"/>
    <w:rsid w:val="7EA8C0A7"/>
    <w:rsid w:val="7EB66DD6"/>
    <w:rsid w:val="7EC29C08"/>
    <w:rsid w:val="7EC71ACB"/>
    <w:rsid w:val="7ECE8655"/>
    <w:rsid w:val="7EE1394E"/>
    <w:rsid w:val="7EE99305"/>
    <w:rsid w:val="7EF98565"/>
    <w:rsid w:val="7EFB5E75"/>
    <w:rsid w:val="7F089B80"/>
    <w:rsid w:val="7F09BE8B"/>
    <w:rsid w:val="7F2C71C4"/>
    <w:rsid w:val="7F2EF4A1"/>
    <w:rsid w:val="7F40D3B6"/>
    <w:rsid w:val="7F495D45"/>
    <w:rsid w:val="7F5AEBF9"/>
    <w:rsid w:val="7F5D1DA6"/>
    <w:rsid w:val="7F5F56A4"/>
    <w:rsid w:val="7F5FBE2D"/>
    <w:rsid w:val="7F80001E"/>
    <w:rsid w:val="7F826380"/>
    <w:rsid w:val="7F8E5AB6"/>
    <w:rsid w:val="7F8F29FC"/>
    <w:rsid w:val="7F96C304"/>
    <w:rsid w:val="7F9A361F"/>
    <w:rsid w:val="7F9CF7E4"/>
    <w:rsid w:val="7F9F255E"/>
    <w:rsid w:val="7FC8D71A"/>
    <w:rsid w:val="7FE008C9"/>
    <w:rsid w:val="7FE1EF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E50144"/>
  <w15:chartTrackingRefBased/>
  <w15:docId w15:val="{37B9DE42-3FFB-4E50-9341-2C7281BAC5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262FE"/>
    <w:pPr>
      <w:spacing w:after="0" w:line="480" w:lineRule="auto"/>
      <w:contextualSpacing/>
    </w:pPr>
  </w:style>
  <w:style w:type="paragraph" w:styleId="Heading1">
    <w:name w:val="heading 1"/>
    <w:basedOn w:val="Normal"/>
    <w:next w:val="Normal"/>
    <w:link w:val="Heading1Char"/>
    <w:uiPriority w:val="9"/>
    <w:qFormat/>
    <w:rsid w:val="00E56959"/>
    <w:pPr>
      <w:keepNext/>
      <w:keepLines/>
      <w:outlineLvl w:val="0"/>
    </w:pPr>
    <w:rPr>
      <w:rFonts w:eastAsiaTheme="majorEastAsia" w:cstheme="majorBidi"/>
      <w:b/>
      <w:color w:val="000000" w:themeColor="text1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56959"/>
    <w:pPr>
      <w:keepNext/>
      <w:keepLines/>
      <w:outlineLvl w:val="1"/>
    </w:pPr>
    <w:rPr>
      <w:rFonts w:eastAsiaTheme="majorEastAsia" w:cstheme="majorBidi"/>
      <w:b/>
      <w:color w:val="000000" w:themeColor="text1"/>
      <w:sz w:val="2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56959"/>
    <w:pPr>
      <w:keepNext/>
      <w:keepLines/>
      <w:outlineLvl w:val="2"/>
    </w:pPr>
    <w:rPr>
      <w:rFonts w:eastAsiaTheme="majorEastAsia" w:cstheme="majorBidi"/>
      <w:b/>
      <w:i/>
      <w:sz w:val="22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D4659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D4659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D4659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D4659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D4659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D4659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56959"/>
    <w:rPr>
      <w:rFonts w:eastAsiaTheme="majorEastAsia" w:cstheme="majorBidi"/>
      <w:b/>
      <w:color w:val="000000" w:themeColor="text1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E56959"/>
    <w:rPr>
      <w:rFonts w:eastAsiaTheme="majorEastAsia" w:cstheme="majorBidi"/>
      <w:b/>
      <w:color w:val="000000" w:themeColor="text1"/>
      <w:sz w:val="2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E56959"/>
    <w:rPr>
      <w:rFonts w:eastAsiaTheme="majorEastAsia" w:cstheme="majorBidi"/>
      <w:b/>
      <w:i/>
      <w:sz w:val="22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rsid w:val="00ED4659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D4659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D465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D465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D465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D4659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ED4659"/>
    <w:pPr>
      <w:spacing w:after="80" w:line="240" w:lineRule="auto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D465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D4659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D465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D4659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D4659"/>
    <w:rPr>
      <w:i/>
      <w:iCs/>
      <w:color w:val="404040" w:themeColor="text1" w:themeTint="BF"/>
    </w:rPr>
  </w:style>
  <w:style w:type="paragraph" w:styleId="ListParagraph">
    <w:name w:val="List Paragraph"/>
    <w:basedOn w:val="Normal"/>
    <w:link w:val="ListParagraphChar"/>
    <w:uiPriority w:val="34"/>
    <w:qFormat/>
    <w:rsid w:val="00ED4659"/>
    <w:pPr>
      <w:ind w:left="720"/>
    </w:pPr>
  </w:style>
  <w:style w:type="character" w:styleId="IntenseEmphasis">
    <w:name w:val="Intense Emphasis"/>
    <w:basedOn w:val="DefaultParagraphFont"/>
    <w:uiPriority w:val="21"/>
    <w:qFormat/>
    <w:rsid w:val="00ED4659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D4659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D4659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ED4659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07278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951A32"/>
  </w:style>
  <w:style w:type="character" w:styleId="Hyperlink">
    <w:name w:val="Hyperlink"/>
    <w:basedOn w:val="DefaultParagraphFont"/>
    <w:uiPriority w:val="99"/>
    <w:unhideWhenUsed/>
    <w:rsid w:val="00CF109E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F109E"/>
    <w:rPr>
      <w:color w:val="605E5C"/>
      <w:shd w:val="clear" w:color="auto" w:fill="E1DFDD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44177"/>
  </w:style>
  <w:style w:type="character" w:customStyle="1" w:styleId="FootnoteTextChar">
    <w:name w:val="Footnote Text Char"/>
    <w:link w:val="FootnoteText"/>
    <w:uiPriority w:val="99"/>
    <w:semiHidden/>
    <w:rsid w:val="00420C75"/>
    <w:rPr>
      <w:sz w:val="20"/>
      <w:lang w:val="en-GB"/>
    </w:rPr>
  </w:style>
  <w:style w:type="paragraph" w:styleId="FootnoteText">
    <w:name w:val="footnote text"/>
    <w:basedOn w:val="Normal"/>
    <w:link w:val="FootnoteTextChar"/>
    <w:uiPriority w:val="99"/>
    <w:semiHidden/>
    <w:rsid w:val="00420C75"/>
    <w:pPr>
      <w:spacing w:after="200" w:line="276" w:lineRule="auto"/>
    </w:pPr>
    <w:rPr>
      <w:sz w:val="20"/>
      <w:lang w:val="en-GB"/>
    </w:rPr>
  </w:style>
  <w:style w:type="character" w:customStyle="1" w:styleId="FootnoteTextChar1">
    <w:name w:val="Footnote Text Char1"/>
    <w:basedOn w:val="DefaultParagraphFont"/>
    <w:uiPriority w:val="99"/>
    <w:semiHidden/>
    <w:rsid w:val="00420C75"/>
    <w:rPr>
      <w:sz w:val="20"/>
      <w:szCs w:val="20"/>
    </w:rPr>
  </w:style>
  <w:style w:type="character" w:styleId="FootnoteReference">
    <w:name w:val="footnote reference"/>
    <w:uiPriority w:val="99"/>
    <w:semiHidden/>
    <w:unhideWhenUsed/>
    <w:rsid w:val="00420C75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3334B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334B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334B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334B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334B4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F875B1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875B1"/>
  </w:style>
  <w:style w:type="paragraph" w:styleId="Footer">
    <w:name w:val="footer"/>
    <w:basedOn w:val="Normal"/>
    <w:link w:val="FooterChar"/>
    <w:uiPriority w:val="99"/>
    <w:unhideWhenUsed/>
    <w:rsid w:val="00F875B1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875B1"/>
  </w:style>
  <w:style w:type="paragraph" w:customStyle="1" w:styleId="1-BodyText">
    <w:name w:val="1-Body Text"/>
    <w:basedOn w:val="Normal"/>
    <w:qFormat/>
    <w:rsid w:val="00AA7B56"/>
    <w:pPr>
      <w:spacing w:line="240" w:lineRule="auto"/>
    </w:pPr>
    <w:rPr>
      <w:rFonts w:ascii="Gill Sans Nova Light" w:hAnsi="Gill Sans Nova Light"/>
      <w:kern w:val="0"/>
      <w:sz w:val="22"/>
      <w:szCs w:val="22"/>
      <w14:ligatures w14:val="none"/>
    </w:rPr>
  </w:style>
  <w:style w:type="paragraph" w:styleId="Revision">
    <w:name w:val="Revision"/>
    <w:hidden/>
    <w:uiPriority w:val="99"/>
    <w:semiHidden/>
    <w:rsid w:val="00835513"/>
    <w:pPr>
      <w:spacing w:after="0" w:line="240" w:lineRule="auto"/>
    </w:pPr>
  </w:style>
  <w:style w:type="paragraph" w:customStyle="1" w:styleId="1-BodyTextBoldCentered">
    <w:name w:val="1-Body Text (Bold+Centered)"/>
    <w:basedOn w:val="1-BodyText"/>
    <w:uiPriority w:val="99"/>
    <w:qFormat/>
    <w:rsid w:val="00835513"/>
    <w:pPr>
      <w:jc w:val="center"/>
    </w:pPr>
    <w:rPr>
      <w:b/>
    </w:rPr>
  </w:style>
  <w:style w:type="paragraph" w:customStyle="1" w:styleId="1-BodyTextItalics">
    <w:name w:val="1-Body Text + Italics"/>
    <w:basedOn w:val="Normal"/>
    <w:uiPriority w:val="99"/>
    <w:semiHidden/>
    <w:qFormat/>
    <w:rsid w:val="00835513"/>
    <w:pPr>
      <w:spacing w:line="240" w:lineRule="auto"/>
    </w:pPr>
    <w:rPr>
      <w:rFonts w:ascii="Gill Sans Nova Light" w:hAnsi="Gill Sans Nova Light"/>
      <w:i/>
      <w:kern w:val="0"/>
      <w:sz w:val="22"/>
      <w:szCs w:val="22"/>
      <w14:ligatures w14:val="none"/>
    </w:rPr>
  </w:style>
  <w:style w:type="paragraph" w:styleId="NormalWeb">
    <w:name w:val="Normal (Web)"/>
    <w:basedOn w:val="Normal"/>
    <w:uiPriority w:val="99"/>
    <w:semiHidden/>
    <w:unhideWhenUsed/>
    <w:rsid w:val="003A229D"/>
    <w:rPr>
      <w:rFonts w:ascii="Times New Roman" w:hAnsi="Times New Roman" w:cs="Times New Roman"/>
    </w:rPr>
  </w:style>
  <w:style w:type="paragraph" w:customStyle="1" w:styleId="TableTitle">
    <w:name w:val="Table Title"/>
    <w:link w:val="TableTitleChar"/>
    <w:autoRedefine/>
    <w:qFormat/>
    <w:rsid w:val="000D1DF8"/>
    <w:pPr>
      <w:keepNext/>
      <w:numPr>
        <w:numId w:val="12"/>
      </w:numPr>
      <w:spacing w:before="120" w:after="120" w:line="240" w:lineRule="auto"/>
      <w:jc w:val="center"/>
    </w:pPr>
    <w:rPr>
      <w:rFonts w:ascii="Arial" w:hAnsi="Arial" w:cs="Arial"/>
      <w:b/>
      <w:smallCaps/>
      <w:kern w:val="0"/>
      <w:sz w:val="22"/>
      <w:szCs w:val="22"/>
      <w14:ligatures w14:val="none"/>
    </w:rPr>
  </w:style>
  <w:style w:type="character" w:customStyle="1" w:styleId="TableTitleChar">
    <w:name w:val="Table Title Char"/>
    <w:link w:val="TableTitle"/>
    <w:rsid w:val="000D1DF8"/>
    <w:rPr>
      <w:rFonts w:ascii="Arial" w:hAnsi="Arial" w:cs="Arial"/>
      <w:b/>
      <w:smallCaps/>
      <w:kern w:val="0"/>
      <w:sz w:val="22"/>
      <w:szCs w:val="22"/>
      <w14:ligatures w14:val="none"/>
    </w:rPr>
  </w:style>
  <w:style w:type="character" w:styleId="FollowedHyperlink">
    <w:name w:val="FollowedHyperlink"/>
    <w:basedOn w:val="DefaultParagraphFont"/>
    <w:uiPriority w:val="99"/>
    <w:semiHidden/>
    <w:unhideWhenUsed/>
    <w:rsid w:val="00A91D40"/>
    <w:rPr>
      <w:color w:val="96607D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0E0A27"/>
    <w:pPr>
      <w:tabs>
        <w:tab w:val="left" w:pos="384"/>
      </w:tabs>
      <w:spacing w:after="240" w:line="240" w:lineRule="auto"/>
      <w:ind w:left="384" w:hanging="384"/>
    </w:pPr>
  </w:style>
  <w:style w:type="character" w:styleId="Mention">
    <w:name w:val="Mention"/>
    <w:basedOn w:val="DefaultParagraphFont"/>
    <w:uiPriority w:val="99"/>
    <w:unhideWhenUsed/>
    <w:rsid w:val="008E41BD"/>
    <w:rPr>
      <w:color w:val="2B579A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ntTable" Target="fontTable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ECA2F51B59C794090B0E3400A740413" ma:contentTypeVersion="10" ma:contentTypeDescription="Create a new document." ma:contentTypeScope="" ma:versionID="81c1ad49eeff31e7cc28240fdf023759">
  <xsd:schema xmlns:xsd="http://www.w3.org/2001/XMLSchema" xmlns:xs="http://www.w3.org/2001/XMLSchema" xmlns:p="http://schemas.microsoft.com/office/2006/metadata/properties" xmlns:ns2="979d924f-77bb-4461-9bbb-f56a0660cfe4" xmlns:ns3="c481431b-e6fc-4719-8b6d-4f8d91efa58f" targetNamespace="http://schemas.microsoft.com/office/2006/metadata/properties" ma:root="true" ma:fieldsID="15f61e9642cb16bea54dd645bc60c3b5" ns2:_="" ns3:_="">
    <xsd:import namespace="979d924f-77bb-4461-9bbb-f56a0660cfe4"/>
    <xsd:import namespace="c481431b-e6fc-4719-8b6d-4f8d91efa58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  <xsd:element ref="ns2:lcf76f155ced4ddcb4097134ff3c332f" minOccurs="0"/>
                <xsd:element ref="ns3:TaxCatchAll" minOccurs="0"/>
                <xsd:element ref="ns2:MediaServiceDateTaken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79d924f-77bb-4461-9bbb-f56a0660cfe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lcf76f155ced4ddcb4097134ff3c332f" ma:index="12" nillable="true" ma:taxonomy="true" ma:internalName="lcf76f155ced4ddcb4097134ff3c332f" ma:taxonomyFieldName="MediaServiceImageTags" ma:displayName="Image Tags" ma:readOnly="false" ma:fieldId="{5cf76f15-5ced-4ddc-b409-7134ff3c332f}" ma:taxonomyMulti="true" ma:sspId="5be66e25-6253-4f8b-9755-5684a1ad782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DateTaken" ma:index="14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81431b-e6fc-4719-8b6d-4f8d91efa58f" elementFormDefault="qualified">
    <xsd:import namespace="http://schemas.microsoft.com/office/2006/documentManagement/types"/>
    <xsd:import namespace="http://schemas.microsoft.com/office/infopath/2007/PartnerControls"/>
    <xsd:element name="TaxCatchAll" ma:index="13" nillable="true" ma:displayName="Taxonomy Catch All Column" ma:hidden="true" ma:list="{0aaaf1b5-086a-4468-99dd-726c65d6b376}" ma:internalName="TaxCatchAll" ma:showField="CatchAllData" ma:web="c481431b-e6fc-4719-8b6d-4f8d91efa58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c481431b-e6fc-4719-8b6d-4f8d91efa58f" xsi:nil="true"/>
    <lcf76f155ced4ddcb4097134ff3c332f xmlns="979d924f-77bb-4461-9bbb-f56a0660cfe4">
      <Terms xmlns="http://schemas.microsoft.com/office/infopath/2007/PartnerControls"/>
    </lcf76f155ced4ddcb4097134ff3c332f>
  </documentManagement>
</p:properties>
</file>

<file path=customXml/itemProps1.xml><?xml version="1.0" encoding="utf-8"?>
<ds:datastoreItem xmlns:ds="http://schemas.openxmlformats.org/officeDocument/2006/customXml" ds:itemID="{CEC144BA-F95D-4FDD-B405-A427465F8365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46901C2-51BC-4835-901D-9B9B72A896FB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A7D2FBCB-9E76-4A9F-9E2C-2A3B16AF0EF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79d924f-77bb-4461-9bbb-f56a0660cfe4"/>
    <ds:schemaRef ds:uri="c481431b-e6fc-4719-8b6d-4f8d91efa58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E1AE31F0-4F7C-43F4-9694-4BAD8A1D23EF}">
  <ds:schemaRefs>
    <ds:schemaRef ds:uri="http://schemas.microsoft.com/office/2006/metadata/properties"/>
    <ds:schemaRef ds:uri="http://schemas.microsoft.com/office/infopath/2007/PartnerControls"/>
    <ds:schemaRef ds:uri="c481431b-e6fc-4719-8b6d-4f8d91efa58f"/>
    <ds:schemaRef ds:uri="979d924f-77bb-4461-9bbb-f56a0660cfe4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1</Pages>
  <Words>2701</Words>
  <Characters>15401</Characters>
  <Application>Microsoft Office Word</Application>
  <DocSecurity>0</DocSecurity>
  <Lines>128</Lines>
  <Paragraphs>36</Paragraphs>
  <ScaleCrop>false</ScaleCrop>
  <Company/>
  <LinksUpToDate>false</LinksUpToDate>
  <CharactersWithSpaces>180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ith Esch</dc:creator>
  <cp:keywords/>
  <dc:description/>
  <cp:lastModifiedBy>Nilesh Nawale</cp:lastModifiedBy>
  <cp:revision>3</cp:revision>
  <dcterms:created xsi:type="dcterms:W3CDTF">2026-06-25T11:36:00Z</dcterms:created>
  <dcterms:modified xsi:type="dcterms:W3CDTF">2026-06-25T11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ECA2F51B59C794090B0E3400A740413</vt:lpwstr>
  </property>
  <property fmtid="{D5CDD505-2E9C-101B-9397-08002B2CF9AE}" pid="3" name="MediaServiceImageTags">
    <vt:lpwstr/>
  </property>
  <property fmtid="{D5CDD505-2E9C-101B-9397-08002B2CF9AE}" pid="4" name="ZOTERO_PREF_1">
    <vt:lpwstr>&lt;data data-version="3" zotero-version="6.0.30"&gt;&lt;session id="vXlqSj0Q"/&gt;&lt;style id="http://www.zotero.org/styles/university-of-york-vancouver" hasBibliography="1" bibliographyStyleHasBeenSet="1"/&gt;&lt;prefs&gt;&lt;pref name="fieldType" value="Field"/&gt;&lt;/prefs&gt;&lt;/data&gt;</vt:lpwstr>
  </property>
</Properties>
</file>